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6C56C" w14:textId="77777777" w:rsidR="001B6E45" w:rsidRPr="001B6E45" w:rsidRDefault="001B6E45" w:rsidP="001B6E45">
      <w:pPr>
        <w:spacing w:line="360" w:lineRule="auto"/>
        <w:jc w:val="center"/>
        <w:rPr>
          <w:rFonts w:ascii="Arial" w:hAnsi="Arial" w:cs="Arial"/>
          <w:b/>
          <w:color w:val="000000"/>
          <w:sz w:val="48"/>
          <w:szCs w:val="48"/>
        </w:rPr>
      </w:pPr>
      <w:r w:rsidRPr="001B6E45">
        <w:rPr>
          <w:rFonts w:ascii="Arial" w:hAnsi="Arial" w:cs="Arial"/>
          <w:b/>
          <w:color w:val="000000"/>
          <w:sz w:val="48"/>
          <w:szCs w:val="48"/>
        </w:rPr>
        <w:t>ESCUELA POLITÉCNICA NACIONAL</w:t>
      </w:r>
    </w:p>
    <w:p w14:paraId="6D509234" w14:textId="77777777"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24)</w:t>
      </w:r>
    </w:p>
    <w:p w14:paraId="4705CA27" w14:textId="77777777" w:rsidR="001B6E45" w:rsidRPr="001B6E45" w:rsidRDefault="001B6E45" w:rsidP="001B6E45">
      <w:pPr>
        <w:spacing w:line="360" w:lineRule="auto"/>
        <w:rPr>
          <w:rFonts w:ascii="Arial" w:hAnsi="Arial" w:cs="Arial"/>
          <w:color w:val="000000"/>
          <w:sz w:val="27"/>
          <w:szCs w:val="27"/>
        </w:rPr>
      </w:pPr>
    </w:p>
    <w:p w14:paraId="0B8BF81D" w14:textId="77777777" w:rsidR="00ED2923" w:rsidRDefault="00BA0D50" w:rsidP="001B6E45">
      <w:pPr>
        <w:spacing w:line="360" w:lineRule="auto"/>
        <w:jc w:val="center"/>
        <w:rPr>
          <w:rFonts w:ascii="Arial" w:hAnsi="Arial" w:cs="Arial"/>
          <w:b/>
          <w:color w:val="000000"/>
          <w:sz w:val="32"/>
          <w:szCs w:val="32"/>
        </w:rPr>
      </w:pPr>
      <w:r w:rsidRPr="00BA0D50">
        <w:rPr>
          <w:rFonts w:ascii="Arial" w:hAnsi="Arial" w:cs="Arial"/>
          <w:b/>
          <w:color w:val="000000"/>
          <w:sz w:val="32"/>
          <w:szCs w:val="32"/>
        </w:rPr>
        <w:t xml:space="preserve">FACULTAD DE INGENIERÍA DE SISTEMAS </w:t>
      </w:r>
    </w:p>
    <w:p w14:paraId="787E108C" w14:textId="6FB4F0EF"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 xml:space="preserve">(Arial negrilla 16) </w:t>
      </w:r>
    </w:p>
    <w:p w14:paraId="174DD15C" w14:textId="77777777" w:rsidR="001B6E45" w:rsidRPr="001B6E45" w:rsidRDefault="001B6E45" w:rsidP="001B6E45">
      <w:pPr>
        <w:spacing w:line="360" w:lineRule="auto"/>
        <w:jc w:val="center"/>
        <w:rPr>
          <w:rFonts w:ascii="Arial" w:hAnsi="Arial" w:cs="Arial"/>
          <w:color w:val="000000"/>
          <w:sz w:val="27"/>
          <w:szCs w:val="27"/>
        </w:rPr>
      </w:pPr>
    </w:p>
    <w:p w14:paraId="10E16B20" w14:textId="09A2811B" w:rsidR="001B6E45" w:rsidRPr="001B6E45" w:rsidRDefault="00EB6891" w:rsidP="001B6E45">
      <w:pPr>
        <w:spacing w:line="360" w:lineRule="auto"/>
        <w:jc w:val="center"/>
        <w:rPr>
          <w:rFonts w:ascii="Arial" w:hAnsi="Arial" w:cs="Arial"/>
          <w:color w:val="000000"/>
          <w:sz w:val="24"/>
          <w:szCs w:val="24"/>
        </w:rPr>
      </w:pPr>
      <w:r w:rsidRPr="00EB6891">
        <w:rPr>
          <w:rFonts w:ascii="Arial" w:hAnsi="Arial" w:cs="Arial"/>
          <w:b/>
          <w:color w:val="000000"/>
          <w:sz w:val="28"/>
          <w:szCs w:val="28"/>
        </w:rPr>
        <w:t>CREACIÓN DE PLATAFORMA DE SOFTWARE SUPERVISORIO EN JAVA PARA EL LABORATORIO DE REDES INDUSTRIALES DEL DACI - FIEE</w:t>
      </w:r>
      <w:r w:rsidR="001B6E45" w:rsidRPr="001B6E45">
        <w:rPr>
          <w:rFonts w:ascii="Arial" w:hAnsi="Arial" w:cs="Arial"/>
          <w:color w:val="000000"/>
          <w:sz w:val="24"/>
          <w:szCs w:val="24"/>
        </w:rPr>
        <w:t xml:space="preserve"> (Arial negrilla 14) </w:t>
      </w:r>
    </w:p>
    <w:p w14:paraId="32D76DD6" w14:textId="77777777" w:rsidR="001B6E45" w:rsidRPr="001B6E45" w:rsidRDefault="001B6E45" w:rsidP="001B6E45">
      <w:pPr>
        <w:spacing w:line="360" w:lineRule="auto"/>
        <w:jc w:val="center"/>
        <w:rPr>
          <w:rFonts w:ascii="Arial" w:hAnsi="Arial" w:cs="Arial"/>
          <w:color w:val="000000"/>
          <w:sz w:val="27"/>
          <w:szCs w:val="27"/>
        </w:rPr>
      </w:pPr>
    </w:p>
    <w:p w14:paraId="110DD515" w14:textId="77777777" w:rsidR="009E67ED" w:rsidRDefault="009E67ED" w:rsidP="001B6E45">
      <w:pPr>
        <w:spacing w:line="360" w:lineRule="auto"/>
        <w:jc w:val="center"/>
        <w:rPr>
          <w:rFonts w:ascii="Arial" w:hAnsi="Arial" w:cs="Arial"/>
          <w:b/>
          <w:color w:val="000000"/>
          <w:sz w:val="24"/>
          <w:szCs w:val="24"/>
        </w:rPr>
      </w:pPr>
      <w:r w:rsidRPr="009E67ED">
        <w:rPr>
          <w:rFonts w:ascii="Arial" w:hAnsi="Arial" w:cs="Arial"/>
          <w:b/>
          <w:color w:val="000000"/>
          <w:sz w:val="24"/>
          <w:szCs w:val="24"/>
        </w:rPr>
        <w:t xml:space="preserve">TRABAJO DE TITULACIÓN, PREVIO A LA OBTENCIÓN DEL TÍTULO DE INGENIERÍA EN SISTEMAS INFORMÁTICOS Y DE COMPUTACIÓN </w:t>
      </w:r>
    </w:p>
    <w:p w14:paraId="6E8F7E53" w14:textId="25ADA132" w:rsid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12)</w:t>
      </w:r>
    </w:p>
    <w:p w14:paraId="11EE2CB1" w14:textId="77777777" w:rsidR="001B6E45" w:rsidRPr="001B6E45" w:rsidRDefault="001B6E45" w:rsidP="001B6E45">
      <w:pPr>
        <w:spacing w:line="360" w:lineRule="auto"/>
        <w:jc w:val="center"/>
        <w:rPr>
          <w:rFonts w:ascii="Arial" w:hAnsi="Arial" w:cs="Arial"/>
          <w:color w:val="000000"/>
          <w:sz w:val="24"/>
          <w:szCs w:val="24"/>
        </w:rPr>
      </w:pPr>
    </w:p>
    <w:p w14:paraId="2A0EE93E" w14:textId="77777777" w:rsidR="00947FB3" w:rsidRDefault="00947FB3" w:rsidP="001B6E45">
      <w:pPr>
        <w:spacing w:line="360" w:lineRule="auto"/>
        <w:jc w:val="center"/>
        <w:rPr>
          <w:rFonts w:ascii="Arial" w:hAnsi="Arial" w:cs="Arial"/>
          <w:b/>
          <w:color w:val="000000"/>
          <w:sz w:val="24"/>
          <w:szCs w:val="24"/>
        </w:rPr>
      </w:pPr>
      <w:r w:rsidRPr="00947FB3">
        <w:rPr>
          <w:rFonts w:ascii="Arial" w:hAnsi="Arial" w:cs="Arial"/>
          <w:b/>
          <w:color w:val="000000"/>
          <w:sz w:val="24"/>
          <w:szCs w:val="24"/>
        </w:rPr>
        <w:t xml:space="preserve">ANDRADE CABRERA LUIS ANDRÉS </w:t>
      </w:r>
    </w:p>
    <w:p w14:paraId="0B6DCD2C" w14:textId="605B4FBD" w:rsid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En orden Alfabético, Arial negrilla 12) </w:t>
      </w:r>
    </w:p>
    <w:p w14:paraId="0E64CD28" w14:textId="77777777" w:rsidR="00070D0E" w:rsidRPr="00070D0E" w:rsidRDefault="00070D0E" w:rsidP="001B6E45">
      <w:pPr>
        <w:spacing w:line="360" w:lineRule="auto"/>
        <w:jc w:val="center"/>
        <w:rPr>
          <w:rFonts w:ascii="Arial" w:hAnsi="Arial" w:cs="Arial"/>
          <w:color w:val="000000"/>
          <w:sz w:val="24"/>
          <w:szCs w:val="24"/>
        </w:rPr>
      </w:pPr>
    </w:p>
    <w:p w14:paraId="54D09548" w14:textId="77777777" w:rsidR="005F18D1" w:rsidRDefault="001B6E45" w:rsidP="001B6E45">
      <w:pPr>
        <w:spacing w:line="360" w:lineRule="auto"/>
        <w:jc w:val="center"/>
        <w:rPr>
          <w:rFonts w:ascii="Arial" w:hAnsi="Arial" w:cs="Arial"/>
          <w:b/>
          <w:color w:val="000000"/>
          <w:sz w:val="24"/>
          <w:szCs w:val="24"/>
        </w:rPr>
      </w:pPr>
      <w:r w:rsidRPr="00070D0E">
        <w:rPr>
          <w:rFonts w:ascii="Arial" w:hAnsi="Arial" w:cs="Arial"/>
          <w:b/>
          <w:color w:val="000000"/>
          <w:sz w:val="24"/>
          <w:szCs w:val="24"/>
        </w:rPr>
        <w:t>DIRECTOR:</w:t>
      </w:r>
      <w:r w:rsidR="00070D0E" w:rsidRPr="00070D0E">
        <w:rPr>
          <w:rFonts w:ascii="Arial" w:hAnsi="Arial" w:cs="Arial"/>
          <w:b/>
          <w:color w:val="000000"/>
          <w:sz w:val="24"/>
          <w:szCs w:val="24"/>
        </w:rPr>
        <w:t xml:space="preserve"> </w:t>
      </w:r>
      <w:proofErr w:type="spellStart"/>
      <w:r w:rsidR="001E0394" w:rsidRPr="001E0394">
        <w:rPr>
          <w:rFonts w:ascii="Arial" w:hAnsi="Arial" w:cs="Arial"/>
          <w:b/>
          <w:color w:val="000000"/>
          <w:sz w:val="24"/>
          <w:szCs w:val="24"/>
        </w:rPr>
        <w:t>MSc</w:t>
      </w:r>
      <w:proofErr w:type="spellEnd"/>
      <w:r w:rsidR="001E0394" w:rsidRPr="001E0394">
        <w:rPr>
          <w:rFonts w:ascii="Arial" w:hAnsi="Arial" w:cs="Arial"/>
          <w:b/>
          <w:color w:val="000000"/>
          <w:sz w:val="24"/>
          <w:szCs w:val="24"/>
        </w:rPr>
        <w:t>. EGUEZ SARZOSA VICENTE ADRIÁN</w:t>
      </w:r>
    </w:p>
    <w:p w14:paraId="20CA33EB" w14:textId="77777777" w:rsidR="00321216" w:rsidRDefault="00321216" w:rsidP="001B6E45">
      <w:pPr>
        <w:spacing w:line="360" w:lineRule="auto"/>
        <w:jc w:val="center"/>
        <w:rPr>
          <w:rFonts w:ascii="Arial" w:hAnsi="Arial" w:cs="Arial"/>
          <w:b/>
          <w:color w:val="000000"/>
          <w:sz w:val="24"/>
          <w:szCs w:val="24"/>
        </w:rPr>
      </w:pPr>
      <w:r w:rsidRPr="00321216">
        <w:rPr>
          <w:rFonts w:ascii="Arial" w:hAnsi="Arial" w:cs="Arial"/>
          <w:b/>
          <w:color w:val="000000"/>
          <w:sz w:val="24"/>
          <w:szCs w:val="24"/>
        </w:rPr>
        <w:t xml:space="preserve">CODIRECTOR: PhD. YACCHIREMA VARGAS DIANA CECILIA </w:t>
      </w:r>
    </w:p>
    <w:p w14:paraId="4B77996D" w14:textId="7AEE3DEA" w:rsidR="00070D0E" w:rsidRP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Arial negrilla 12) </w:t>
      </w:r>
    </w:p>
    <w:p w14:paraId="4645C3D6" w14:textId="77777777" w:rsidR="00070D0E" w:rsidRDefault="00070D0E" w:rsidP="001B6E45">
      <w:pPr>
        <w:spacing w:line="360" w:lineRule="auto"/>
        <w:jc w:val="center"/>
        <w:rPr>
          <w:rFonts w:ascii="Arial" w:hAnsi="Arial" w:cs="Arial"/>
          <w:color w:val="000000"/>
          <w:sz w:val="27"/>
          <w:szCs w:val="27"/>
        </w:rPr>
      </w:pPr>
    </w:p>
    <w:p w14:paraId="7D76CF64" w14:textId="77777777" w:rsidR="00577C49" w:rsidRDefault="001B6E45" w:rsidP="001B6E45">
      <w:pPr>
        <w:spacing w:line="360" w:lineRule="auto"/>
        <w:jc w:val="center"/>
        <w:rPr>
          <w:rFonts w:ascii="Arial" w:hAnsi="Arial" w:cs="Arial"/>
          <w:color w:val="000000"/>
          <w:sz w:val="24"/>
          <w:szCs w:val="24"/>
        </w:rPr>
        <w:sectPr w:rsidR="00577C49" w:rsidSect="001B6E45">
          <w:footerReference w:type="default" r:id="rId8"/>
          <w:pgSz w:w="11906" w:h="16838" w:code="9"/>
          <w:pgMar w:top="1701" w:right="1418" w:bottom="1418" w:left="1701" w:header="709" w:footer="709" w:gutter="0"/>
          <w:cols w:space="708"/>
          <w:docGrid w:linePitch="360"/>
        </w:sectPr>
      </w:pPr>
      <w:r w:rsidRPr="00070D0E">
        <w:rPr>
          <w:rFonts w:ascii="Arial" w:hAnsi="Arial" w:cs="Arial"/>
          <w:b/>
          <w:color w:val="000000"/>
          <w:sz w:val="24"/>
          <w:szCs w:val="24"/>
        </w:rPr>
        <w:t>Quito, mes año</w:t>
      </w:r>
      <w:r w:rsidRPr="001B6E45">
        <w:rPr>
          <w:rFonts w:ascii="Arial" w:hAnsi="Arial" w:cs="Arial"/>
          <w:color w:val="000000"/>
          <w:sz w:val="27"/>
          <w:szCs w:val="27"/>
        </w:rPr>
        <w:t xml:space="preserve"> </w:t>
      </w:r>
      <w:r w:rsidRPr="00070D0E">
        <w:rPr>
          <w:rFonts w:ascii="Arial" w:hAnsi="Arial" w:cs="Arial"/>
          <w:color w:val="000000"/>
          <w:sz w:val="24"/>
          <w:szCs w:val="24"/>
        </w:rPr>
        <w:t>(Arial negrilla 12)</w:t>
      </w:r>
    </w:p>
    <w:p w14:paraId="44EF103E" w14:textId="77777777" w:rsidR="004C17DD" w:rsidRPr="00070D0E" w:rsidRDefault="00070D0E" w:rsidP="00B63B6F">
      <w:pPr>
        <w:pStyle w:val="Ttulo1"/>
        <w:numPr>
          <w:ilvl w:val="0"/>
          <w:numId w:val="0"/>
        </w:numPr>
      </w:pPr>
      <w:bookmarkStart w:id="0" w:name="_Toc88241174"/>
      <w:r>
        <w:lastRenderedPageBreak/>
        <w:t>AVAL</w:t>
      </w:r>
      <w:bookmarkEnd w:id="0"/>
    </w:p>
    <w:p w14:paraId="224EE30E" w14:textId="77777777" w:rsidR="00070D0E" w:rsidRDefault="00070D0E" w:rsidP="00D9704B">
      <w:pPr>
        <w:pStyle w:val="Texto"/>
      </w:pPr>
    </w:p>
    <w:p w14:paraId="47696355" w14:textId="77777777" w:rsidR="00070D0E" w:rsidRDefault="00070D0E" w:rsidP="00D9704B">
      <w:pPr>
        <w:pStyle w:val="Texto"/>
      </w:pPr>
      <w:r>
        <w:t>Certifico (amos) que el presente trabajo fue desarrollado por Nombre1 (y Nombre 2), bajo mi (nuestra) supervisión.</w:t>
      </w:r>
    </w:p>
    <w:p w14:paraId="31148627" w14:textId="77777777" w:rsidR="00070D0E" w:rsidRDefault="00070D0E" w:rsidP="00D9704B">
      <w:pPr>
        <w:pStyle w:val="Texto"/>
      </w:pPr>
    </w:p>
    <w:p w14:paraId="7B6B4A93" w14:textId="77777777" w:rsidR="00070D0E" w:rsidRDefault="00070D0E" w:rsidP="00D9704B">
      <w:pPr>
        <w:pStyle w:val="Texto"/>
      </w:pPr>
    </w:p>
    <w:p w14:paraId="5E18E362" w14:textId="77777777" w:rsidR="00070D0E" w:rsidRDefault="00070D0E" w:rsidP="00D9704B">
      <w:pPr>
        <w:pStyle w:val="Texto"/>
        <w:jc w:val="right"/>
      </w:pPr>
      <w:r>
        <w:rPr>
          <w:noProof/>
          <w:lang w:eastAsia="es-EC"/>
        </w:rPr>
        <mc:AlternateContent>
          <mc:Choice Requires="wps">
            <w:drawing>
              <wp:inline distT="0" distB="0" distL="0" distR="0" wp14:anchorId="272E5E7D" wp14:editId="38EB994F">
                <wp:extent cx="3602953" cy="1404620"/>
                <wp:effectExtent l="0" t="0" r="0" b="3810"/>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53" cy="1404620"/>
                        </a:xfrm>
                        <a:prstGeom prst="rect">
                          <a:avLst/>
                        </a:prstGeom>
                        <a:solidFill>
                          <a:srgbClr val="FFFFFF"/>
                        </a:solidFill>
                        <a:ln w="9525">
                          <a:noFill/>
                          <a:miter lim="800000"/>
                          <a:headEnd/>
                          <a:tailEnd/>
                        </a:ln>
                      </wps:spPr>
                      <wps:txbx>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wps:txbx>
                      <wps:bodyPr rot="0" vert="horz" wrap="square" lIns="91440" tIns="45720" rIns="91440" bIns="45720" anchor="t" anchorCtr="0">
                        <a:spAutoFit/>
                      </wps:bodyPr>
                    </wps:wsp>
                  </a:graphicData>
                </a:graphic>
              </wp:inline>
            </w:drawing>
          </mc:Choice>
          <mc:Fallback>
            <w:pict>
              <v:shapetype w14:anchorId="272E5E7D" id="_x0000_t202" coordsize="21600,21600" o:spt="202" path="m,l,21600r21600,l21600,xe">
                <v:stroke joinstyle="miter"/>
                <v:path gradientshapeok="t" o:connecttype="rect"/>
              </v:shapetype>
              <v:shape id="Cuadro de texto 2" o:spid="_x0000_s1026" type="#_x0000_t202" style="width:28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7rvDw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" stroked="f">
                <v:textbox style="mso-fit-shape-to-text:t">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v:textbox>
                <w10:anchorlock/>
              </v:shape>
            </w:pict>
          </mc:Fallback>
        </mc:AlternateContent>
      </w:r>
    </w:p>
    <w:p w14:paraId="7BD81BB6" w14:textId="77777777" w:rsidR="00070D0E" w:rsidRDefault="00070D0E" w:rsidP="00D9704B">
      <w:pPr>
        <w:pStyle w:val="Texto"/>
      </w:pPr>
    </w:p>
    <w:p w14:paraId="2CAC11A6" w14:textId="77777777" w:rsidR="004C17DD" w:rsidRPr="00070D0E" w:rsidRDefault="004C17DD" w:rsidP="00D9704B">
      <w:pPr>
        <w:pStyle w:val="Texto"/>
        <w:jc w:val="right"/>
      </w:pPr>
      <w:r w:rsidRPr="001B6E45">
        <w:br w:type="page"/>
      </w:r>
    </w:p>
    <w:p w14:paraId="5B684F5B" w14:textId="77777777" w:rsidR="004C17DD" w:rsidRPr="001B6E45" w:rsidRDefault="004C17DD" w:rsidP="00B63B6F">
      <w:pPr>
        <w:pStyle w:val="Ttulo1"/>
        <w:numPr>
          <w:ilvl w:val="0"/>
          <w:numId w:val="0"/>
        </w:numPr>
      </w:pPr>
      <w:bookmarkStart w:id="1" w:name="_Toc88241175"/>
      <w:r w:rsidRPr="001B6E45">
        <w:lastRenderedPageBreak/>
        <w:t>DECLARACIÓN DE AUTORÍA</w:t>
      </w:r>
      <w:bookmarkEnd w:id="1"/>
    </w:p>
    <w:p w14:paraId="4BB9300C" w14:textId="77777777" w:rsidR="00004C7C" w:rsidRDefault="00004C7C" w:rsidP="00D9704B">
      <w:pPr>
        <w:pStyle w:val="Texto"/>
      </w:pPr>
    </w:p>
    <w:p w14:paraId="1A751BF8" w14:textId="53953400" w:rsidR="00004C7C" w:rsidRDefault="00004C7C" w:rsidP="00D9704B">
      <w:pPr>
        <w:pStyle w:val="Texto"/>
      </w:pPr>
      <w:r>
        <w:t>Yo (Nosotros), Nombre 1 (Nombre 2), declaro (amos) bajo juramento que el trabajo aquí descrito es de mi (nuestra) autoría; que no ha sido previamente presentad</w:t>
      </w:r>
      <w:r w:rsidR="00313A00">
        <w:t>o</w:t>
      </w:r>
      <w:r>
        <w:t xml:space="preserve"> para ningún grado o calificación profesional; y, que he (hemos) consultado las referencias bibliográficas que se incluyen en este documento.</w:t>
      </w:r>
    </w:p>
    <w:p w14:paraId="19BECA3E" w14:textId="3623D83E" w:rsidR="00004C7C" w:rsidRDefault="001D51F4" w:rsidP="00D9704B">
      <w:pPr>
        <w:pStyle w:val="Texto"/>
      </w:pPr>
      <w:r>
        <w:t>A través de la presente declaración dejo (dejamos) constancia de que la Escuela Politécnica Nacional podrá hacer uso del presente trabajo según los términos estipulados en la Ley, Reglamentos y Normas vigentes</w:t>
      </w:r>
      <w:r w:rsidR="00004C7C">
        <w:t>.</w:t>
      </w:r>
    </w:p>
    <w:p w14:paraId="6344EC3F" w14:textId="77777777" w:rsidR="00B74410" w:rsidRDefault="00B74410" w:rsidP="00D9704B">
      <w:pPr>
        <w:pStyle w:val="Texto"/>
      </w:pPr>
    </w:p>
    <w:p w14:paraId="47617B7F" w14:textId="182B9DF0" w:rsidR="00004C7C" w:rsidRDefault="00004C7C" w:rsidP="00D9704B">
      <w:pPr>
        <w:pStyle w:val="Texto"/>
        <w:jc w:val="center"/>
      </w:pPr>
    </w:p>
    <w:tbl>
      <w:tblPr>
        <w:tblStyle w:val="Tablaconcuadrcula"/>
        <w:tblW w:w="0" w:type="auto"/>
        <w:tblLook w:val="04A0" w:firstRow="1" w:lastRow="0" w:firstColumn="1" w:lastColumn="0" w:noHBand="0" w:noVBand="1"/>
      </w:tblPr>
      <w:tblGrid>
        <w:gridCol w:w="4388"/>
        <w:gridCol w:w="4389"/>
      </w:tblGrid>
      <w:tr w:rsidR="00004C7C" w14:paraId="030E37F8" w14:textId="77777777" w:rsidTr="00DB29BB">
        <w:tc>
          <w:tcPr>
            <w:tcW w:w="4388" w:type="dxa"/>
            <w:tcBorders>
              <w:top w:val="nil"/>
              <w:left w:val="nil"/>
              <w:bottom w:val="nil"/>
              <w:right w:val="nil"/>
            </w:tcBorders>
          </w:tcPr>
          <w:p w14:paraId="01CBA237" w14:textId="77777777" w:rsidR="00004C7C" w:rsidRPr="00DB29BB" w:rsidRDefault="00004C7C" w:rsidP="00D9704B">
            <w:pPr>
              <w:pStyle w:val="Texto"/>
              <w:jc w:val="center"/>
            </w:pPr>
          </w:p>
          <w:p w14:paraId="7C1ABABE" w14:textId="77777777" w:rsidR="00DB29BB" w:rsidRPr="00DB29BB" w:rsidRDefault="00DB29BB" w:rsidP="00EF7A5E">
            <w:pPr>
              <w:pStyle w:val="Texto"/>
              <w:jc w:val="center"/>
            </w:pPr>
            <w:r w:rsidRPr="00DB29BB">
              <w:rPr>
                <w:noProof/>
                <w:lang w:eastAsia="es-EC"/>
              </w:rPr>
              <w:drawing>
                <wp:inline distT="0" distB="0" distL="0" distR="0" wp14:anchorId="1CC7F800" wp14:editId="3E81D3CB">
                  <wp:extent cx="2608580" cy="763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1</w:t>
            </w:r>
          </w:p>
        </w:tc>
        <w:tc>
          <w:tcPr>
            <w:tcW w:w="4389" w:type="dxa"/>
            <w:tcBorders>
              <w:top w:val="nil"/>
              <w:left w:val="nil"/>
              <w:bottom w:val="nil"/>
              <w:right w:val="nil"/>
            </w:tcBorders>
          </w:tcPr>
          <w:p w14:paraId="287B1605" w14:textId="77777777" w:rsidR="00DB29BB" w:rsidRPr="00DB29BB" w:rsidRDefault="00DB29BB" w:rsidP="00D9704B">
            <w:pPr>
              <w:pStyle w:val="Texto"/>
              <w:jc w:val="center"/>
            </w:pPr>
          </w:p>
          <w:p w14:paraId="15088620" w14:textId="77777777" w:rsidR="00004C7C" w:rsidRPr="00DB29BB" w:rsidRDefault="00DB29BB" w:rsidP="00EF7A5E">
            <w:pPr>
              <w:pStyle w:val="Texto"/>
              <w:jc w:val="center"/>
            </w:pPr>
            <w:r w:rsidRPr="00DB29BB">
              <w:rPr>
                <w:noProof/>
                <w:lang w:eastAsia="es-EC"/>
              </w:rPr>
              <w:drawing>
                <wp:inline distT="0" distB="0" distL="0" distR="0" wp14:anchorId="15A6EAA4" wp14:editId="3F844B87">
                  <wp:extent cx="2608580" cy="76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2</w:t>
            </w:r>
          </w:p>
        </w:tc>
      </w:tr>
    </w:tbl>
    <w:p w14:paraId="5385DD5D" w14:textId="77777777" w:rsidR="00004C7C" w:rsidRDefault="00004C7C" w:rsidP="00D9704B">
      <w:pPr>
        <w:pStyle w:val="Texto"/>
      </w:pPr>
    </w:p>
    <w:p w14:paraId="518A2270" w14:textId="77777777" w:rsidR="00004C7C" w:rsidRDefault="00004C7C" w:rsidP="00D9704B">
      <w:pPr>
        <w:pStyle w:val="Texto"/>
      </w:pPr>
    </w:p>
    <w:p w14:paraId="3B57F183" w14:textId="77777777" w:rsidR="00004C7C" w:rsidRDefault="00004C7C" w:rsidP="00D9704B">
      <w:pPr>
        <w:pStyle w:val="Texto"/>
      </w:pPr>
    </w:p>
    <w:p w14:paraId="37D90BBA" w14:textId="77777777" w:rsidR="00004C7C" w:rsidRDefault="00004C7C" w:rsidP="00D9704B">
      <w:pPr>
        <w:pStyle w:val="Texto"/>
      </w:pPr>
    </w:p>
    <w:p w14:paraId="1CA3AFF2" w14:textId="77777777" w:rsidR="004C17DD" w:rsidRPr="001B6E45" w:rsidRDefault="004C17DD" w:rsidP="00D9704B">
      <w:pPr>
        <w:pStyle w:val="Texto"/>
      </w:pPr>
      <w:r w:rsidRPr="001B6E45">
        <w:br w:type="page"/>
      </w:r>
    </w:p>
    <w:p w14:paraId="27C81EAC" w14:textId="77777777" w:rsidR="004C17DD" w:rsidRPr="001B6E45" w:rsidRDefault="004C17DD" w:rsidP="00B63B6F">
      <w:pPr>
        <w:pStyle w:val="Ttulo1"/>
        <w:numPr>
          <w:ilvl w:val="0"/>
          <w:numId w:val="0"/>
        </w:numPr>
      </w:pPr>
      <w:bookmarkStart w:id="2" w:name="_Toc88241176"/>
      <w:r w:rsidRPr="00B63B6F">
        <w:lastRenderedPageBreak/>
        <w:t>DEDICATORIA</w:t>
      </w:r>
      <w:bookmarkEnd w:id="2"/>
    </w:p>
    <w:p w14:paraId="434D76BD" w14:textId="77777777" w:rsidR="00DB29BB" w:rsidRDefault="00DB29BB" w:rsidP="00D9704B">
      <w:pPr>
        <w:pStyle w:val="Texto"/>
      </w:pPr>
    </w:p>
    <w:p w14:paraId="0DD10ABA" w14:textId="77777777" w:rsidR="00DB29BB" w:rsidRDefault="00DB29BB" w:rsidP="00D9704B">
      <w:pPr>
        <w:pStyle w:val="Texto"/>
      </w:pPr>
      <w:r>
        <w:t>(OPCIONAL)</w:t>
      </w:r>
    </w:p>
    <w:p w14:paraId="279541C9" w14:textId="77777777" w:rsidR="004C17DD" w:rsidRPr="001B6E45" w:rsidRDefault="004C17DD" w:rsidP="00D9704B">
      <w:pPr>
        <w:pStyle w:val="Texto"/>
      </w:pPr>
      <w:r w:rsidRPr="001B6E45">
        <w:br w:type="page"/>
      </w:r>
    </w:p>
    <w:p w14:paraId="1CDB60B6" w14:textId="77777777" w:rsidR="004C17DD" w:rsidRPr="001B6E45" w:rsidRDefault="004C17DD" w:rsidP="00B63B6F">
      <w:pPr>
        <w:pStyle w:val="Ttulo1"/>
        <w:numPr>
          <w:ilvl w:val="0"/>
          <w:numId w:val="0"/>
        </w:numPr>
      </w:pPr>
      <w:bookmarkStart w:id="3" w:name="_Toc88241177"/>
      <w:r w:rsidRPr="00B63B6F">
        <w:lastRenderedPageBreak/>
        <w:t>AGRADECIMIENTO</w:t>
      </w:r>
      <w:bookmarkEnd w:id="3"/>
    </w:p>
    <w:p w14:paraId="2719E74F" w14:textId="77777777" w:rsidR="00DB29BB" w:rsidRDefault="00DB29BB" w:rsidP="00D9704B">
      <w:pPr>
        <w:pStyle w:val="Texto"/>
      </w:pPr>
    </w:p>
    <w:p w14:paraId="27CB763A" w14:textId="77777777" w:rsidR="004C17DD" w:rsidRPr="001B6E45" w:rsidRDefault="00DB29BB" w:rsidP="00D9704B">
      <w:pPr>
        <w:pStyle w:val="Texto"/>
      </w:pPr>
      <w:r>
        <w:t>(OPCIONAL)</w:t>
      </w:r>
      <w:r w:rsidR="004C17DD" w:rsidRPr="001B6E45">
        <w:br w:type="page"/>
      </w:r>
    </w:p>
    <w:p w14:paraId="1F8290AD" w14:textId="77777777" w:rsidR="004C17DD" w:rsidRPr="00B63B6F" w:rsidRDefault="004C17DD" w:rsidP="00B63B6F">
      <w:pPr>
        <w:pStyle w:val="Ttulo1"/>
        <w:numPr>
          <w:ilvl w:val="0"/>
          <w:numId w:val="0"/>
        </w:numPr>
      </w:pPr>
      <w:bookmarkStart w:id="4" w:name="_Toc88241178"/>
      <w:r w:rsidRPr="00B63B6F">
        <w:lastRenderedPageBreak/>
        <w:t>ÍNDICE DE CONTENIDO</w:t>
      </w:r>
      <w:bookmarkEnd w:id="4"/>
    </w:p>
    <w:sdt>
      <w:sdtPr>
        <w:rPr>
          <w:rFonts w:asciiTheme="minorHAnsi" w:eastAsiaTheme="minorHAnsi" w:hAnsiTheme="minorHAnsi" w:cstheme="minorBidi"/>
          <w:b w:val="0"/>
          <w:sz w:val="22"/>
          <w:szCs w:val="22"/>
          <w:lang w:val="es-ES" w:eastAsia="en-US"/>
        </w:rPr>
        <w:id w:val="-1601715256"/>
        <w:docPartObj>
          <w:docPartGallery w:val="Table of Contents"/>
          <w:docPartUnique/>
        </w:docPartObj>
      </w:sdtPr>
      <w:sdtEndPr>
        <w:rPr>
          <w:bCs/>
          <w:lang w:val="es-EC"/>
        </w:rPr>
      </w:sdtEndPr>
      <w:sdtContent>
        <w:p w14:paraId="59AFD373" w14:textId="132BF731" w:rsidR="00C10571" w:rsidRDefault="00C10571" w:rsidP="00B63B6F">
          <w:pPr>
            <w:pStyle w:val="TtuloTDC"/>
            <w:numPr>
              <w:ilvl w:val="0"/>
              <w:numId w:val="0"/>
            </w:numPr>
          </w:pPr>
        </w:p>
        <w:p w14:paraId="6DC38956" w14:textId="147A800C" w:rsidR="00A5681C" w:rsidRDefault="00C10571">
          <w:pPr>
            <w:pStyle w:val="TDC1"/>
            <w:tabs>
              <w:tab w:val="right" w:leader="dot" w:pos="877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88241174" w:history="1">
            <w:r w:rsidR="00A5681C" w:rsidRPr="00E0602C">
              <w:rPr>
                <w:rStyle w:val="Hipervnculo"/>
                <w:noProof/>
              </w:rPr>
              <w:t>AVAL</w:t>
            </w:r>
            <w:r w:rsidR="00A5681C">
              <w:rPr>
                <w:noProof/>
                <w:webHidden/>
              </w:rPr>
              <w:tab/>
            </w:r>
            <w:r w:rsidR="00A5681C">
              <w:rPr>
                <w:noProof/>
                <w:webHidden/>
              </w:rPr>
              <w:fldChar w:fldCharType="begin"/>
            </w:r>
            <w:r w:rsidR="00A5681C">
              <w:rPr>
                <w:noProof/>
                <w:webHidden/>
              </w:rPr>
              <w:instrText xml:space="preserve"> PAGEREF _Toc88241174 \h </w:instrText>
            </w:r>
            <w:r w:rsidR="00A5681C">
              <w:rPr>
                <w:noProof/>
                <w:webHidden/>
              </w:rPr>
            </w:r>
            <w:r w:rsidR="00A5681C">
              <w:rPr>
                <w:noProof/>
                <w:webHidden/>
              </w:rPr>
              <w:fldChar w:fldCharType="separate"/>
            </w:r>
            <w:r w:rsidR="00A5681C">
              <w:rPr>
                <w:noProof/>
                <w:webHidden/>
              </w:rPr>
              <w:t>I</w:t>
            </w:r>
            <w:r w:rsidR="00A5681C">
              <w:rPr>
                <w:noProof/>
                <w:webHidden/>
              </w:rPr>
              <w:fldChar w:fldCharType="end"/>
            </w:r>
          </w:hyperlink>
        </w:p>
        <w:p w14:paraId="017899B0" w14:textId="5502168A" w:rsidR="00A5681C" w:rsidRDefault="002C7397">
          <w:pPr>
            <w:pStyle w:val="TDC1"/>
            <w:tabs>
              <w:tab w:val="right" w:leader="dot" w:pos="8777"/>
            </w:tabs>
            <w:rPr>
              <w:rFonts w:asciiTheme="minorHAnsi" w:eastAsiaTheme="minorEastAsia" w:hAnsiTheme="minorHAnsi"/>
              <w:noProof/>
              <w:sz w:val="22"/>
              <w:lang w:val="en-US"/>
            </w:rPr>
          </w:pPr>
          <w:hyperlink w:anchor="_Toc88241175" w:history="1">
            <w:r w:rsidR="00A5681C" w:rsidRPr="00E0602C">
              <w:rPr>
                <w:rStyle w:val="Hipervnculo"/>
                <w:noProof/>
              </w:rPr>
              <w:t>DECLARACIÓN DE AUTORÍA</w:t>
            </w:r>
            <w:r w:rsidR="00A5681C">
              <w:rPr>
                <w:noProof/>
                <w:webHidden/>
              </w:rPr>
              <w:tab/>
            </w:r>
            <w:r w:rsidR="00A5681C">
              <w:rPr>
                <w:noProof/>
                <w:webHidden/>
              </w:rPr>
              <w:fldChar w:fldCharType="begin"/>
            </w:r>
            <w:r w:rsidR="00A5681C">
              <w:rPr>
                <w:noProof/>
                <w:webHidden/>
              </w:rPr>
              <w:instrText xml:space="preserve"> PAGEREF _Toc88241175 \h </w:instrText>
            </w:r>
            <w:r w:rsidR="00A5681C">
              <w:rPr>
                <w:noProof/>
                <w:webHidden/>
              </w:rPr>
            </w:r>
            <w:r w:rsidR="00A5681C">
              <w:rPr>
                <w:noProof/>
                <w:webHidden/>
              </w:rPr>
              <w:fldChar w:fldCharType="separate"/>
            </w:r>
            <w:r w:rsidR="00A5681C">
              <w:rPr>
                <w:noProof/>
                <w:webHidden/>
              </w:rPr>
              <w:t>II</w:t>
            </w:r>
            <w:r w:rsidR="00A5681C">
              <w:rPr>
                <w:noProof/>
                <w:webHidden/>
              </w:rPr>
              <w:fldChar w:fldCharType="end"/>
            </w:r>
          </w:hyperlink>
        </w:p>
        <w:p w14:paraId="0AACA8B7" w14:textId="224C6C90" w:rsidR="00A5681C" w:rsidRDefault="002C7397">
          <w:pPr>
            <w:pStyle w:val="TDC1"/>
            <w:tabs>
              <w:tab w:val="right" w:leader="dot" w:pos="8777"/>
            </w:tabs>
            <w:rPr>
              <w:rFonts w:asciiTheme="minorHAnsi" w:eastAsiaTheme="minorEastAsia" w:hAnsiTheme="minorHAnsi"/>
              <w:noProof/>
              <w:sz w:val="22"/>
              <w:lang w:val="en-US"/>
            </w:rPr>
          </w:pPr>
          <w:hyperlink w:anchor="_Toc88241176" w:history="1">
            <w:r w:rsidR="00A5681C" w:rsidRPr="00E0602C">
              <w:rPr>
                <w:rStyle w:val="Hipervnculo"/>
                <w:noProof/>
              </w:rPr>
              <w:t>DEDICATORIA</w:t>
            </w:r>
            <w:r w:rsidR="00A5681C">
              <w:rPr>
                <w:noProof/>
                <w:webHidden/>
              </w:rPr>
              <w:tab/>
            </w:r>
            <w:r w:rsidR="00A5681C">
              <w:rPr>
                <w:noProof/>
                <w:webHidden/>
              </w:rPr>
              <w:fldChar w:fldCharType="begin"/>
            </w:r>
            <w:r w:rsidR="00A5681C">
              <w:rPr>
                <w:noProof/>
                <w:webHidden/>
              </w:rPr>
              <w:instrText xml:space="preserve"> PAGEREF _Toc88241176 \h </w:instrText>
            </w:r>
            <w:r w:rsidR="00A5681C">
              <w:rPr>
                <w:noProof/>
                <w:webHidden/>
              </w:rPr>
            </w:r>
            <w:r w:rsidR="00A5681C">
              <w:rPr>
                <w:noProof/>
                <w:webHidden/>
              </w:rPr>
              <w:fldChar w:fldCharType="separate"/>
            </w:r>
            <w:r w:rsidR="00A5681C">
              <w:rPr>
                <w:noProof/>
                <w:webHidden/>
              </w:rPr>
              <w:t>III</w:t>
            </w:r>
            <w:r w:rsidR="00A5681C">
              <w:rPr>
                <w:noProof/>
                <w:webHidden/>
              </w:rPr>
              <w:fldChar w:fldCharType="end"/>
            </w:r>
          </w:hyperlink>
        </w:p>
        <w:p w14:paraId="1CD13BAA" w14:textId="4ECFD521" w:rsidR="00A5681C" w:rsidRDefault="002C7397">
          <w:pPr>
            <w:pStyle w:val="TDC1"/>
            <w:tabs>
              <w:tab w:val="right" w:leader="dot" w:pos="8777"/>
            </w:tabs>
            <w:rPr>
              <w:rFonts w:asciiTheme="minorHAnsi" w:eastAsiaTheme="minorEastAsia" w:hAnsiTheme="minorHAnsi"/>
              <w:noProof/>
              <w:sz w:val="22"/>
              <w:lang w:val="en-US"/>
            </w:rPr>
          </w:pPr>
          <w:hyperlink w:anchor="_Toc88241177" w:history="1">
            <w:r w:rsidR="00A5681C" w:rsidRPr="00E0602C">
              <w:rPr>
                <w:rStyle w:val="Hipervnculo"/>
                <w:noProof/>
              </w:rPr>
              <w:t>AGRADECIMIENTO</w:t>
            </w:r>
            <w:r w:rsidR="00A5681C">
              <w:rPr>
                <w:noProof/>
                <w:webHidden/>
              </w:rPr>
              <w:tab/>
            </w:r>
            <w:r w:rsidR="00A5681C">
              <w:rPr>
                <w:noProof/>
                <w:webHidden/>
              </w:rPr>
              <w:fldChar w:fldCharType="begin"/>
            </w:r>
            <w:r w:rsidR="00A5681C">
              <w:rPr>
                <w:noProof/>
                <w:webHidden/>
              </w:rPr>
              <w:instrText xml:space="preserve"> PAGEREF _Toc88241177 \h </w:instrText>
            </w:r>
            <w:r w:rsidR="00A5681C">
              <w:rPr>
                <w:noProof/>
                <w:webHidden/>
              </w:rPr>
            </w:r>
            <w:r w:rsidR="00A5681C">
              <w:rPr>
                <w:noProof/>
                <w:webHidden/>
              </w:rPr>
              <w:fldChar w:fldCharType="separate"/>
            </w:r>
            <w:r w:rsidR="00A5681C">
              <w:rPr>
                <w:noProof/>
                <w:webHidden/>
              </w:rPr>
              <w:t>IV</w:t>
            </w:r>
            <w:r w:rsidR="00A5681C">
              <w:rPr>
                <w:noProof/>
                <w:webHidden/>
              </w:rPr>
              <w:fldChar w:fldCharType="end"/>
            </w:r>
          </w:hyperlink>
        </w:p>
        <w:p w14:paraId="21EABD2B" w14:textId="4F2B78D3" w:rsidR="00A5681C" w:rsidRDefault="002C7397">
          <w:pPr>
            <w:pStyle w:val="TDC1"/>
            <w:tabs>
              <w:tab w:val="right" w:leader="dot" w:pos="8777"/>
            </w:tabs>
            <w:rPr>
              <w:rFonts w:asciiTheme="minorHAnsi" w:eastAsiaTheme="minorEastAsia" w:hAnsiTheme="minorHAnsi"/>
              <w:noProof/>
              <w:sz w:val="22"/>
              <w:lang w:val="en-US"/>
            </w:rPr>
          </w:pPr>
          <w:hyperlink w:anchor="_Toc88241178" w:history="1">
            <w:r w:rsidR="00A5681C" w:rsidRPr="00E0602C">
              <w:rPr>
                <w:rStyle w:val="Hipervnculo"/>
                <w:noProof/>
              </w:rPr>
              <w:t>ÍNDICE DE CONTENIDO</w:t>
            </w:r>
            <w:r w:rsidR="00A5681C">
              <w:rPr>
                <w:noProof/>
                <w:webHidden/>
              </w:rPr>
              <w:tab/>
            </w:r>
            <w:r w:rsidR="00A5681C">
              <w:rPr>
                <w:noProof/>
                <w:webHidden/>
              </w:rPr>
              <w:fldChar w:fldCharType="begin"/>
            </w:r>
            <w:r w:rsidR="00A5681C">
              <w:rPr>
                <w:noProof/>
                <w:webHidden/>
              </w:rPr>
              <w:instrText xml:space="preserve"> PAGEREF _Toc88241178 \h </w:instrText>
            </w:r>
            <w:r w:rsidR="00A5681C">
              <w:rPr>
                <w:noProof/>
                <w:webHidden/>
              </w:rPr>
            </w:r>
            <w:r w:rsidR="00A5681C">
              <w:rPr>
                <w:noProof/>
                <w:webHidden/>
              </w:rPr>
              <w:fldChar w:fldCharType="separate"/>
            </w:r>
            <w:r w:rsidR="00A5681C">
              <w:rPr>
                <w:noProof/>
                <w:webHidden/>
              </w:rPr>
              <w:t>V</w:t>
            </w:r>
            <w:r w:rsidR="00A5681C">
              <w:rPr>
                <w:noProof/>
                <w:webHidden/>
              </w:rPr>
              <w:fldChar w:fldCharType="end"/>
            </w:r>
          </w:hyperlink>
        </w:p>
        <w:p w14:paraId="4567D2A1" w14:textId="3F7FB463" w:rsidR="00A5681C" w:rsidRDefault="002C7397">
          <w:pPr>
            <w:pStyle w:val="TDC1"/>
            <w:tabs>
              <w:tab w:val="right" w:leader="dot" w:pos="8777"/>
            </w:tabs>
            <w:rPr>
              <w:rFonts w:asciiTheme="minorHAnsi" w:eastAsiaTheme="minorEastAsia" w:hAnsiTheme="minorHAnsi"/>
              <w:noProof/>
              <w:sz w:val="22"/>
              <w:lang w:val="en-US"/>
            </w:rPr>
          </w:pPr>
          <w:hyperlink w:anchor="_Toc88241179" w:history="1">
            <w:r w:rsidR="00A5681C" w:rsidRPr="00E0602C">
              <w:rPr>
                <w:rStyle w:val="Hipervnculo"/>
                <w:noProof/>
              </w:rPr>
              <w:t>RESUMEN</w:t>
            </w:r>
            <w:r w:rsidR="00A5681C">
              <w:rPr>
                <w:noProof/>
                <w:webHidden/>
              </w:rPr>
              <w:tab/>
            </w:r>
            <w:r w:rsidR="00A5681C">
              <w:rPr>
                <w:noProof/>
                <w:webHidden/>
              </w:rPr>
              <w:fldChar w:fldCharType="begin"/>
            </w:r>
            <w:r w:rsidR="00A5681C">
              <w:rPr>
                <w:noProof/>
                <w:webHidden/>
              </w:rPr>
              <w:instrText xml:space="preserve"> PAGEREF _Toc88241179 \h </w:instrText>
            </w:r>
            <w:r w:rsidR="00A5681C">
              <w:rPr>
                <w:noProof/>
                <w:webHidden/>
              </w:rPr>
            </w:r>
            <w:r w:rsidR="00A5681C">
              <w:rPr>
                <w:noProof/>
                <w:webHidden/>
              </w:rPr>
              <w:fldChar w:fldCharType="separate"/>
            </w:r>
            <w:r w:rsidR="00A5681C">
              <w:rPr>
                <w:noProof/>
                <w:webHidden/>
              </w:rPr>
              <w:t>VI</w:t>
            </w:r>
            <w:r w:rsidR="00A5681C">
              <w:rPr>
                <w:noProof/>
                <w:webHidden/>
              </w:rPr>
              <w:fldChar w:fldCharType="end"/>
            </w:r>
          </w:hyperlink>
        </w:p>
        <w:p w14:paraId="3B084EEE" w14:textId="50B0E1F9" w:rsidR="00A5681C" w:rsidRDefault="002C7397">
          <w:pPr>
            <w:pStyle w:val="TDC1"/>
            <w:tabs>
              <w:tab w:val="right" w:leader="dot" w:pos="8777"/>
            </w:tabs>
            <w:rPr>
              <w:rFonts w:asciiTheme="minorHAnsi" w:eastAsiaTheme="minorEastAsia" w:hAnsiTheme="minorHAnsi"/>
              <w:noProof/>
              <w:sz w:val="22"/>
              <w:lang w:val="en-US"/>
            </w:rPr>
          </w:pPr>
          <w:hyperlink w:anchor="_Toc88241180" w:history="1">
            <w:r w:rsidR="00A5681C" w:rsidRPr="00E0602C">
              <w:rPr>
                <w:rStyle w:val="Hipervnculo"/>
                <w:noProof/>
                <w:lang w:val="en-US"/>
              </w:rPr>
              <w:t>ABSTRACT</w:t>
            </w:r>
            <w:r w:rsidR="00A5681C">
              <w:rPr>
                <w:noProof/>
                <w:webHidden/>
              </w:rPr>
              <w:tab/>
            </w:r>
            <w:r w:rsidR="00A5681C">
              <w:rPr>
                <w:noProof/>
                <w:webHidden/>
              </w:rPr>
              <w:fldChar w:fldCharType="begin"/>
            </w:r>
            <w:r w:rsidR="00A5681C">
              <w:rPr>
                <w:noProof/>
                <w:webHidden/>
              </w:rPr>
              <w:instrText xml:space="preserve"> PAGEREF _Toc88241180 \h </w:instrText>
            </w:r>
            <w:r w:rsidR="00A5681C">
              <w:rPr>
                <w:noProof/>
                <w:webHidden/>
              </w:rPr>
            </w:r>
            <w:r w:rsidR="00A5681C">
              <w:rPr>
                <w:noProof/>
                <w:webHidden/>
              </w:rPr>
              <w:fldChar w:fldCharType="separate"/>
            </w:r>
            <w:r w:rsidR="00A5681C">
              <w:rPr>
                <w:noProof/>
                <w:webHidden/>
              </w:rPr>
              <w:t>VII</w:t>
            </w:r>
            <w:r w:rsidR="00A5681C">
              <w:rPr>
                <w:noProof/>
                <w:webHidden/>
              </w:rPr>
              <w:fldChar w:fldCharType="end"/>
            </w:r>
          </w:hyperlink>
        </w:p>
        <w:p w14:paraId="48C8D9ED" w14:textId="176CDD60" w:rsidR="00A5681C" w:rsidRDefault="002C7397">
          <w:pPr>
            <w:pStyle w:val="TDC1"/>
            <w:tabs>
              <w:tab w:val="left" w:pos="440"/>
              <w:tab w:val="right" w:leader="dot" w:pos="8777"/>
            </w:tabs>
            <w:rPr>
              <w:rFonts w:asciiTheme="minorHAnsi" w:eastAsiaTheme="minorEastAsia" w:hAnsiTheme="minorHAnsi"/>
              <w:noProof/>
              <w:sz w:val="22"/>
              <w:lang w:val="en-US"/>
            </w:rPr>
          </w:pPr>
          <w:hyperlink w:anchor="_Toc88241181" w:history="1">
            <w:r w:rsidR="00A5681C" w:rsidRPr="00E0602C">
              <w:rPr>
                <w:rStyle w:val="Hipervnculo"/>
                <w:noProof/>
              </w:rPr>
              <w:t>1.</w:t>
            </w:r>
            <w:r w:rsidR="00A5681C">
              <w:rPr>
                <w:rFonts w:asciiTheme="minorHAnsi" w:eastAsiaTheme="minorEastAsia" w:hAnsiTheme="minorHAnsi"/>
                <w:noProof/>
                <w:sz w:val="22"/>
                <w:lang w:val="en-US"/>
              </w:rPr>
              <w:tab/>
            </w:r>
            <w:r w:rsidR="00A5681C" w:rsidRPr="00E0602C">
              <w:rPr>
                <w:rStyle w:val="Hipervnculo"/>
                <w:noProof/>
              </w:rPr>
              <w:t>INTRODUCCIÓN</w:t>
            </w:r>
            <w:r w:rsidR="00A5681C">
              <w:rPr>
                <w:noProof/>
                <w:webHidden/>
              </w:rPr>
              <w:tab/>
            </w:r>
            <w:r w:rsidR="00A5681C">
              <w:rPr>
                <w:noProof/>
                <w:webHidden/>
              </w:rPr>
              <w:fldChar w:fldCharType="begin"/>
            </w:r>
            <w:r w:rsidR="00A5681C">
              <w:rPr>
                <w:noProof/>
                <w:webHidden/>
              </w:rPr>
              <w:instrText xml:space="preserve"> PAGEREF _Toc88241181 \h </w:instrText>
            </w:r>
            <w:r w:rsidR="00A5681C">
              <w:rPr>
                <w:noProof/>
                <w:webHidden/>
              </w:rPr>
            </w:r>
            <w:r w:rsidR="00A5681C">
              <w:rPr>
                <w:noProof/>
                <w:webHidden/>
              </w:rPr>
              <w:fldChar w:fldCharType="separate"/>
            </w:r>
            <w:r w:rsidR="00A5681C">
              <w:rPr>
                <w:noProof/>
                <w:webHidden/>
              </w:rPr>
              <w:t>1</w:t>
            </w:r>
            <w:r w:rsidR="00A5681C">
              <w:rPr>
                <w:noProof/>
                <w:webHidden/>
              </w:rPr>
              <w:fldChar w:fldCharType="end"/>
            </w:r>
          </w:hyperlink>
        </w:p>
        <w:p w14:paraId="5C5D2E4A" w14:textId="1CEF0D26"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82" w:history="1">
            <w:r w:rsidR="00A5681C" w:rsidRPr="00E0602C">
              <w:rPr>
                <w:rStyle w:val="Hipervnculo"/>
                <w:noProof/>
              </w:rPr>
              <w:t>1.1</w:t>
            </w:r>
            <w:r w:rsidR="00A5681C">
              <w:rPr>
                <w:rFonts w:asciiTheme="minorHAnsi" w:eastAsiaTheme="minorEastAsia" w:hAnsiTheme="minorHAnsi"/>
                <w:noProof/>
                <w:sz w:val="22"/>
                <w:lang w:val="en-US"/>
              </w:rPr>
              <w:tab/>
            </w:r>
            <w:r w:rsidR="00A5681C" w:rsidRPr="00E0602C">
              <w:rPr>
                <w:rStyle w:val="Hipervnculo"/>
                <w:noProof/>
              </w:rPr>
              <w:t>OBJETIVOS</w:t>
            </w:r>
            <w:r w:rsidR="00A5681C">
              <w:rPr>
                <w:noProof/>
                <w:webHidden/>
              </w:rPr>
              <w:tab/>
            </w:r>
            <w:r w:rsidR="00A5681C">
              <w:rPr>
                <w:noProof/>
                <w:webHidden/>
              </w:rPr>
              <w:fldChar w:fldCharType="begin"/>
            </w:r>
            <w:r w:rsidR="00A5681C">
              <w:rPr>
                <w:noProof/>
                <w:webHidden/>
              </w:rPr>
              <w:instrText xml:space="preserve"> PAGEREF _Toc88241182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7DC5BAE0" w14:textId="53958653"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83" w:history="1">
            <w:r w:rsidR="00A5681C" w:rsidRPr="00E0602C">
              <w:rPr>
                <w:rStyle w:val="Hipervnculo"/>
                <w:noProof/>
              </w:rPr>
              <w:t>1.2</w:t>
            </w:r>
            <w:r w:rsidR="00A5681C">
              <w:rPr>
                <w:rFonts w:asciiTheme="minorHAnsi" w:eastAsiaTheme="minorEastAsia" w:hAnsiTheme="minorHAnsi"/>
                <w:noProof/>
                <w:sz w:val="22"/>
                <w:lang w:val="en-US"/>
              </w:rPr>
              <w:tab/>
            </w:r>
            <w:r w:rsidR="00A5681C" w:rsidRPr="00E0602C">
              <w:rPr>
                <w:rStyle w:val="Hipervnculo"/>
                <w:noProof/>
              </w:rPr>
              <w:t>ALCANCE</w:t>
            </w:r>
            <w:r w:rsidR="00A5681C">
              <w:rPr>
                <w:noProof/>
                <w:webHidden/>
              </w:rPr>
              <w:tab/>
            </w:r>
            <w:r w:rsidR="00A5681C">
              <w:rPr>
                <w:noProof/>
                <w:webHidden/>
              </w:rPr>
              <w:fldChar w:fldCharType="begin"/>
            </w:r>
            <w:r w:rsidR="00A5681C">
              <w:rPr>
                <w:noProof/>
                <w:webHidden/>
              </w:rPr>
              <w:instrText xml:space="preserve"> PAGEREF _Toc88241183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259F1618" w14:textId="1532107C"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84" w:history="1">
            <w:r w:rsidR="00A5681C" w:rsidRPr="00E0602C">
              <w:rPr>
                <w:rStyle w:val="Hipervnculo"/>
                <w:noProof/>
              </w:rPr>
              <w:t>1.3</w:t>
            </w:r>
            <w:r w:rsidR="00A5681C">
              <w:rPr>
                <w:rFonts w:asciiTheme="minorHAnsi" w:eastAsiaTheme="minorEastAsia" w:hAnsiTheme="minorHAnsi"/>
                <w:noProof/>
                <w:sz w:val="22"/>
                <w:lang w:val="en-US"/>
              </w:rPr>
              <w:tab/>
            </w:r>
            <w:r w:rsidR="00A5681C" w:rsidRPr="00E0602C">
              <w:rPr>
                <w:rStyle w:val="Hipervnculo"/>
                <w:noProof/>
              </w:rPr>
              <w:t>MARCO TEÓRICO</w:t>
            </w:r>
            <w:r w:rsidR="00A5681C">
              <w:rPr>
                <w:noProof/>
                <w:webHidden/>
              </w:rPr>
              <w:tab/>
            </w:r>
            <w:r w:rsidR="00A5681C">
              <w:rPr>
                <w:noProof/>
                <w:webHidden/>
              </w:rPr>
              <w:fldChar w:fldCharType="begin"/>
            </w:r>
            <w:r w:rsidR="00A5681C">
              <w:rPr>
                <w:noProof/>
                <w:webHidden/>
              </w:rPr>
              <w:instrText xml:space="preserve"> PAGEREF _Toc88241184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631F4DCA" w14:textId="69011935" w:rsidR="00A5681C" w:rsidRDefault="002C7397">
          <w:pPr>
            <w:pStyle w:val="TDC3"/>
            <w:tabs>
              <w:tab w:val="left" w:pos="1320"/>
              <w:tab w:val="right" w:leader="dot" w:pos="8777"/>
            </w:tabs>
            <w:rPr>
              <w:rFonts w:eastAsiaTheme="minorEastAsia"/>
              <w:noProof/>
              <w:lang w:val="en-US"/>
            </w:rPr>
          </w:pPr>
          <w:hyperlink w:anchor="_Toc88241185" w:history="1">
            <w:r w:rsidR="00A5681C" w:rsidRPr="00E0602C">
              <w:rPr>
                <w:rStyle w:val="Hipervnculo"/>
                <w:noProof/>
              </w:rPr>
              <w:t>1.3.1</w:t>
            </w:r>
            <w:r w:rsidR="00A5681C">
              <w:rPr>
                <w:rFonts w:eastAsiaTheme="minorEastAsia"/>
                <w:noProof/>
                <w:lang w:val="en-US"/>
              </w:rPr>
              <w:tab/>
            </w:r>
            <w:r w:rsidR="00A5681C" w:rsidRPr="00E0602C">
              <w:rPr>
                <w:rStyle w:val="Hipervnculo"/>
                <w:noProof/>
              </w:rPr>
              <w:t>SISTEMAS SCADA</w:t>
            </w:r>
            <w:r w:rsidR="00A5681C">
              <w:rPr>
                <w:noProof/>
                <w:webHidden/>
              </w:rPr>
              <w:tab/>
            </w:r>
            <w:r w:rsidR="00A5681C">
              <w:rPr>
                <w:noProof/>
                <w:webHidden/>
              </w:rPr>
              <w:fldChar w:fldCharType="begin"/>
            </w:r>
            <w:r w:rsidR="00A5681C">
              <w:rPr>
                <w:noProof/>
                <w:webHidden/>
              </w:rPr>
              <w:instrText xml:space="preserve"> PAGEREF _Toc88241185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42F82BA1" w14:textId="35E60B78" w:rsidR="00A5681C" w:rsidRDefault="002C7397">
          <w:pPr>
            <w:pStyle w:val="TDC3"/>
            <w:tabs>
              <w:tab w:val="left" w:pos="1320"/>
              <w:tab w:val="right" w:leader="dot" w:pos="8777"/>
            </w:tabs>
            <w:rPr>
              <w:rFonts w:eastAsiaTheme="minorEastAsia"/>
              <w:noProof/>
              <w:lang w:val="en-US"/>
            </w:rPr>
          </w:pPr>
          <w:hyperlink w:anchor="_Toc88241186" w:history="1">
            <w:r w:rsidR="00A5681C" w:rsidRPr="00E0602C">
              <w:rPr>
                <w:rStyle w:val="Hipervnculo"/>
                <w:noProof/>
              </w:rPr>
              <w:t>1.3.2</w:t>
            </w:r>
            <w:r w:rsidR="00A5681C">
              <w:rPr>
                <w:rFonts w:eastAsiaTheme="minorEastAsia"/>
                <w:noProof/>
                <w:lang w:val="en-US"/>
              </w:rPr>
              <w:tab/>
            </w:r>
            <w:r w:rsidR="00A5681C" w:rsidRPr="00E0602C">
              <w:rPr>
                <w:rStyle w:val="Hipervnculo"/>
                <w:noProof/>
              </w:rPr>
              <w:t>ESTRUCTURA INTERNA DE UNA APLICACIÓN SCADA</w:t>
            </w:r>
            <w:r w:rsidR="00A5681C">
              <w:rPr>
                <w:noProof/>
                <w:webHidden/>
              </w:rPr>
              <w:tab/>
            </w:r>
            <w:r w:rsidR="00A5681C">
              <w:rPr>
                <w:noProof/>
                <w:webHidden/>
              </w:rPr>
              <w:fldChar w:fldCharType="begin"/>
            </w:r>
            <w:r w:rsidR="00A5681C">
              <w:rPr>
                <w:noProof/>
                <w:webHidden/>
              </w:rPr>
              <w:instrText xml:space="preserve"> PAGEREF _Toc88241186 \h </w:instrText>
            </w:r>
            <w:r w:rsidR="00A5681C">
              <w:rPr>
                <w:noProof/>
                <w:webHidden/>
              </w:rPr>
            </w:r>
            <w:r w:rsidR="00A5681C">
              <w:rPr>
                <w:noProof/>
                <w:webHidden/>
              </w:rPr>
              <w:fldChar w:fldCharType="separate"/>
            </w:r>
            <w:r w:rsidR="00A5681C">
              <w:rPr>
                <w:noProof/>
                <w:webHidden/>
              </w:rPr>
              <w:t>3</w:t>
            </w:r>
            <w:r w:rsidR="00A5681C">
              <w:rPr>
                <w:noProof/>
                <w:webHidden/>
              </w:rPr>
              <w:fldChar w:fldCharType="end"/>
            </w:r>
          </w:hyperlink>
        </w:p>
        <w:p w14:paraId="45AE92E2" w14:textId="70AFDBBA" w:rsidR="00A5681C" w:rsidRDefault="002C7397">
          <w:pPr>
            <w:pStyle w:val="TDC3"/>
            <w:tabs>
              <w:tab w:val="left" w:pos="1320"/>
              <w:tab w:val="right" w:leader="dot" w:pos="8777"/>
            </w:tabs>
            <w:rPr>
              <w:rFonts w:eastAsiaTheme="minorEastAsia"/>
              <w:noProof/>
              <w:lang w:val="en-US"/>
            </w:rPr>
          </w:pPr>
          <w:hyperlink w:anchor="_Toc88241187" w:history="1">
            <w:r w:rsidR="00A5681C" w:rsidRPr="00E0602C">
              <w:rPr>
                <w:rStyle w:val="Hipervnculo"/>
                <w:noProof/>
              </w:rPr>
              <w:t>1.3.3</w:t>
            </w:r>
            <w:r w:rsidR="00A5681C">
              <w:rPr>
                <w:rFonts w:eastAsiaTheme="minorEastAsia"/>
                <w:noProof/>
                <w:lang w:val="en-US"/>
              </w:rPr>
              <w:tab/>
            </w:r>
            <w:r w:rsidR="00A5681C" w:rsidRPr="00E0602C">
              <w:rPr>
                <w:rStyle w:val="Hipervnculo"/>
                <w:noProof/>
              </w:rPr>
              <w:t>PROTOCOLOS DE COMUNICACIÓN USADOS EN SISTEMAS SCADA</w:t>
            </w:r>
            <w:r w:rsidR="00A5681C">
              <w:rPr>
                <w:noProof/>
                <w:webHidden/>
              </w:rPr>
              <w:tab/>
            </w:r>
            <w:r w:rsidR="00A5681C">
              <w:rPr>
                <w:noProof/>
                <w:webHidden/>
              </w:rPr>
              <w:fldChar w:fldCharType="begin"/>
            </w:r>
            <w:r w:rsidR="00A5681C">
              <w:rPr>
                <w:noProof/>
                <w:webHidden/>
              </w:rPr>
              <w:instrText xml:space="preserve"> PAGEREF _Toc88241187 \h </w:instrText>
            </w:r>
            <w:r w:rsidR="00A5681C">
              <w:rPr>
                <w:noProof/>
                <w:webHidden/>
              </w:rPr>
            </w:r>
            <w:r w:rsidR="00A5681C">
              <w:rPr>
                <w:noProof/>
                <w:webHidden/>
              </w:rPr>
              <w:fldChar w:fldCharType="separate"/>
            </w:r>
            <w:r w:rsidR="00A5681C">
              <w:rPr>
                <w:noProof/>
                <w:webHidden/>
              </w:rPr>
              <w:t>5</w:t>
            </w:r>
            <w:r w:rsidR="00A5681C">
              <w:rPr>
                <w:noProof/>
                <w:webHidden/>
              </w:rPr>
              <w:fldChar w:fldCharType="end"/>
            </w:r>
          </w:hyperlink>
        </w:p>
        <w:p w14:paraId="5545C84F" w14:textId="48451A94" w:rsidR="00A5681C" w:rsidRDefault="002C7397">
          <w:pPr>
            <w:pStyle w:val="TDC3"/>
            <w:tabs>
              <w:tab w:val="left" w:pos="1320"/>
              <w:tab w:val="right" w:leader="dot" w:pos="8777"/>
            </w:tabs>
            <w:rPr>
              <w:rFonts w:eastAsiaTheme="minorEastAsia"/>
              <w:noProof/>
              <w:lang w:val="en-US"/>
            </w:rPr>
          </w:pPr>
          <w:hyperlink w:anchor="_Toc88241188" w:history="1">
            <w:r w:rsidR="00A5681C" w:rsidRPr="00E0602C">
              <w:rPr>
                <w:rStyle w:val="Hipervnculo"/>
                <w:noProof/>
                <w:lang w:val="es-419"/>
              </w:rPr>
              <w:t>1.3.4</w:t>
            </w:r>
            <w:r w:rsidR="00A5681C">
              <w:rPr>
                <w:rFonts w:eastAsiaTheme="minorEastAsia"/>
                <w:noProof/>
                <w:lang w:val="en-US"/>
              </w:rPr>
              <w:tab/>
            </w:r>
            <w:r w:rsidR="00A5681C" w:rsidRPr="00E0602C">
              <w:rPr>
                <w:rStyle w:val="Hipervnculo"/>
                <w:noProof/>
                <w:lang w:val="es-419"/>
              </w:rPr>
              <w:t>TIPOS DE PÁGINAS HMI</w:t>
            </w:r>
            <w:r w:rsidR="00A5681C">
              <w:rPr>
                <w:noProof/>
                <w:webHidden/>
              </w:rPr>
              <w:tab/>
            </w:r>
            <w:r w:rsidR="00A5681C">
              <w:rPr>
                <w:noProof/>
                <w:webHidden/>
              </w:rPr>
              <w:fldChar w:fldCharType="begin"/>
            </w:r>
            <w:r w:rsidR="00A5681C">
              <w:rPr>
                <w:noProof/>
                <w:webHidden/>
              </w:rPr>
              <w:instrText xml:space="preserve"> PAGEREF _Toc88241188 \h </w:instrText>
            </w:r>
            <w:r w:rsidR="00A5681C">
              <w:rPr>
                <w:noProof/>
                <w:webHidden/>
              </w:rPr>
            </w:r>
            <w:r w:rsidR="00A5681C">
              <w:rPr>
                <w:noProof/>
                <w:webHidden/>
              </w:rPr>
              <w:fldChar w:fldCharType="separate"/>
            </w:r>
            <w:r w:rsidR="00A5681C">
              <w:rPr>
                <w:noProof/>
                <w:webHidden/>
              </w:rPr>
              <w:t>9</w:t>
            </w:r>
            <w:r w:rsidR="00A5681C">
              <w:rPr>
                <w:noProof/>
                <w:webHidden/>
              </w:rPr>
              <w:fldChar w:fldCharType="end"/>
            </w:r>
          </w:hyperlink>
        </w:p>
        <w:p w14:paraId="7122613A" w14:textId="632DC35F" w:rsidR="00A5681C" w:rsidRDefault="002C7397">
          <w:pPr>
            <w:pStyle w:val="TDC3"/>
            <w:tabs>
              <w:tab w:val="left" w:pos="1320"/>
              <w:tab w:val="right" w:leader="dot" w:pos="8777"/>
            </w:tabs>
            <w:rPr>
              <w:rFonts w:eastAsiaTheme="minorEastAsia"/>
              <w:noProof/>
              <w:lang w:val="en-US"/>
            </w:rPr>
          </w:pPr>
          <w:hyperlink w:anchor="_Toc88241189" w:history="1">
            <w:r w:rsidR="00A5681C" w:rsidRPr="00E0602C">
              <w:rPr>
                <w:rStyle w:val="Hipervnculo"/>
                <w:noProof/>
              </w:rPr>
              <w:t>1.3.5</w:t>
            </w:r>
            <w:r w:rsidR="00A5681C">
              <w:rPr>
                <w:rFonts w:eastAsiaTheme="minorEastAsia"/>
                <w:noProof/>
                <w:lang w:val="en-US"/>
              </w:rPr>
              <w:tab/>
            </w:r>
            <w:r w:rsidR="00A5681C" w:rsidRPr="00E0602C">
              <w:rPr>
                <w:rStyle w:val="Hipervnculo"/>
                <w:noProof/>
              </w:rPr>
              <w:t>ESTÁNDARES DE DISEÑO DE APLICACIONES HMI</w:t>
            </w:r>
            <w:r w:rsidR="00A5681C">
              <w:rPr>
                <w:noProof/>
                <w:webHidden/>
              </w:rPr>
              <w:tab/>
            </w:r>
            <w:r w:rsidR="00A5681C">
              <w:rPr>
                <w:noProof/>
                <w:webHidden/>
              </w:rPr>
              <w:fldChar w:fldCharType="begin"/>
            </w:r>
            <w:r w:rsidR="00A5681C">
              <w:rPr>
                <w:noProof/>
                <w:webHidden/>
              </w:rPr>
              <w:instrText xml:space="preserve"> PAGEREF _Toc88241189 \h </w:instrText>
            </w:r>
            <w:r w:rsidR="00A5681C">
              <w:rPr>
                <w:noProof/>
                <w:webHidden/>
              </w:rPr>
            </w:r>
            <w:r w:rsidR="00A5681C">
              <w:rPr>
                <w:noProof/>
                <w:webHidden/>
              </w:rPr>
              <w:fldChar w:fldCharType="separate"/>
            </w:r>
            <w:r w:rsidR="00A5681C">
              <w:rPr>
                <w:noProof/>
                <w:webHidden/>
              </w:rPr>
              <w:t>11</w:t>
            </w:r>
            <w:r w:rsidR="00A5681C">
              <w:rPr>
                <w:noProof/>
                <w:webHidden/>
              </w:rPr>
              <w:fldChar w:fldCharType="end"/>
            </w:r>
          </w:hyperlink>
        </w:p>
        <w:p w14:paraId="4EF8E8CD" w14:textId="4FB443A5" w:rsidR="00A5681C" w:rsidRDefault="002C7397">
          <w:pPr>
            <w:pStyle w:val="TDC3"/>
            <w:tabs>
              <w:tab w:val="left" w:pos="1320"/>
              <w:tab w:val="right" w:leader="dot" w:pos="8777"/>
            </w:tabs>
            <w:rPr>
              <w:rFonts w:eastAsiaTheme="minorEastAsia"/>
              <w:noProof/>
              <w:lang w:val="en-US"/>
            </w:rPr>
          </w:pPr>
          <w:hyperlink w:anchor="_Toc88241190" w:history="1">
            <w:r w:rsidR="00A5681C" w:rsidRPr="00E0602C">
              <w:rPr>
                <w:rStyle w:val="Hipervnculo"/>
                <w:noProof/>
              </w:rPr>
              <w:t>1.3.6</w:t>
            </w:r>
            <w:r w:rsidR="00A5681C">
              <w:rPr>
                <w:rFonts w:eastAsiaTheme="minorEastAsia"/>
                <w:noProof/>
                <w:lang w:val="en-US"/>
              </w:rPr>
              <w:tab/>
            </w:r>
            <w:r w:rsidR="00A5681C" w:rsidRPr="00E0602C">
              <w:rPr>
                <w:rStyle w:val="Hipervnculo"/>
                <w:noProof/>
              </w:rPr>
              <w:t>FUNCIONALIDAD DE ALARMAS</w:t>
            </w:r>
            <w:r w:rsidR="00A5681C">
              <w:rPr>
                <w:noProof/>
                <w:webHidden/>
              </w:rPr>
              <w:tab/>
            </w:r>
            <w:r w:rsidR="00A5681C">
              <w:rPr>
                <w:noProof/>
                <w:webHidden/>
              </w:rPr>
              <w:fldChar w:fldCharType="begin"/>
            </w:r>
            <w:r w:rsidR="00A5681C">
              <w:rPr>
                <w:noProof/>
                <w:webHidden/>
              </w:rPr>
              <w:instrText xml:space="preserve"> PAGEREF _Toc88241190 \h </w:instrText>
            </w:r>
            <w:r w:rsidR="00A5681C">
              <w:rPr>
                <w:noProof/>
                <w:webHidden/>
              </w:rPr>
            </w:r>
            <w:r w:rsidR="00A5681C">
              <w:rPr>
                <w:noProof/>
                <w:webHidden/>
              </w:rPr>
              <w:fldChar w:fldCharType="separate"/>
            </w:r>
            <w:r w:rsidR="00A5681C">
              <w:rPr>
                <w:noProof/>
                <w:webHidden/>
              </w:rPr>
              <w:t>28</w:t>
            </w:r>
            <w:r w:rsidR="00A5681C">
              <w:rPr>
                <w:noProof/>
                <w:webHidden/>
              </w:rPr>
              <w:fldChar w:fldCharType="end"/>
            </w:r>
          </w:hyperlink>
        </w:p>
        <w:p w14:paraId="3E07EEB1" w14:textId="330B05CF" w:rsidR="00A5681C" w:rsidRDefault="002C7397">
          <w:pPr>
            <w:pStyle w:val="TDC1"/>
            <w:tabs>
              <w:tab w:val="left" w:pos="440"/>
              <w:tab w:val="right" w:leader="dot" w:pos="8777"/>
            </w:tabs>
            <w:rPr>
              <w:rFonts w:asciiTheme="minorHAnsi" w:eastAsiaTheme="minorEastAsia" w:hAnsiTheme="minorHAnsi"/>
              <w:noProof/>
              <w:sz w:val="22"/>
              <w:lang w:val="en-US"/>
            </w:rPr>
          </w:pPr>
          <w:hyperlink w:anchor="_Toc88241191" w:history="1">
            <w:r w:rsidR="00A5681C" w:rsidRPr="00E0602C">
              <w:rPr>
                <w:rStyle w:val="Hipervnculo"/>
                <w:noProof/>
              </w:rPr>
              <w:t>2.</w:t>
            </w:r>
            <w:r w:rsidR="00A5681C">
              <w:rPr>
                <w:rFonts w:asciiTheme="minorHAnsi" w:eastAsiaTheme="minorEastAsia" w:hAnsiTheme="minorHAnsi"/>
                <w:noProof/>
                <w:sz w:val="22"/>
                <w:lang w:val="en-US"/>
              </w:rPr>
              <w:tab/>
            </w:r>
            <w:r w:rsidR="00A5681C" w:rsidRPr="00E0602C">
              <w:rPr>
                <w:rStyle w:val="Hipervnculo"/>
                <w:noProof/>
              </w:rPr>
              <w:t>METODOLOGÍA</w:t>
            </w:r>
            <w:r w:rsidR="00A5681C">
              <w:rPr>
                <w:noProof/>
                <w:webHidden/>
              </w:rPr>
              <w:tab/>
            </w:r>
            <w:r w:rsidR="00A5681C">
              <w:rPr>
                <w:noProof/>
                <w:webHidden/>
              </w:rPr>
              <w:fldChar w:fldCharType="begin"/>
            </w:r>
            <w:r w:rsidR="00A5681C">
              <w:rPr>
                <w:noProof/>
                <w:webHidden/>
              </w:rPr>
              <w:instrText xml:space="preserve"> PAGEREF _Toc88241191 \h </w:instrText>
            </w:r>
            <w:r w:rsidR="00A5681C">
              <w:rPr>
                <w:noProof/>
                <w:webHidden/>
              </w:rPr>
            </w:r>
            <w:r w:rsidR="00A5681C">
              <w:rPr>
                <w:noProof/>
                <w:webHidden/>
              </w:rPr>
              <w:fldChar w:fldCharType="separate"/>
            </w:r>
            <w:r w:rsidR="00A5681C">
              <w:rPr>
                <w:noProof/>
                <w:webHidden/>
              </w:rPr>
              <w:t>32</w:t>
            </w:r>
            <w:r w:rsidR="00A5681C">
              <w:rPr>
                <w:noProof/>
                <w:webHidden/>
              </w:rPr>
              <w:fldChar w:fldCharType="end"/>
            </w:r>
          </w:hyperlink>
        </w:p>
        <w:p w14:paraId="515CDD8F" w14:textId="27E52495"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92" w:history="1">
            <w:r w:rsidR="00A5681C" w:rsidRPr="00E0602C">
              <w:rPr>
                <w:rStyle w:val="Hipervnculo"/>
                <w:noProof/>
              </w:rPr>
              <w:t>2.1.</w:t>
            </w:r>
            <w:r w:rsidR="00A5681C">
              <w:rPr>
                <w:rFonts w:asciiTheme="minorHAnsi" w:eastAsiaTheme="minorEastAsia" w:hAnsiTheme="minorHAnsi"/>
                <w:noProof/>
                <w:sz w:val="22"/>
                <w:lang w:val="en-US"/>
              </w:rPr>
              <w:tab/>
            </w:r>
            <w:r w:rsidR="00A5681C" w:rsidRPr="00E0602C">
              <w:rPr>
                <w:rStyle w:val="Hipervnculo"/>
                <w:noProof/>
              </w:rPr>
              <w:t>EJEMPLOS DE USO DE TABLAS, FIGURAS Y ECUACIONES</w:t>
            </w:r>
            <w:r w:rsidR="00A5681C">
              <w:rPr>
                <w:noProof/>
                <w:webHidden/>
              </w:rPr>
              <w:tab/>
            </w:r>
            <w:r w:rsidR="00A5681C">
              <w:rPr>
                <w:noProof/>
                <w:webHidden/>
              </w:rPr>
              <w:fldChar w:fldCharType="begin"/>
            </w:r>
            <w:r w:rsidR="00A5681C">
              <w:rPr>
                <w:noProof/>
                <w:webHidden/>
              </w:rPr>
              <w:instrText xml:space="preserve"> PAGEREF _Toc88241192 \h </w:instrText>
            </w:r>
            <w:r w:rsidR="00A5681C">
              <w:rPr>
                <w:noProof/>
                <w:webHidden/>
              </w:rPr>
            </w:r>
            <w:r w:rsidR="00A5681C">
              <w:rPr>
                <w:noProof/>
                <w:webHidden/>
              </w:rPr>
              <w:fldChar w:fldCharType="separate"/>
            </w:r>
            <w:r w:rsidR="00A5681C">
              <w:rPr>
                <w:noProof/>
                <w:webHidden/>
              </w:rPr>
              <w:t>32</w:t>
            </w:r>
            <w:r w:rsidR="00A5681C">
              <w:rPr>
                <w:noProof/>
                <w:webHidden/>
              </w:rPr>
              <w:fldChar w:fldCharType="end"/>
            </w:r>
          </w:hyperlink>
        </w:p>
        <w:p w14:paraId="72AC87F2" w14:textId="2BDC8341"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93" w:history="1">
            <w:r w:rsidR="00A5681C" w:rsidRPr="00E0602C">
              <w:rPr>
                <w:rStyle w:val="Hipervnculo"/>
                <w:noProof/>
              </w:rPr>
              <w:t>2.2.</w:t>
            </w:r>
            <w:r w:rsidR="00A5681C">
              <w:rPr>
                <w:rFonts w:asciiTheme="minorHAnsi" w:eastAsiaTheme="minorEastAsia" w:hAnsiTheme="minorHAnsi"/>
                <w:noProof/>
                <w:sz w:val="22"/>
                <w:lang w:val="en-US"/>
              </w:rPr>
              <w:tab/>
            </w:r>
            <w:r w:rsidR="00A5681C" w:rsidRPr="00E0602C">
              <w:rPr>
                <w:rStyle w:val="Hipervnculo"/>
                <w:noProof/>
              </w:rPr>
              <w:t>TIPOGRAFÍA</w:t>
            </w:r>
            <w:r w:rsidR="00A5681C">
              <w:rPr>
                <w:noProof/>
                <w:webHidden/>
              </w:rPr>
              <w:tab/>
            </w:r>
            <w:r w:rsidR="00A5681C">
              <w:rPr>
                <w:noProof/>
                <w:webHidden/>
              </w:rPr>
              <w:fldChar w:fldCharType="begin"/>
            </w:r>
            <w:r w:rsidR="00A5681C">
              <w:rPr>
                <w:noProof/>
                <w:webHidden/>
              </w:rPr>
              <w:instrText xml:space="preserve"> PAGEREF _Toc88241193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5FE83650" w14:textId="5EAC614B"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94" w:history="1">
            <w:r w:rsidR="00A5681C" w:rsidRPr="00E0602C">
              <w:rPr>
                <w:rStyle w:val="Hipervnculo"/>
                <w:noProof/>
              </w:rPr>
              <w:t>2.3.</w:t>
            </w:r>
            <w:r w:rsidR="00A5681C">
              <w:rPr>
                <w:rFonts w:asciiTheme="minorHAnsi" w:eastAsiaTheme="minorEastAsia" w:hAnsiTheme="minorHAnsi"/>
                <w:noProof/>
                <w:sz w:val="22"/>
                <w:lang w:val="en-US"/>
              </w:rPr>
              <w:tab/>
            </w:r>
            <w:r w:rsidR="00A5681C" w:rsidRPr="00E0602C">
              <w:rPr>
                <w:rStyle w:val="Hipervnculo"/>
                <w:noProof/>
              </w:rPr>
              <w:t>ESPACIADO</w:t>
            </w:r>
            <w:r w:rsidR="00A5681C">
              <w:rPr>
                <w:noProof/>
                <w:webHidden/>
              </w:rPr>
              <w:tab/>
            </w:r>
            <w:r w:rsidR="00A5681C">
              <w:rPr>
                <w:noProof/>
                <w:webHidden/>
              </w:rPr>
              <w:fldChar w:fldCharType="begin"/>
            </w:r>
            <w:r w:rsidR="00A5681C">
              <w:rPr>
                <w:noProof/>
                <w:webHidden/>
              </w:rPr>
              <w:instrText xml:space="preserve"> PAGEREF _Toc88241194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6A788E60" w14:textId="69495DC2"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195" w:history="1">
            <w:r w:rsidR="00A5681C" w:rsidRPr="00E0602C">
              <w:rPr>
                <w:rStyle w:val="Hipervnculo"/>
                <w:noProof/>
              </w:rPr>
              <w:t>2.4.</w:t>
            </w:r>
            <w:r w:rsidR="00A5681C">
              <w:rPr>
                <w:rFonts w:asciiTheme="minorHAnsi" w:eastAsiaTheme="minorEastAsia" w:hAnsiTheme="minorHAnsi"/>
                <w:noProof/>
                <w:sz w:val="22"/>
                <w:lang w:val="en-US"/>
              </w:rPr>
              <w:tab/>
            </w:r>
            <w:r w:rsidR="00A5681C" w:rsidRPr="00E0602C">
              <w:rPr>
                <w:rStyle w:val="Hipervnculo"/>
                <w:noProof/>
              </w:rPr>
              <w:t>NUMERACIÓN</w:t>
            </w:r>
            <w:r w:rsidR="00A5681C">
              <w:rPr>
                <w:noProof/>
                <w:webHidden/>
              </w:rPr>
              <w:tab/>
            </w:r>
            <w:r w:rsidR="00A5681C">
              <w:rPr>
                <w:noProof/>
                <w:webHidden/>
              </w:rPr>
              <w:fldChar w:fldCharType="begin"/>
            </w:r>
            <w:r w:rsidR="00A5681C">
              <w:rPr>
                <w:noProof/>
                <w:webHidden/>
              </w:rPr>
              <w:instrText xml:space="preserve"> PAGEREF _Toc88241195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2DFAE79F" w14:textId="60CD504B" w:rsidR="00A5681C" w:rsidRDefault="002C7397">
          <w:pPr>
            <w:pStyle w:val="TDC1"/>
            <w:tabs>
              <w:tab w:val="left" w:pos="440"/>
              <w:tab w:val="right" w:leader="dot" w:pos="8777"/>
            </w:tabs>
            <w:rPr>
              <w:rFonts w:asciiTheme="minorHAnsi" w:eastAsiaTheme="minorEastAsia" w:hAnsiTheme="minorHAnsi"/>
              <w:noProof/>
              <w:sz w:val="22"/>
              <w:lang w:val="en-US"/>
            </w:rPr>
          </w:pPr>
          <w:hyperlink w:anchor="_Toc88241196" w:history="1">
            <w:r w:rsidR="00A5681C" w:rsidRPr="00E0602C">
              <w:rPr>
                <w:rStyle w:val="Hipervnculo"/>
                <w:noProof/>
              </w:rPr>
              <w:t>3.</w:t>
            </w:r>
            <w:r w:rsidR="00A5681C">
              <w:rPr>
                <w:rFonts w:asciiTheme="minorHAnsi" w:eastAsiaTheme="minorEastAsia" w:hAnsiTheme="minorHAnsi"/>
                <w:noProof/>
                <w:sz w:val="22"/>
                <w:lang w:val="en-US"/>
              </w:rPr>
              <w:tab/>
            </w:r>
            <w:r w:rsidR="00A5681C" w:rsidRPr="00E0602C">
              <w:rPr>
                <w:rStyle w:val="Hipervnculo"/>
                <w:noProof/>
              </w:rPr>
              <w:t>RESULTADOS Y DISCUSIÓN</w:t>
            </w:r>
            <w:r w:rsidR="00A5681C">
              <w:rPr>
                <w:noProof/>
                <w:webHidden/>
              </w:rPr>
              <w:tab/>
            </w:r>
            <w:r w:rsidR="00A5681C">
              <w:rPr>
                <w:noProof/>
                <w:webHidden/>
              </w:rPr>
              <w:fldChar w:fldCharType="begin"/>
            </w:r>
            <w:r w:rsidR="00A5681C">
              <w:rPr>
                <w:noProof/>
                <w:webHidden/>
              </w:rPr>
              <w:instrText xml:space="preserve"> PAGEREF _Toc88241196 \h </w:instrText>
            </w:r>
            <w:r w:rsidR="00A5681C">
              <w:rPr>
                <w:noProof/>
                <w:webHidden/>
              </w:rPr>
            </w:r>
            <w:r w:rsidR="00A5681C">
              <w:rPr>
                <w:noProof/>
                <w:webHidden/>
              </w:rPr>
              <w:fldChar w:fldCharType="separate"/>
            </w:r>
            <w:r w:rsidR="00A5681C">
              <w:rPr>
                <w:noProof/>
                <w:webHidden/>
              </w:rPr>
              <w:t>35</w:t>
            </w:r>
            <w:r w:rsidR="00A5681C">
              <w:rPr>
                <w:noProof/>
                <w:webHidden/>
              </w:rPr>
              <w:fldChar w:fldCharType="end"/>
            </w:r>
          </w:hyperlink>
        </w:p>
        <w:p w14:paraId="0D948413" w14:textId="5004338B" w:rsidR="00A5681C" w:rsidRDefault="002C7397">
          <w:pPr>
            <w:pStyle w:val="TDC1"/>
            <w:tabs>
              <w:tab w:val="left" w:pos="440"/>
              <w:tab w:val="right" w:leader="dot" w:pos="8777"/>
            </w:tabs>
            <w:rPr>
              <w:rFonts w:asciiTheme="minorHAnsi" w:eastAsiaTheme="minorEastAsia" w:hAnsiTheme="minorHAnsi"/>
              <w:noProof/>
              <w:sz w:val="22"/>
              <w:lang w:val="en-US"/>
            </w:rPr>
          </w:pPr>
          <w:hyperlink w:anchor="_Toc88241197" w:history="1">
            <w:r w:rsidR="00A5681C" w:rsidRPr="00E0602C">
              <w:rPr>
                <w:rStyle w:val="Hipervnculo"/>
                <w:noProof/>
              </w:rPr>
              <w:t>4.</w:t>
            </w:r>
            <w:r w:rsidR="00A5681C">
              <w:rPr>
                <w:rFonts w:asciiTheme="minorHAnsi" w:eastAsiaTheme="minorEastAsia" w:hAnsiTheme="minorHAnsi"/>
                <w:noProof/>
                <w:sz w:val="22"/>
                <w:lang w:val="en-US"/>
              </w:rPr>
              <w:tab/>
            </w:r>
            <w:r w:rsidR="00A5681C" w:rsidRPr="00E0602C">
              <w:rPr>
                <w:rStyle w:val="Hipervnculo"/>
                <w:noProof/>
              </w:rPr>
              <w:t>CONCLUSIONES Y RECOMENDACIONES</w:t>
            </w:r>
            <w:r w:rsidR="00A5681C">
              <w:rPr>
                <w:noProof/>
                <w:webHidden/>
              </w:rPr>
              <w:tab/>
            </w:r>
            <w:r w:rsidR="00A5681C">
              <w:rPr>
                <w:noProof/>
                <w:webHidden/>
              </w:rPr>
              <w:fldChar w:fldCharType="begin"/>
            </w:r>
            <w:r w:rsidR="00A5681C">
              <w:rPr>
                <w:noProof/>
                <w:webHidden/>
              </w:rPr>
              <w:instrText xml:space="preserve"> PAGEREF _Toc88241197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159B810E" w14:textId="5067A1C3"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200" w:history="1">
            <w:r w:rsidR="00A5681C" w:rsidRPr="00E0602C">
              <w:rPr>
                <w:rStyle w:val="Hipervnculo"/>
                <w:noProof/>
              </w:rPr>
              <w:t>4.1.</w:t>
            </w:r>
            <w:r w:rsidR="00A5681C">
              <w:rPr>
                <w:rFonts w:asciiTheme="minorHAnsi" w:eastAsiaTheme="minorEastAsia" w:hAnsiTheme="minorHAnsi"/>
                <w:noProof/>
                <w:sz w:val="22"/>
                <w:lang w:val="en-US"/>
              </w:rPr>
              <w:tab/>
            </w:r>
            <w:r w:rsidR="00A5681C" w:rsidRPr="00E0602C">
              <w:rPr>
                <w:rStyle w:val="Hipervnculo"/>
                <w:noProof/>
              </w:rPr>
              <w:t>CONCLUSIONES</w:t>
            </w:r>
            <w:r w:rsidR="00A5681C">
              <w:rPr>
                <w:noProof/>
                <w:webHidden/>
              </w:rPr>
              <w:tab/>
            </w:r>
            <w:r w:rsidR="00A5681C">
              <w:rPr>
                <w:noProof/>
                <w:webHidden/>
              </w:rPr>
              <w:fldChar w:fldCharType="begin"/>
            </w:r>
            <w:r w:rsidR="00A5681C">
              <w:rPr>
                <w:noProof/>
                <w:webHidden/>
              </w:rPr>
              <w:instrText xml:space="preserve"> PAGEREF _Toc88241200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09B2B9C0" w14:textId="39B2EFC9" w:rsidR="00A5681C" w:rsidRDefault="002C7397">
          <w:pPr>
            <w:pStyle w:val="TDC2"/>
            <w:tabs>
              <w:tab w:val="left" w:pos="880"/>
              <w:tab w:val="right" w:leader="dot" w:pos="8777"/>
            </w:tabs>
            <w:rPr>
              <w:rFonts w:asciiTheme="minorHAnsi" w:eastAsiaTheme="minorEastAsia" w:hAnsiTheme="minorHAnsi"/>
              <w:noProof/>
              <w:sz w:val="22"/>
              <w:lang w:val="en-US"/>
            </w:rPr>
          </w:pPr>
          <w:hyperlink w:anchor="_Toc88241201" w:history="1">
            <w:r w:rsidR="00A5681C" w:rsidRPr="00E0602C">
              <w:rPr>
                <w:rStyle w:val="Hipervnculo"/>
                <w:noProof/>
              </w:rPr>
              <w:t>4.2.</w:t>
            </w:r>
            <w:r w:rsidR="00A5681C">
              <w:rPr>
                <w:rFonts w:asciiTheme="minorHAnsi" w:eastAsiaTheme="minorEastAsia" w:hAnsiTheme="minorHAnsi"/>
                <w:noProof/>
                <w:sz w:val="22"/>
                <w:lang w:val="en-US"/>
              </w:rPr>
              <w:tab/>
            </w:r>
            <w:r w:rsidR="00A5681C" w:rsidRPr="00E0602C">
              <w:rPr>
                <w:rStyle w:val="Hipervnculo"/>
                <w:noProof/>
              </w:rPr>
              <w:t>RECOMENDACIONES</w:t>
            </w:r>
            <w:r w:rsidR="00A5681C">
              <w:rPr>
                <w:noProof/>
                <w:webHidden/>
              </w:rPr>
              <w:tab/>
            </w:r>
            <w:r w:rsidR="00A5681C">
              <w:rPr>
                <w:noProof/>
                <w:webHidden/>
              </w:rPr>
              <w:fldChar w:fldCharType="begin"/>
            </w:r>
            <w:r w:rsidR="00A5681C">
              <w:rPr>
                <w:noProof/>
                <w:webHidden/>
              </w:rPr>
              <w:instrText xml:space="preserve"> PAGEREF _Toc88241201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288CAF0D" w14:textId="7256C21F" w:rsidR="00A5681C" w:rsidRDefault="002C7397">
          <w:pPr>
            <w:pStyle w:val="TDC1"/>
            <w:tabs>
              <w:tab w:val="left" w:pos="440"/>
              <w:tab w:val="right" w:leader="dot" w:pos="8777"/>
            </w:tabs>
            <w:rPr>
              <w:rFonts w:asciiTheme="minorHAnsi" w:eastAsiaTheme="minorEastAsia" w:hAnsiTheme="minorHAnsi"/>
              <w:noProof/>
              <w:sz w:val="22"/>
              <w:lang w:val="en-US"/>
            </w:rPr>
          </w:pPr>
          <w:hyperlink w:anchor="_Toc88241202" w:history="1">
            <w:r w:rsidR="00A5681C" w:rsidRPr="00E0602C">
              <w:rPr>
                <w:rStyle w:val="Hipervnculo"/>
                <w:noProof/>
              </w:rPr>
              <w:t>5.</w:t>
            </w:r>
            <w:r w:rsidR="00A5681C">
              <w:rPr>
                <w:rFonts w:asciiTheme="minorHAnsi" w:eastAsiaTheme="minorEastAsia" w:hAnsiTheme="minorHAnsi"/>
                <w:noProof/>
                <w:sz w:val="22"/>
                <w:lang w:val="en-US"/>
              </w:rPr>
              <w:tab/>
            </w:r>
            <w:r w:rsidR="00A5681C" w:rsidRPr="00E0602C">
              <w:rPr>
                <w:rStyle w:val="Hipervnculo"/>
                <w:noProof/>
              </w:rPr>
              <w:t>REFERENCIAS BIBLIOGRÁFICAS</w:t>
            </w:r>
            <w:r w:rsidR="00A5681C">
              <w:rPr>
                <w:noProof/>
                <w:webHidden/>
              </w:rPr>
              <w:tab/>
            </w:r>
            <w:r w:rsidR="00A5681C">
              <w:rPr>
                <w:noProof/>
                <w:webHidden/>
              </w:rPr>
              <w:fldChar w:fldCharType="begin"/>
            </w:r>
            <w:r w:rsidR="00A5681C">
              <w:rPr>
                <w:noProof/>
                <w:webHidden/>
              </w:rPr>
              <w:instrText xml:space="preserve"> PAGEREF _Toc88241202 \h </w:instrText>
            </w:r>
            <w:r w:rsidR="00A5681C">
              <w:rPr>
                <w:noProof/>
                <w:webHidden/>
              </w:rPr>
            </w:r>
            <w:r w:rsidR="00A5681C">
              <w:rPr>
                <w:noProof/>
                <w:webHidden/>
              </w:rPr>
              <w:fldChar w:fldCharType="separate"/>
            </w:r>
            <w:r w:rsidR="00A5681C">
              <w:rPr>
                <w:noProof/>
                <w:webHidden/>
              </w:rPr>
              <w:t>37</w:t>
            </w:r>
            <w:r w:rsidR="00A5681C">
              <w:rPr>
                <w:noProof/>
                <w:webHidden/>
              </w:rPr>
              <w:fldChar w:fldCharType="end"/>
            </w:r>
          </w:hyperlink>
        </w:p>
        <w:p w14:paraId="38245752" w14:textId="077763D8" w:rsidR="00A5681C" w:rsidRDefault="002C7397">
          <w:pPr>
            <w:pStyle w:val="TDC1"/>
            <w:tabs>
              <w:tab w:val="right" w:leader="dot" w:pos="8777"/>
            </w:tabs>
            <w:rPr>
              <w:rFonts w:asciiTheme="minorHAnsi" w:eastAsiaTheme="minorEastAsia" w:hAnsiTheme="minorHAnsi"/>
              <w:noProof/>
              <w:sz w:val="22"/>
              <w:lang w:val="en-US"/>
            </w:rPr>
          </w:pPr>
          <w:hyperlink w:anchor="_Toc88241203" w:history="1">
            <w:r w:rsidR="00A5681C" w:rsidRPr="00E0602C">
              <w:rPr>
                <w:rStyle w:val="Hipervnculo"/>
                <w:noProof/>
              </w:rPr>
              <w:t>ANEXOS</w:t>
            </w:r>
            <w:r w:rsidR="00A5681C">
              <w:rPr>
                <w:noProof/>
                <w:webHidden/>
              </w:rPr>
              <w:tab/>
            </w:r>
            <w:r w:rsidR="00A5681C">
              <w:rPr>
                <w:noProof/>
                <w:webHidden/>
              </w:rPr>
              <w:fldChar w:fldCharType="begin"/>
            </w:r>
            <w:r w:rsidR="00A5681C">
              <w:rPr>
                <w:noProof/>
                <w:webHidden/>
              </w:rPr>
              <w:instrText xml:space="preserve"> PAGEREF _Toc88241203 \h </w:instrText>
            </w:r>
            <w:r w:rsidR="00A5681C">
              <w:rPr>
                <w:noProof/>
                <w:webHidden/>
              </w:rPr>
            </w:r>
            <w:r w:rsidR="00A5681C">
              <w:rPr>
                <w:noProof/>
                <w:webHidden/>
              </w:rPr>
              <w:fldChar w:fldCharType="separate"/>
            </w:r>
            <w:r w:rsidR="00A5681C">
              <w:rPr>
                <w:noProof/>
                <w:webHidden/>
              </w:rPr>
              <w:t>38</w:t>
            </w:r>
            <w:r w:rsidR="00A5681C">
              <w:rPr>
                <w:noProof/>
                <w:webHidden/>
              </w:rPr>
              <w:fldChar w:fldCharType="end"/>
            </w:r>
          </w:hyperlink>
        </w:p>
        <w:p w14:paraId="494FC768" w14:textId="6536B735" w:rsidR="00C10571" w:rsidRDefault="00C10571">
          <w:r>
            <w:rPr>
              <w:b/>
              <w:bCs/>
            </w:rPr>
            <w:fldChar w:fldCharType="end"/>
          </w:r>
        </w:p>
      </w:sdtContent>
    </w:sdt>
    <w:p w14:paraId="430C5489" w14:textId="1243433D" w:rsidR="004C17DD" w:rsidRDefault="004C17DD" w:rsidP="00D9704B">
      <w:pPr>
        <w:spacing w:line="360" w:lineRule="auto"/>
        <w:rPr>
          <w:rFonts w:ascii="Arial" w:hAnsi="Arial" w:cs="Arial"/>
        </w:rPr>
      </w:pPr>
      <w:r w:rsidRPr="001B6E45">
        <w:rPr>
          <w:rFonts w:ascii="Arial" w:hAnsi="Arial" w:cs="Arial"/>
        </w:rPr>
        <w:br w:type="page"/>
      </w:r>
    </w:p>
    <w:p w14:paraId="54D2698D" w14:textId="12F67E7B" w:rsidR="004C17DD" w:rsidRPr="001B6E45" w:rsidRDefault="004C17DD" w:rsidP="00B63B6F">
      <w:pPr>
        <w:pStyle w:val="Ttulo1"/>
        <w:numPr>
          <w:ilvl w:val="0"/>
          <w:numId w:val="0"/>
        </w:numPr>
      </w:pPr>
      <w:bookmarkStart w:id="5" w:name="_Toc88241179"/>
      <w:r w:rsidRPr="00B63B6F">
        <w:lastRenderedPageBreak/>
        <w:t>RESUMEN</w:t>
      </w:r>
      <w:bookmarkEnd w:id="5"/>
    </w:p>
    <w:p w14:paraId="2728259C" w14:textId="77777777" w:rsidR="00DB29BB" w:rsidRDefault="00DB29BB" w:rsidP="00D9704B">
      <w:pPr>
        <w:spacing w:line="360" w:lineRule="auto"/>
        <w:rPr>
          <w:rFonts w:ascii="Arial" w:hAnsi="Arial" w:cs="Arial"/>
        </w:rPr>
      </w:pPr>
    </w:p>
    <w:p w14:paraId="4A378DEA" w14:textId="77777777" w:rsidR="004C17DD" w:rsidRPr="001B6E45" w:rsidRDefault="004C17DD" w:rsidP="00D9704B">
      <w:pPr>
        <w:pStyle w:val="Texto"/>
      </w:pPr>
      <w:r w:rsidRPr="001B6E45">
        <w:t>(Máximo 250 palabras)</w:t>
      </w:r>
    </w:p>
    <w:p w14:paraId="504C2558" w14:textId="77777777" w:rsidR="004C17DD" w:rsidRPr="001B6E45" w:rsidRDefault="004C17DD" w:rsidP="00D9704B">
      <w:pPr>
        <w:spacing w:line="360" w:lineRule="auto"/>
        <w:rPr>
          <w:rFonts w:ascii="Arial" w:hAnsi="Arial" w:cs="Arial"/>
        </w:rPr>
      </w:pPr>
    </w:p>
    <w:p w14:paraId="14418AEC" w14:textId="77777777" w:rsidR="004C17DD" w:rsidRPr="00DB29BB" w:rsidRDefault="004C17DD" w:rsidP="00D9704B">
      <w:pPr>
        <w:pStyle w:val="Texto"/>
      </w:pPr>
      <w:r w:rsidRPr="00DB29BB">
        <w:rPr>
          <w:b/>
        </w:rPr>
        <w:t>PALABRAS CLAVE:</w:t>
      </w:r>
      <w:r w:rsidR="00DB29BB">
        <w:rPr>
          <w:b/>
        </w:rPr>
        <w:t xml:space="preserve"> </w:t>
      </w:r>
      <w:r w:rsidR="00DB29BB" w:rsidRPr="00DB29BB">
        <w:t>palabra1, palabra2, …, palabra6</w:t>
      </w:r>
    </w:p>
    <w:p w14:paraId="151AB53E" w14:textId="25DD21A5" w:rsidR="004C17DD" w:rsidRPr="00EB6891" w:rsidRDefault="004C17DD" w:rsidP="00B63B6F">
      <w:pPr>
        <w:pStyle w:val="Ttulo1"/>
        <w:numPr>
          <w:ilvl w:val="0"/>
          <w:numId w:val="0"/>
        </w:numPr>
        <w:rPr>
          <w:lang w:val="en-US"/>
        </w:rPr>
      </w:pPr>
      <w:r w:rsidRPr="004770F7">
        <w:rPr>
          <w:rFonts w:cs="Arial"/>
          <w:lang w:val="en-US"/>
        </w:rPr>
        <w:br w:type="page"/>
      </w:r>
      <w:bookmarkStart w:id="6" w:name="_Toc88241180"/>
      <w:r w:rsidRPr="00EB6891">
        <w:rPr>
          <w:lang w:val="en-US"/>
        </w:rPr>
        <w:lastRenderedPageBreak/>
        <w:t>ABSTRACT</w:t>
      </w:r>
      <w:bookmarkEnd w:id="6"/>
    </w:p>
    <w:p w14:paraId="3CA7BB07" w14:textId="77777777" w:rsidR="004C17DD" w:rsidRPr="00EB6891" w:rsidRDefault="004C17DD" w:rsidP="00D9704B">
      <w:pPr>
        <w:spacing w:line="360" w:lineRule="auto"/>
        <w:rPr>
          <w:rFonts w:ascii="Arial" w:hAnsi="Arial" w:cs="Arial"/>
          <w:lang w:val="en-US"/>
        </w:rPr>
      </w:pPr>
    </w:p>
    <w:p w14:paraId="09BEDB88" w14:textId="77777777" w:rsidR="00DB29BB" w:rsidRPr="00DB29BB" w:rsidRDefault="00DB29BB" w:rsidP="00D9704B">
      <w:pPr>
        <w:pStyle w:val="Texto"/>
        <w:rPr>
          <w:lang w:val="en-US"/>
        </w:rPr>
      </w:pPr>
      <w:r w:rsidRPr="00DB29BB">
        <w:rPr>
          <w:lang w:val="en-US"/>
        </w:rPr>
        <w:t>(</w:t>
      </w:r>
      <w:proofErr w:type="spellStart"/>
      <w:r w:rsidRPr="00DB29BB">
        <w:rPr>
          <w:lang w:val="en-US"/>
        </w:rPr>
        <w:t>Máximo</w:t>
      </w:r>
      <w:proofErr w:type="spellEnd"/>
      <w:r w:rsidRPr="00DB29BB">
        <w:rPr>
          <w:lang w:val="en-US"/>
        </w:rPr>
        <w:t xml:space="preserve"> 250 palabras)</w:t>
      </w:r>
    </w:p>
    <w:p w14:paraId="79F897AA" w14:textId="77777777" w:rsidR="004C17DD" w:rsidRPr="00DB29BB" w:rsidRDefault="004C17DD" w:rsidP="00D9704B">
      <w:pPr>
        <w:pStyle w:val="Texto"/>
        <w:rPr>
          <w:b/>
          <w:lang w:val="en-US"/>
        </w:rPr>
      </w:pPr>
      <w:r w:rsidRPr="00DB29BB">
        <w:rPr>
          <w:b/>
          <w:lang w:val="en-US"/>
        </w:rPr>
        <w:t>KEYWORDS:</w:t>
      </w:r>
      <w:r w:rsidR="00DB29BB" w:rsidRPr="00DB29BB">
        <w:rPr>
          <w:b/>
          <w:lang w:val="en-US"/>
        </w:rPr>
        <w:t xml:space="preserve"> </w:t>
      </w:r>
      <w:r w:rsidR="00DB29BB" w:rsidRPr="00DB29BB">
        <w:rPr>
          <w:lang w:val="en-US"/>
        </w:rPr>
        <w:t>word1, word2, …, word6</w:t>
      </w:r>
    </w:p>
    <w:p w14:paraId="50DF5BDA" w14:textId="77777777" w:rsidR="00577C49" w:rsidRDefault="00577C49" w:rsidP="00D9704B">
      <w:pPr>
        <w:spacing w:line="360" w:lineRule="auto"/>
        <w:rPr>
          <w:rFonts w:ascii="Arial" w:hAnsi="Arial" w:cs="Arial"/>
          <w:lang w:val="en-US"/>
        </w:rPr>
        <w:sectPr w:rsidR="00577C49" w:rsidSect="00577C49">
          <w:footerReference w:type="default" r:id="rId10"/>
          <w:pgSz w:w="11906" w:h="16838" w:code="9"/>
          <w:pgMar w:top="1701" w:right="1418" w:bottom="1418" w:left="1701" w:header="709" w:footer="709" w:gutter="0"/>
          <w:pgNumType w:fmt="upperRoman" w:start="1"/>
          <w:cols w:space="708"/>
          <w:docGrid w:linePitch="360"/>
        </w:sectPr>
      </w:pPr>
    </w:p>
    <w:p w14:paraId="09C2CDD6" w14:textId="77777777" w:rsidR="004C17DD" w:rsidRDefault="004C17DD" w:rsidP="00B63B6F">
      <w:pPr>
        <w:pStyle w:val="Ttulo1"/>
        <w:ind w:left="0" w:firstLine="0"/>
      </w:pPr>
      <w:bookmarkStart w:id="7" w:name="_Toc88241181"/>
      <w:r w:rsidRPr="00B63B6F">
        <w:lastRenderedPageBreak/>
        <w:t>INTRODUCCIÓN</w:t>
      </w:r>
      <w:bookmarkEnd w:id="7"/>
    </w:p>
    <w:p w14:paraId="417D8BBD" w14:textId="77777777" w:rsidR="00137CFF" w:rsidRDefault="00137CFF" w:rsidP="00137CFF">
      <w:pPr>
        <w:pStyle w:val="Texto"/>
        <w:rPr>
          <w:lang w:val="es-MX"/>
        </w:rPr>
      </w:pPr>
      <w:r>
        <w:rPr>
          <w:lang w:val="es-MX"/>
        </w:rPr>
        <w:t xml:space="preserve">El software específico para el desarrollo de prácticas de laboratorio es clave en el desarrollo y el aprendizaje de los estudiantes de la carrera de Electrónica y Control, así como de la carrera de Automatización que pertenecen a la Facultad de Ingeniería Eléctrica y Electrónica de la Escuela Politécnica Nacional, al ser un requerimiento solicitado por las empresas y poder implementar sistemas de control industrial </w:t>
      </w:r>
      <w:r>
        <w:rPr>
          <w:lang w:val="es-MX"/>
        </w:rPr>
        <w:fldChar w:fldCharType="begin"/>
      </w:r>
      <w:r>
        <w:rPr>
          <w:lang w:val="es-MX"/>
        </w:rPr>
        <w:instrText xml:space="preserve"> ADDIN ZOTERO_ITEM CSL_CITATION {"citationID":"ALHclE95","properties":{"formattedCitation":"[1]","plainCitation":"[1]","noteIndex":0},"citationItems":[{"id":169,"uris":["http://zotero.org/groups/2637715/items/VGFKUKF5"],"uri":["http://zotero.org/groups/2637715/items/VGFKUKF5"],"itemData":{"id":169,"type":"webpage","title":"Ingeniería en Electrónica y Control - Facultad de Ingeniería Eléctrica y Electrónica - FIEE","URL":"https://fiee.epn.edu.ec/index.php/oferta-academica/pregrado/ingenieria-en-electronica-y-control","accessed":{"date-parts":[["2020",12,12]]}}}],"schema":"https://github.com/citation-style-language/schema/raw/master/csl-citation.json"} </w:instrText>
      </w:r>
      <w:r>
        <w:rPr>
          <w:lang w:val="es-MX"/>
        </w:rPr>
        <w:fldChar w:fldCharType="separate"/>
      </w:r>
      <w:r w:rsidRPr="002F6BB1">
        <w:rPr>
          <w:lang w:val="es-419"/>
        </w:rPr>
        <w:t>[1]</w:t>
      </w:r>
      <w:r>
        <w:rPr>
          <w:lang w:val="es-MX"/>
        </w:rPr>
        <w:fldChar w:fldCharType="end"/>
      </w:r>
      <w:r>
        <w:rPr>
          <w:lang w:val="es-MX"/>
        </w:rPr>
        <w:t>.</w:t>
      </w:r>
    </w:p>
    <w:p w14:paraId="08669B18" w14:textId="77777777" w:rsidR="00137CFF" w:rsidRDefault="00137CFF" w:rsidP="00137CFF">
      <w:pPr>
        <w:pStyle w:val="Texto"/>
        <w:rPr>
          <w:lang w:val="es-MX"/>
        </w:rPr>
      </w:pPr>
      <w:r>
        <w:rPr>
          <w:lang w:val="es-MX"/>
        </w:rPr>
        <w:t xml:space="preserve">El software de control industrial que es instruido en el Departamento de Automatización y Control Industrial(DACI) tiene un costo por licencia, del Software AVEVA Edge, empezando por los $3,240 hasta los $20,740 dólares americanos </w:t>
      </w:r>
      <w:r>
        <w:rPr>
          <w:lang w:val="es-MX"/>
        </w:rPr>
        <w:fldChar w:fldCharType="begin"/>
      </w:r>
      <w:r>
        <w:rPr>
          <w:lang w:val="es-MX"/>
        </w:rPr>
        <w:instrText xml:space="preserve"> ADDIN ZOTERO_ITEM CSL_CITATION {"citationID":"5rhvpPZR","properties":{"formattedCitation":"[2]","plainCitation":"[2]","noteIndex":0},"citationItems":[{"id":170,"uris":["http://zotero.org/groups/2637715/items/S94RQTQC"],"uri":["http://zotero.org/groups/2637715/items/S94RQTQC"],"itemData":{"id":170,"type":"webpage","title":"Wonderware California","URL":"https://california.wonderware.com/Licenses/LicenseInfo.aspx","accessed":{"date-parts":[["2020",12,12]]}}}],"schema":"https://github.com/citation-style-language/schema/raw/master/csl-citation.json"} </w:instrText>
      </w:r>
      <w:r>
        <w:rPr>
          <w:lang w:val="es-MX"/>
        </w:rPr>
        <w:fldChar w:fldCharType="separate"/>
      </w:r>
      <w:r w:rsidRPr="004364FA">
        <w:rPr>
          <w:lang w:val="es-419"/>
        </w:rPr>
        <w:t>[2]</w:t>
      </w:r>
      <w:r>
        <w:rPr>
          <w:lang w:val="es-MX"/>
        </w:rPr>
        <w:fldChar w:fldCharType="end"/>
      </w:r>
      <w:r>
        <w:rPr>
          <w:lang w:val="es-MX"/>
        </w:rPr>
        <w:t>. El software AVEVA permite a los usuarios crear distintas pantallas de usuario para administrar distintos dispositivos, así como comunicarse a dichos dispositivos utilizando una gran variedad de controladores, que suman más de 250, además permite el registro de eventos para asegurar la trazabilidad de acciones que los usuarios inician, entre otras más opciones.</w:t>
      </w:r>
    </w:p>
    <w:p w14:paraId="63589B7E" w14:textId="77777777" w:rsidR="00137CFF" w:rsidRDefault="00137CFF" w:rsidP="00137CFF">
      <w:pPr>
        <w:pStyle w:val="Texto"/>
        <w:rPr>
          <w:lang w:val="es-MX"/>
        </w:rPr>
      </w:pPr>
      <w:r>
        <w:rPr>
          <w:lang w:val="es-MX"/>
        </w:rPr>
        <w:t xml:space="preserve">El DACI dentro de sus prácticas desarrolladas utiliza el software </w:t>
      </w:r>
      <w:r w:rsidRPr="00127954">
        <w:rPr>
          <w:lang w:val="es-MX"/>
        </w:rPr>
        <w:t xml:space="preserve">Wonderware® </w:t>
      </w:r>
      <w:proofErr w:type="spellStart"/>
      <w:r w:rsidRPr="00127954">
        <w:rPr>
          <w:lang w:val="es-MX"/>
        </w:rPr>
        <w:t>InTouch</w:t>
      </w:r>
      <w:proofErr w:type="spellEnd"/>
      <w:r w:rsidRPr="00127954">
        <w:rPr>
          <w:lang w:val="es-MX"/>
        </w:rPr>
        <w:t>® HMI</w:t>
      </w:r>
      <w:r>
        <w:rPr>
          <w:lang w:val="es-MX"/>
        </w:rPr>
        <w:t xml:space="preserve">, que es una versión anterior del software antes mencionado AVEVA Edge </w:t>
      </w:r>
      <w:r>
        <w:rPr>
          <w:lang w:val="es-MX"/>
        </w:rPr>
        <w:fldChar w:fldCharType="begin"/>
      </w:r>
      <w:r>
        <w:rPr>
          <w:lang w:val="es-MX"/>
        </w:rPr>
        <w:instrText xml:space="preserve"> ADDIN ZOTERO_ITEM CSL_CITATION {"citationID":"5xt3mkk0","properties":{"formattedCitation":"[3]","plainCitation":"[3]","noteIndex":0},"citationItems":[{"id":186,"uris":["http://zotero.org/groups/2637715/items/DNPBRCE7"],"uri":["http://zotero.org/groups/2637715/items/DNPBRCE7"],"itemData":{"id":186,"type":"article-journal","abstract":"This paper gives a detailed description of some laboratory practices about Supervisory Control And Data Acquisition (SCADA)/Human to Machine Interface (HMI) systems developed for didactic purposes for various undergraduate courses at 1st Engineering Faculty of Polytechnic of Bari, Department of Electrics and Electronics, Italy. They consider the use of National Instruments' LabVIEWTM with the associated Datalogging and Supervisory Control Toolset (DSC) to develop the SCADA/HMI section (operator's interface and datalogging) of a software simulated industrial plant consisting of a vessel with charge and discharge proportional valves, a heating/cooling element, a level sensor and two flow rate sensors. The control of this plant can be done in two different ways, according to the difficulty level of the practice: by way of a LabVIEW Virtual Instrument (VI, the common name identifying LabVIEW programs) or by way of a ladder program written with RSLogix 500 and emulated by RSLogix Emulate 500 (both are Rockwell Software's products, the first being the ladder code development environment for SLC500 family of industrial programmable logic controllers (PLCs) from Allen Bradley and the second being the related software emulator)","container-title":"IEEE Transactions on Instrumentation and Measurement","DOI":"10.1109/TIM.2006.887216","ISSN":"1557-9662","issue":"1","note":"event: IEEE Transactions on Instrumentation and Measurement","page":"4-10","source":"IEEE Xplore","title":"SCADA/HMI Systems in Advanced Educational Courses","volume":"56","author":[{"family":"Adamo","given":"F."},{"family":"Attivissimo","given":"F."},{"family":"Cavone","given":"G."},{"family":"Giaquinto","given":"N."}],"issued":{"date-parts":[["2007",2]]}}}],"schema":"https://github.com/citation-style-language/schema/raw/master/csl-citation.json"} </w:instrText>
      </w:r>
      <w:r>
        <w:rPr>
          <w:lang w:val="es-MX"/>
        </w:rPr>
        <w:fldChar w:fldCharType="separate"/>
      </w:r>
      <w:r w:rsidRPr="00781E47">
        <w:rPr>
          <w:lang w:val="es-419"/>
        </w:rPr>
        <w:t>[3]</w:t>
      </w:r>
      <w:r>
        <w:rPr>
          <w:lang w:val="es-MX"/>
        </w:rPr>
        <w:fldChar w:fldCharType="end"/>
      </w:r>
      <w:r>
        <w:rPr>
          <w:lang w:val="es-MX"/>
        </w:rPr>
        <w:t>, sin embargo no son utilizadas todas las posibilidades que ofrece este software, es decir, es posible optar por alternativas con opciones más limitadas, pero que sean las más utilizadas, y además se permitiría que los estudiantes puedan adquirirlo para su uso personal de manera legal.</w:t>
      </w:r>
    </w:p>
    <w:p w14:paraId="59521E51" w14:textId="77777777" w:rsidR="00137CFF" w:rsidRDefault="00137CFF" w:rsidP="00137CFF">
      <w:pPr>
        <w:pStyle w:val="Texto"/>
        <w:rPr>
          <w:lang w:val="es-MX"/>
        </w:rPr>
      </w:pPr>
      <w:r>
        <w:rPr>
          <w:lang w:val="es-MX"/>
        </w:rPr>
        <w:t xml:space="preserve">Las alternativas serían beneficiosas no solo para la universidad y el DACI, sino también para la comunidad en general, es decir, la pequeña y mediana empresa </w:t>
      </w:r>
      <w:r>
        <w:rPr>
          <w:lang w:val="es-MX"/>
        </w:rPr>
        <w:fldChar w:fldCharType="begin"/>
      </w:r>
      <w:r>
        <w:rPr>
          <w:lang w:val="es-MX"/>
        </w:rPr>
        <w:instrText xml:space="preserve"> ADDIN ZOTERO_ITEM CSL_CITATION {"citationID":"ARiXyrqK","properties":{"formattedCitation":"[4]","plainCitation":"[4]","noteIndex":0},"citationItems":[{"id":240,"uris":["http://zotero.org/groups/2637715/items/Z8FBLLCY"],"uri":["http://zotero.org/groups/2637715/items/Z8FBLLCY"],"itemData":{"id":240,"type":"article-journal","abstract":"Con el paso de los años, la automatización y control ha llegado a niveles nunca imaginados por el hombre de hace algunas décadas atrás. La aparición de tecnologías avanzadas para el control de procesos pasó a las máquinas el mando de las fábricas dejando al hombre en un segundo plano. Hoy en día existen muchos sistemas sofisticados que permiten el control de los procesos en la pequeña y mediana empresa, que facilitan \nel acceso a los datos y generan información vital para la empresa. Los Sistemas de Supervisión, Control, Adquisición de Datos (SCADA), son parte también de este desarrollo empresarial. Partiendo del SRI 2018 (Servicio de Rentas Internas) se tomó una muestra significativa, de forma sistemática se consideró como fuente para obtener el universo de la presente investigación, en la cual se presenta el registro de las empresas del sector palmicultor como son las extractoras de aceite y las embotelladoras de agua que representan al sector de bebidas. Se realizó encuestas a los gerentes y jefes de la producción. Entre los principales resultados se pudo apreciar que, aunque las medianas empresas utilizan este sistema automático, no están aprovechando el potencial que este recurso tecnológico ofrece, mientras tanto en las pequeñas empresas todas las fallas y problemas que presentan están directamente relacionadas por la falta de control y \nautomatización que brinda SCADA, En definitiva, los sistemas SCADA ofrecen una perspectiva integrada ya sean estas pequeñas o medianas empresas usando todos los recursos de control e información en los respectivos procesos de producción.","language":"spa","note":"Accepted: 2019-09-04T18:20:31Z","source":"dspace.uniandes.edu.ec","title":"Importancia del uso del sistema scada para el desarrollo empresarial","URL":"http://dspace.uniandes.edu.ec/bitstream/123456789/10386/1/PIUSDSIS024-2019.pdf","author":[{"family":"Coro","given":"Caicedo"},{"family":"Fabricio","given":"Cristhian"}],"accessed":{"date-parts":[["2021",3,15]]},"issued":{"date-parts":[["2019",8]]}}}],"schema":"https://github.com/citation-style-language/schema/raw/master/csl-citation.json"} </w:instrText>
      </w:r>
      <w:r>
        <w:rPr>
          <w:lang w:val="es-MX"/>
        </w:rPr>
        <w:fldChar w:fldCharType="separate"/>
      </w:r>
      <w:r w:rsidRPr="006D55AF">
        <w:rPr>
          <w:lang w:val="es-419"/>
        </w:rPr>
        <w:t>[4]</w:t>
      </w:r>
      <w:r>
        <w:rPr>
          <w:lang w:val="es-MX"/>
        </w:rPr>
        <w:fldChar w:fldCharType="end"/>
      </w:r>
      <w:r>
        <w:rPr>
          <w:lang w:val="es-MX"/>
        </w:rPr>
        <w:t xml:space="preserve">, que necesita incentivar su desarrollo así como su productividad gracias al software de control </w:t>
      </w:r>
      <w:proofErr w:type="spellStart"/>
      <w:r>
        <w:rPr>
          <w:lang w:val="es-MX"/>
        </w:rPr>
        <w:t>supervisorio</w:t>
      </w:r>
      <w:proofErr w:type="spellEnd"/>
      <w:r>
        <w:rPr>
          <w:lang w:val="es-MX"/>
        </w:rPr>
        <w:t xml:space="preserve"> que puede administrar de manera eficiente los sistemas de administración y control industrial, y con una alternativa de bajo costo no repercutirá en el presupuesto de las PYMES.</w:t>
      </w:r>
    </w:p>
    <w:p w14:paraId="3E61F8B2" w14:textId="77777777" w:rsidR="00137CFF" w:rsidRDefault="00137CFF" w:rsidP="00137CFF">
      <w:pPr>
        <w:pStyle w:val="Texto"/>
        <w:rPr>
          <w:lang w:val="es-MX"/>
        </w:rPr>
      </w:pPr>
      <w:r>
        <w:rPr>
          <w:lang w:val="es-MX"/>
        </w:rPr>
        <w:t xml:space="preserve">Tomando en consideración lo antes expuesto el presente proyecto integrador propone la creación de un software para la implementación de aplicaciones de control </w:t>
      </w:r>
      <w:proofErr w:type="spellStart"/>
      <w:r>
        <w:rPr>
          <w:lang w:val="es-MX"/>
        </w:rPr>
        <w:t>supervisorio</w:t>
      </w:r>
      <w:proofErr w:type="spellEnd"/>
      <w:r>
        <w:rPr>
          <w:lang w:val="es-MX"/>
        </w:rPr>
        <w:t xml:space="preserve"> bajo licencia libre y a bajo costo que permita el desarrollo de programas de control industriales, que puedan ser utilizados en las prácticas del DACI, que incluyan elementos e interacciones específicas que sean similares a los utilizados actualmente en dichas prácticas. Este software será desarrollado en el lenguaje de programación JAVA, de modo que permita su ejecución en diferentes sistemas operativos.</w:t>
      </w:r>
    </w:p>
    <w:p w14:paraId="10B15BB0" w14:textId="77777777" w:rsidR="00D9704B" w:rsidRPr="004B2EFD" w:rsidRDefault="00D9704B" w:rsidP="00D9704B">
      <w:pPr>
        <w:pStyle w:val="Texto"/>
        <w:rPr>
          <w:lang w:val="es-MX"/>
        </w:rPr>
      </w:pPr>
    </w:p>
    <w:p w14:paraId="75916322" w14:textId="77777777" w:rsidR="00663DF1" w:rsidRDefault="00663DF1" w:rsidP="006757FF">
      <w:pPr>
        <w:pStyle w:val="Ttulo2"/>
        <w:numPr>
          <w:ilvl w:val="0"/>
          <w:numId w:val="3"/>
        </w:numPr>
        <w:ind w:left="0" w:firstLine="0"/>
      </w:pPr>
      <w:bookmarkStart w:id="8" w:name="_Toc536443472"/>
      <w:bookmarkStart w:id="9" w:name="_Toc88241182"/>
      <w:r w:rsidRPr="00833B61">
        <w:lastRenderedPageBreak/>
        <w:t>OBJETIVOS</w:t>
      </w:r>
      <w:bookmarkEnd w:id="8"/>
      <w:bookmarkEnd w:id="9"/>
    </w:p>
    <w:p w14:paraId="36538563" w14:textId="1401A121" w:rsidR="00D9704B" w:rsidRDefault="00D9704B" w:rsidP="00D9704B">
      <w:pPr>
        <w:pStyle w:val="Texto"/>
      </w:pPr>
      <w:r>
        <w:t>El objetivo general de este Proyecto Integrador es:</w:t>
      </w:r>
      <w:r w:rsidR="00F666A6">
        <w:t xml:space="preserve"> </w:t>
      </w:r>
      <w:r w:rsidR="00811DAB" w:rsidRPr="00811DAB">
        <w:t xml:space="preserve">Implementar una plataforma de software para el desarrollo de aplicaciones de control </w:t>
      </w:r>
      <w:proofErr w:type="spellStart"/>
      <w:r w:rsidR="00811DAB" w:rsidRPr="00811DAB">
        <w:t>supervisorio</w:t>
      </w:r>
      <w:proofErr w:type="spellEnd"/>
      <w:r w:rsidR="00811DAB" w:rsidRPr="00811DAB">
        <w:t xml:space="preserve"> constituido por una aplicación de escritorio en JAVA que permita la comunicación con </w:t>
      </w:r>
      <w:proofErr w:type="spellStart"/>
      <w:r w:rsidR="00811DAB" w:rsidRPr="00811DAB">
        <w:t>PLCs</w:t>
      </w:r>
      <w:proofErr w:type="spellEnd"/>
      <w:r w:rsidR="00811DAB" w:rsidRPr="00811DAB">
        <w:t xml:space="preserve"> </w:t>
      </w:r>
      <w:proofErr w:type="spellStart"/>
      <w:r w:rsidR="00811DAB" w:rsidRPr="00811DAB">
        <w:t>MicroLogix</w:t>
      </w:r>
      <w:proofErr w:type="spellEnd"/>
      <w:r w:rsidR="00811DAB" w:rsidRPr="00811DAB">
        <w:t xml:space="preserve"> 1100 a través del protocolo EtherNet/IP™ para el Departamento de Automatización y Control Industrial (DACI) de la Escuela Politécnica Nacional</w:t>
      </w:r>
    </w:p>
    <w:p w14:paraId="3D30F4D1" w14:textId="19D62220" w:rsidR="00D9704B" w:rsidRDefault="00D9704B" w:rsidP="00D9704B">
      <w:pPr>
        <w:pStyle w:val="Texto"/>
      </w:pPr>
      <w:r>
        <w:t xml:space="preserve">Los objetivos específicos de este Proyecto Integrador son: </w:t>
      </w:r>
    </w:p>
    <w:p w14:paraId="372FDC1E" w14:textId="77777777" w:rsidR="00F7080D" w:rsidRDefault="00F7080D" w:rsidP="006757FF">
      <w:pPr>
        <w:pStyle w:val="Texto"/>
        <w:numPr>
          <w:ilvl w:val="0"/>
          <w:numId w:val="6"/>
        </w:numPr>
      </w:pPr>
      <w:r>
        <w:t xml:space="preserve">Determinar los requisitos del sistema a nivel funcional y el alcance del software </w:t>
      </w:r>
      <w:proofErr w:type="spellStart"/>
      <w:r>
        <w:t>supervisorio</w:t>
      </w:r>
      <w:proofErr w:type="spellEnd"/>
      <w:r>
        <w:t>.</w:t>
      </w:r>
    </w:p>
    <w:p w14:paraId="421C450A" w14:textId="77777777" w:rsidR="00F7080D" w:rsidRDefault="00F7080D" w:rsidP="006757FF">
      <w:pPr>
        <w:pStyle w:val="Texto"/>
        <w:numPr>
          <w:ilvl w:val="0"/>
          <w:numId w:val="6"/>
        </w:numPr>
      </w:pPr>
      <w:r>
        <w:t xml:space="preserve">Diseñar la arquitectura e interfaces de usuario buscando asemejarse a </w:t>
      </w:r>
      <w:proofErr w:type="spellStart"/>
      <w:r>
        <w:t>HMIs</w:t>
      </w:r>
      <w:proofErr w:type="spellEnd"/>
      <w:r>
        <w:t xml:space="preserve"> profesionales.</w:t>
      </w:r>
    </w:p>
    <w:p w14:paraId="519157D0" w14:textId="77777777" w:rsidR="00F7080D" w:rsidRDefault="00F7080D" w:rsidP="006757FF">
      <w:pPr>
        <w:pStyle w:val="Texto"/>
        <w:numPr>
          <w:ilvl w:val="0"/>
          <w:numId w:val="6"/>
        </w:numPr>
      </w:pPr>
      <w:r>
        <w:t>Implementar   una   aplicación   de   escritorio   en   JAVA   que   permita   la interoperabilidad entre sistemas operativos, y se conecte a sistemas SCADA implementados en los laboratorios.</w:t>
      </w:r>
    </w:p>
    <w:p w14:paraId="4FE2B5D5" w14:textId="77777777" w:rsidR="00F7080D" w:rsidRDefault="00F7080D" w:rsidP="006757FF">
      <w:pPr>
        <w:pStyle w:val="Texto"/>
        <w:numPr>
          <w:ilvl w:val="0"/>
          <w:numId w:val="6"/>
        </w:numPr>
      </w:pPr>
      <w:r>
        <w:t>Aplicar pruebas de aceptación para comprobar que se cumplan con los requerimientos solicitados por el DACI.</w:t>
      </w:r>
    </w:p>
    <w:p w14:paraId="1A2CC534" w14:textId="22EF8F40" w:rsidR="00D9704B" w:rsidRDefault="00F7080D" w:rsidP="006757FF">
      <w:pPr>
        <w:pStyle w:val="Texto"/>
        <w:numPr>
          <w:ilvl w:val="0"/>
          <w:numId w:val="6"/>
        </w:numPr>
      </w:pPr>
      <w:r>
        <w:t>Comprobar la calidad del producto a través de encuestas, para medir la usabilidad y facilidad de uso del sistema.</w:t>
      </w:r>
    </w:p>
    <w:p w14:paraId="40F86B6D" w14:textId="77777777" w:rsidR="00F7080D" w:rsidRDefault="00F7080D" w:rsidP="00F7080D">
      <w:pPr>
        <w:pStyle w:val="Texto"/>
        <w:ind w:left="720"/>
      </w:pPr>
    </w:p>
    <w:p w14:paraId="4296161C" w14:textId="210196D3" w:rsidR="00D9704B" w:rsidRDefault="00D9704B" w:rsidP="006757FF">
      <w:pPr>
        <w:pStyle w:val="Ttulo2"/>
        <w:numPr>
          <w:ilvl w:val="0"/>
          <w:numId w:val="3"/>
        </w:numPr>
        <w:ind w:left="0" w:firstLine="0"/>
      </w:pPr>
      <w:bookmarkStart w:id="10" w:name="_Toc88241183"/>
      <w:r>
        <w:t>A</w:t>
      </w:r>
      <w:r w:rsidR="00B74410">
        <w:t>LCANCE</w:t>
      </w:r>
      <w:bookmarkEnd w:id="10"/>
    </w:p>
    <w:p w14:paraId="78E23DD6" w14:textId="29A8788C" w:rsidR="00BD6BE1" w:rsidRDefault="000B71C4" w:rsidP="00D9704B">
      <w:pPr>
        <w:pStyle w:val="Texto"/>
      </w:pPr>
      <w:r w:rsidRPr="000B71C4">
        <w:t xml:space="preserve">Este proyecto integrador busca implementar una aplicación que pueda ejecutarse en distintos sistemas operativos de escritorio como Windows y Linux. Este software deberá tener un comportamiento similar al de </w:t>
      </w:r>
      <w:proofErr w:type="spellStart"/>
      <w:r w:rsidRPr="000B71C4">
        <w:t>HMIs</w:t>
      </w:r>
      <w:proofErr w:type="spellEnd"/>
      <w:r w:rsidRPr="000B71C4">
        <w:t xml:space="preserve"> profesionales, es decir, la capacidad para guardar archivos con el estado actual de un proyecto, así como conectarse a través de la red para conectarse a los PLC, específicamente el modelo </w:t>
      </w:r>
      <w:proofErr w:type="spellStart"/>
      <w:r w:rsidRPr="000B71C4">
        <w:t>MicroLogix</w:t>
      </w:r>
      <w:proofErr w:type="spellEnd"/>
      <w:r w:rsidRPr="000B71C4">
        <w:t xml:space="preserve"> 1100, utilizando el protocolo Ethernet/IPTM.</w:t>
      </w:r>
    </w:p>
    <w:p w14:paraId="1A6B2AB0" w14:textId="3A6A7315" w:rsidR="00BD6BE1" w:rsidRDefault="00BD6BE1" w:rsidP="006757FF">
      <w:pPr>
        <w:pStyle w:val="Ttulo2"/>
        <w:numPr>
          <w:ilvl w:val="0"/>
          <w:numId w:val="3"/>
        </w:numPr>
        <w:ind w:left="0" w:firstLine="0"/>
      </w:pPr>
      <w:bookmarkStart w:id="11" w:name="_Toc466902103"/>
      <w:bookmarkStart w:id="12" w:name="_Toc88241184"/>
      <w:r w:rsidRPr="00862573">
        <w:t>M</w:t>
      </w:r>
      <w:r w:rsidR="00B74410">
        <w:t>ARCO TEÓRICO</w:t>
      </w:r>
      <w:bookmarkEnd w:id="11"/>
      <w:bookmarkEnd w:id="12"/>
      <w:r w:rsidR="0018793C">
        <w:t xml:space="preserve"> </w:t>
      </w:r>
    </w:p>
    <w:p w14:paraId="01461BC0" w14:textId="77777777" w:rsidR="0018793C" w:rsidRPr="0018793C" w:rsidRDefault="0018793C" w:rsidP="006757FF">
      <w:pPr>
        <w:pStyle w:val="Prrafodelista"/>
        <w:numPr>
          <w:ilvl w:val="0"/>
          <w:numId w:val="1"/>
        </w:numPr>
        <w:spacing w:after="100" w:line="360" w:lineRule="auto"/>
        <w:contextualSpacing w:val="0"/>
        <w:jc w:val="both"/>
        <w:rPr>
          <w:rFonts w:ascii="Arial" w:hAnsi="Arial"/>
          <w:b/>
          <w:caps/>
          <w:vanish/>
          <w:sz w:val="28"/>
        </w:rPr>
      </w:pPr>
    </w:p>
    <w:p w14:paraId="747B6C52"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5880B99D"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6AE99CEE"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0BE3987A" w14:textId="5D5D99FE" w:rsidR="0018793C" w:rsidRPr="0018793C" w:rsidRDefault="0018793C" w:rsidP="00831831">
      <w:pPr>
        <w:pStyle w:val="Ttulo3PT"/>
      </w:pPr>
      <w:bookmarkStart w:id="13" w:name="_Toc88241185"/>
      <w:r w:rsidRPr="0018793C">
        <w:t>SISTEMAS SCADA</w:t>
      </w:r>
      <w:bookmarkEnd w:id="13"/>
    </w:p>
    <w:p w14:paraId="79FEC9F9" w14:textId="52DC0836" w:rsidR="00A13997" w:rsidRDefault="00A13997" w:rsidP="00A13997">
      <w:pPr>
        <w:pStyle w:val="Texto"/>
      </w:pPr>
      <w:r>
        <w:t>Un sistema de supervisión es aquél que permite asegurar el correcto funcionamiento de un proceso aún si suceden situaciones anómalas</w:t>
      </w:r>
      <w:r w:rsidR="006661DD">
        <w:t xml:space="preserve"> </w:t>
      </w:r>
      <w:r w:rsidR="006661DD">
        <w:fldChar w:fldCharType="begin"/>
      </w:r>
      <w:r w:rsidR="006661DD">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6661DD">
        <w:fldChar w:fldCharType="separate"/>
      </w:r>
      <w:r w:rsidR="006661DD" w:rsidRPr="009E4822">
        <w:t>[5]</w:t>
      </w:r>
      <w:r w:rsidR="006661DD">
        <w:fldChar w:fldCharType="end"/>
      </w:r>
      <w:r w:rsidR="006661DD">
        <w:t>.</w:t>
      </w:r>
      <w:r>
        <w:t xml:space="preserve"> Todo sistema de supervisión busca </w:t>
      </w:r>
      <w:r>
        <w:lastRenderedPageBreak/>
        <w:t>automatizar tareas, para esto requiere de toda la información, así como conocimiento existente del proceso</w:t>
      </w:r>
      <w:r w:rsidR="009E4822">
        <w:t xml:space="preserve"> </w:t>
      </w:r>
      <w:r w:rsidR="009E4822">
        <w:fldChar w:fldCharType="begin"/>
      </w:r>
      <w:r w:rsidR="00084CC8">
        <w:instrText xml:space="preserve"> ADDIN ZOTERO_ITEM CSL_CITATION {"citationID":"u6o5Fx5c","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9E4822">
        <w:fldChar w:fldCharType="separate"/>
      </w:r>
      <w:r w:rsidR="009E4822" w:rsidRPr="009E4822">
        <w:t>[5]</w:t>
      </w:r>
      <w:r w:rsidR="009E4822">
        <w:fldChar w:fldCharType="end"/>
      </w:r>
      <w:r>
        <w:t xml:space="preserve">. </w:t>
      </w:r>
    </w:p>
    <w:p w14:paraId="41ADD602" w14:textId="793115CA" w:rsidR="004870CE" w:rsidRDefault="00A13997" w:rsidP="004870CE">
      <w:pPr>
        <w:pStyle w:val="Texto"/>
      </w:pPr>
      <w:r>
        <w:t>La implementación actual de un sistema de supervisión por parte de la industria se ha reflejado en los sistemas los sistemas de control de supervisión y adquisición de datos (SCADA, por sus siglas en inglés) que tal y como se infiere desde su nombre adquieren los datos permitiendo su control y supervisión</w:t>
      </w:r>
      <w:r w:rsidR="004870CE">
        <w:t xml:space="preserve"> </w:t>
      </w:r>
      <w:r w:rsidR="004870CE">
        <w:fldChar w:fldCharType="begin"/>
      </w:r>
      <w:r w:rsidR="005A0209">
        <w:instrText xml:space="preserve"> ADDIN ZOTERO_ITEM CSL_CITATION {"citationID":"JYxPlV8q","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6C09623" w14:textId="445F4F36" w:rsidR="004870CE" w:rsidRDefault="00A13997" w:rsidP="004870CE">
      <w:pPr>
        <w:pStyle w:val="Texto"/>
      </w:pPr>
      <w:r>
        <w:t>Los sistemas SCADA pueden ser solo una aplicación o varias, que se comunican digitalmente con los diferentes dispositivos necesarios en la industria como instrumentos y actuadores, además proveen una interfaz gráfica de alto nivel para sus operadores y usuarios</w:t>
      </w:r>
      <w:r w:rsidR="004870CE">
        <w:t xml:space="preserve"> </w:t>
      </w:r>
      <w:r w:rsidR="004870CE">
        <w:fldChar w:fldCharType="begin"/>
      </w:r>
      <w:r w:rsidR="005A0209">
        <w:instrText xml:space="preserve"> ADDIN ZOTERO_ITEM CSL_CITATION {"citationID":"uNh4N3jY","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CA2AE94" w14:textId="5D5117AF" w:rsidR="004870CE" w:rsidRDefault="00A13997" w:rsidP="004870CE">
      <w:pPr>
        <w:pStyle w:val="Texto"/>
      </w:pPr>
      <w:r>
        <w:t>Las siglas SCADA pueden ser utilizadas para referirse hacia las aplicaciones que se han diseñado para el proceso como para los entornos que permiten su desarrollo</w:t>
      </w:r>
      <w:r w:rsidR="004870CE">
        <w:t xml:space="preserve"> </w:t>
      </w:r>
      <w:r w:rsidR="004870CE">
        <w:fldChar w:fldCharType="begin"/>
      </w:r>
      <w:r w:rsidR="005A0209">
        <w:instrText xml:space="preserve"> ADDIN ZOTERO_ITEM CSL_CITATION {"citationID":"ehdCb7b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3831F20D" w14:textId="7810300A" w:rsidR="00A13997" w:rsidRDefault="00A13997" w:rsidP="00A13997">
      <w:pPr>
        <w:pStyle w:val="Texto"/>
      </w:pPr>
      <w:r>
        <w:t>Los usuarios de un sistema SCADA requieren las siguientes funcionalidades básicas:</w:t>
      </w:r>
    </w:p>
    <w:p w14:paraId="0D1ECFC4" w14:textId="63F9A7A8" w:rsidR="004870CE" w:rsidRDefault="00A13997" w:rsidP="006757FF">
      <w:pPr>
        <w:pStyle w:val="Texto"/>
        <w:numPr>
          <w:ilvl w:val="0"/>
          <w:numId w:val="7"/>
        </w:numPr>
      </w:pPr>
      <w:r>
        <w:t>Adquirir y almacenar los datos de los procesos</w:t>
      </w:r>
      <w:r w:rsidR="004870CE">
        <w:t xml:space="preserve"> </w:t>
      </w:r>
      <w:r w:rsidR="004870CE">
        <w:fldChar w:fldCharType="begin"/>
      </w:r>
      <w:r w:rsidR="005A0209">
        <w:instrText xml:space="preserve"> ADDIN ZOTERO_ITEM CSL_CITATION {"citationID":"XOYNAQU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4C4D38B6" w14:textId="06F39E5A" w:rsidR="004870CE" w:rsidRDefault="00A13997" w:rsidP="006757FF">
      <w:pPr>
        <w:pStyle w:val="Texto"/>
        <w:numPr>
          <w:ilvl w:val="0"/>
          <w:numId w:val="7"/>
        </w:numPr>
      </w:pPr>
      <w:r>
        <w:t>Representar gráficamente las variables que pertenezcan a un proceso, animaciones serán necesarias para indicarle al usuario que los datos varían con el tiempo, además se debe permitir la monitorización de dichas variables</w:t>
      </w:r>
      <w:r w:rsidR="004870CE">
        <w:t xml:space="preserve"> </w:t>
      </w:r>
      <w:r w:rsidR="004870CE">
        <w:fldChar w:fldCharType="begin"/>
      </w:r>
      <w:r w:rsidR="005A0209">
        <w:instrText xml:space="preserve"> ADDIN ZOTERO_ITEM CSL_CITATION {"citationID":"ak8FM2w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EC6EFEA" w14:textId="1CB54C1A" w:rsidR="004870CE" w:rsidRDefault="00A13997" w:rsidP="006757FF">
      <w:pPr>
        <w:pStyle w:val="Texto"/>
        <w:numPr>
          <w:ilvl w:val="0"/>
          <w:numId w:val="7"/>
        </w:numPr>
      </w:pPr>
      <w:r>
        <w:t>Control, que permita actuar sobre los distintos miembros del proceso, como autómatas y reguladores autónomos. También podría afectar directamente al proceso mediante Entradas y Salidas remotas</w:t>
      </w:r>
      <w:r w:rsidR="004870CE">
        <w:t xml:space="preserve"> </w:t>
      </w:r>
      <w:r w:rsidR="004870CE">
        <w:fldChar w:fldCharType="begin"/>
      </w:r>
      <w:r w:rsidR="005A0209">
        <w:instrText xml:space="preserve"> ADDIN ZOTERO_ITEM CSL_CITATION {"citationID":"nZRo5St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18814ED" w14:textId="1DA8344B" w:rsidR="004870CE" w:rsidRDefault="00A13997" w:rsidP="006757FF">
      <w:pPr>
        <w:pStyle w:val="Texto"/>
        <w:numPr>
          <w:ilvl w:val="0"/>
          <w:numId w:val="7"/>
        </w:numPr>
      </w:pPr>
      <w:r>
        <w:t>Arquitectura que sea abierta y permite flexibilidad para ampliación, así como adaptación a los cambios que un proceso pueda desarrollar a lo largo del tiempo</w:t>
      </w:r>
      <w:r w:rsidR="004870CE">
        <w:t xml:space="preserve"> </w:t>
      </w:r>
      <w:r w:rsidR="004870CE">
        <w:fldChar w:fldCharType="begin"/>
      </w:r>
      <w:r w:rsidR="005A0209">
        <w:instrText xml:space="preserve"> ADDIN ZOTERO_ITEM CSL_CITATION {"citationID":"9a3spvBd","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7C13FD60" w14:textId="4DBAAB97" w:rsidR="007363BD" w:rsidRDefault="00375D8D" w:rsidP="00831831">
      <w:pPr>
        <w:pStyle w:val="Ttulo3PT"/>
      </w:pPr>
      <w:bookmarkStart w:id="14" w:name="_Toc88241186"/>
      <w:r w:rsidRPr="004378D6">
        <w:t>ESTRUCTURA INTERNA DE UNA APLICACIÓN SCADA</w:t>
      </w:r>
      <w:bookmarkEnd w:id="14"/>
    </w:p>
    <w:p w14:paraId="4A0BFB91" w14:textId="77777777" w:rsidR="00E2643B" w:rsidRDefault="00E2643B" w:rsidP="00AC0A7F">
      <w:pPr>
        <w:pStyle w:val="Texto"/>
      </w:pPr>
      <w:r w:rsidRPr="00151B6C">
        <w:t>Un sis</w:t>
      </w:r>
      <w:r>
        <w:t>tema SCADA puede definirse en líneas generales a través de los siguientes elementos:</w:t>
      </w:r>
    </w:p>
    <w:p w14:paraId="48BEBC2C" w14:textId="77777777" w:rsidR="00E2643B" w:rsidRDefault="00E2643B" w:rsidP="006757FF">
      <w:pPr>
        <w:pStyle w:val="Texto"/>
        <w:numPr>
          <w:ilvl w:val="0"/>
          <w:numId w:val="8"/>
        </w:numPr>
      </w:pPr>
      <w:r w:rsidRPr="00EC7F11">
        <w:rPr>
          <w:b/>
          <w:bCs/>
        </w:rPr>
        <w:t>Driver de comunicación:</w:t>
      </w:r>
      <w:r>
        <w:t xml:space="preserve"> Es el agente encargado de administrar la comunicación entre los servidores de datos y los dispositivos que pertenezcan al proceso, además es quien implementa los protocolos que permiten dichas comunicaciones </w:t>
      </w:r>
      <w:r>
        <w:fldChar w:fldCharType="begin"/>
      </w:r>
      <w:r>
        <w:instrText xml:space="preserve"> ADDIN ZOTERO_ITEM CSL_CITATION {"citationID":"KqUPLjD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BFA">
        <w:t>[5]</w:t>
      </w:r>
      <w:r>
        <w:fldChar w:fldCharType="end"/>
      </w:r>
      <w:r>
        <w:t>.</w:t>
      </w:r>
    </w:p>
    <w:p w14:paraId="5845BD4C" w14:textId="77777777" w:rsidR="00E2643B" w:rsidRDefault="00E2643B" w:rsidP="006757FF">
      <w:pPr>
        <w:pStyle w:val="Texto"/>
        <w:numPr>
          <w:ilvl w:val="0"/>
          <w:numId w:val="8"/>
        </w:numPr>
      </w:pPr>
      <w:r>
        <w:rPr>
          <w:b/>
          <w:bCs/>
        </w:rPr>
        <w:t>Servidor de datos del Proceso:</w:t>
      </w:r>
      <w:r>
        <w:t xml:space="preserve"> Es el agente que detectará y gestionará tanto alarmas como eventos que se desencadenen dentro del proceso, así como </w:t>
      </w:r>
      <w:r>
        <w:lastRenderedPageBreak/>
        <w:t xml:space="preserve">almacenar los datos para realizar análisis y posterior retroalimentación. Además, debe tener acceso directo hacia las bases de datos que se estén utilizando en el proceso </w:t>
      </w:r>
      <w:r>
        <w:fldChar w:fldCharType="begin"/>
      </w:r>
      <w:r>
        <w:instrText xml:space="preserve"> ADDIN ZOTERO_ITEM CSL_CITATION {"citationID":"nd4HNW9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 xml:space="preserve">. </w:t>
      </w:r>
    </w:p>
    <w:p w14:paraId="067BFA3C" w14:textId="77777777" w:rsidR="00E2643B" w:rsidRDefault="00E2643B" w:rsidP="006757FF">
      <w:pPr>
        <w:pStyle w:val="Texto"/>
        <w:numPr>
          <w:ilvl w:val="0"/>
          <w:numId w:val="8"/>
        </w:numPr>
      </w:pPr>
      <w:r>
        <w:rPr>
          <w:b/>
          <w:bCs/>
        </w:rPr>
        <w:t>Servidor Web:</w:t>
      </w:r>
      <w:r>
        <w:t xml:space="preserve"> Es necesario cuando un proceso cuyos datos se han lanzado para que sean comunicados a través de Internet, administrando su disponibilidad y su acceso. Habilita la comunicación desde equipos remotos para poder recibir información de la planta </w:t>
      </w:r>
      <w:r>
        <w:fldChar w:fldCharType="begin"/>
      </w:r>
      <w:r>
        <w:instrText xml:space="preserve"> ADDIN ZOTERO_ITEM CSL_CITATION {"citationID":"R9xBrRZo","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5D3B794E" w14:textId="77777777" w:rsidR="00E2643B" w:rsidRDefault="00E2643B" w:rsidP="006757FF">
      <w:pPr>
        <w:pStyle w:val="Texto"/>
        <w:numPr>
          <w:ilvl w:val="0"/>
          <w:numId w:val="8"/>
        </w:numPr>
      </w:pPr>
      <w:r>
        <w:rPr>
          <w:b/>
          <w:bCs/>
        </w:rPr>
        <w:t xml:space="preserve">Interfaz Humano Máquina (HMI, por sus siglas en inglés): </w:t>
      </w:r>
      <w:r>
        <w:t xml:space="preserve">Es la interfaz gráfica que permite la visualización de las variables del proceso a través, de figuras, gráficos, objetos animados, textos, listas, múltiples ventanas, </w:t>
      </w:r>
      <w:proofErr w:type="spellStart"/>
      <w:r>
        <w:t>etc</w:t>
      </w:r>
      <w:proofErr w:type="spellEnd"/>
      <w:r>
        <w:t xml:space="preserve"> </w:t>
      </w:r>
      <w:r>
        <w:fldChar w:fldCharType="begin"/>
      </w:r>
      <w:r>
        <w:instrText xml:space="preserve"> ADDIN ZOTERO_ITEM CSL_CITATION {"citationID":"blyeTxY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4DA9974D" w14:textId="77777777" w:rsidR="00E2643B" w:rsidRPr="004E26DD" w:rsidRDefault="00E2643B" w:rsidP="006757FF">
      <w:pPr>
        <w:pStyle w:val="Texto"/>
        <w:numPr>
          <w:ilvl w:val="0"/>
          <w:numId w:val="8"/>
        </w:numPr>
        <w:rPr>
          <w:b/>
          <w:bCs/>
        </w:rPr>
      </w:pPr>
      <w:r w:rsidRPr="00B00029">
        <w:rPr>
          <w:b/>
          <w:bCs/>
        </w:rPr>
        <w:t>OLE/ODBC:</w:t>
      </w:r>
      <w:r>
        <w:rPr>
          <w:b/>
          <w:bCs/>
        </w:rPr>
        <w:t xml:space="preserve"> </w:t>
      </w:r>
      <w:r>
        <w:t xml:space="preserve">Es el estándar de Microsoft que permite comunicarse hacia distintos tipos de sistemas de bases de datos, se requiere cuando un sistema SCADA se conectará con bases de datos de sistemas que le son superiores y pertenecen a la gestión de la empresa como por ejemplo un sistema de Planificación de Recursos Empresariales (ERP, por sus siglas en inglés) o un sistema de Planificación de los Recursos de Fabricación (MRP, por sus siglas en inglés) </w:t>
      </w:r>
      <w:r>
        <w:fldChar w:fldCharType="begin"/>
      </w:r>
      <w:r>
        <w:instrText xml:space="preserve"> ADDIN ZOTERO_ITEM CSL_CITATION {"citationID":"8NZdHiH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7E1E4960" w14:textId="77777777" w:rsidR="00E2643B" w:rsidRPr="00553FD4" w:rsidRDefault="00E2643B" w:rsidP="006757FF">
      <w:pPr>
        <w:pStyle w:val="Texto"/>
        <w:numPr>
          <w:ilvl w:val="0"/>
          <w:numId w:val="8"/>
        </w:numPr>
        <w:rPr>
          <w:b/>
          <w:bCs/>
        </w:rPr>
      </w:pPr>
      <w:proofErr w:type="spellStart"/>
      <w:r>
        <w:rPr>
          <w:b/>
          <w:bCs/>
        </w:rPr>
        <w:t>Batch</w:t>
      </w:r>
      <w:proofErr w:type="spellEnd"/>
      <w:r>
        <w:rPr>
          <w:b/>
          <w:bCs/>
        </w:rPr>
        <w:t xml:space="preserve">: </w:t>
      </w:r>
      <w:r>
        <w:t xml:space="preserve">Es una aplicación que permite la gestión de solicitudes y también de los procesos por lotes. Sin embargo, este paquete es solo opcional o se oferta a través de terceros </w:t>
      </w:r>
      <w:r>
        <w:fldChar w:fldCharType="begin"/>
      </w:r>
      <w:r>
        <w:instrText xml:space="preserve"> ADDIN ZOTERO_ITEM CSL_CITATION {"citationID":"nbyavyK7","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6AF1D0FF" w14:textId="77777777" w:rsidR="00E2643B" w:rsidRPr="005E5E27" w:rsidRDefault="00E2643B" w:rsidP="006757FF">
      <w:pPr>
        <w:pStyle w:val="Texto"/>
        <w:numPr>
          <w:ilvl w:val="0"/>
          <w:numId w:val="8"/>
        </w:numPr>
        <w:rPr>
          <w:b/>
          <w:bCs/>
        </w:rPr>
      </w:pPr>
      <w:r>
        <w:rPr>
          <w:b/>
          <w:bCs/>
        </w:rPr>
        <w:t xml:space="preserve">Control de Estadístico de Procesos / Control Estadístico de Calidad (SPC/SQC, por sus siglas en inglés): </w:t>
      </w:r>
      <w:r>
        <w:t xml:space="preserve">Es una aplicación que permite realizar el seguimiento, así como el control de la calidad a través de variables o atributos, además de realizar cálculos estadísticos para la obtención de curvas y gráficas respecto a la calidad </w:t>
      </w:r>
      <w:r>
        <w:fldChar w:fldCharType="begin"/>
      </w:r>
      <w:r>
        <w:instrText xml:space="preserve"> ADDIN ZOTERO_ITEM CSL_CITATION {"citationID":"hQ2NNRPh","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9EBC0D8" w14:textId="77777777" w:rsidR="00E2643B" w:rsidRPr="00310BD5" w:rsidRDefault="00E2643B" w:rsidP="006757FF">
      <w:pPr>
        <w:pStyle w:val="Texto"/>
        <w:numPr>
          <w:ilvl w:val="0"/>
          <w:numId w:val="8"/>
        </w:numPr>
        <w:rPr>
          <w:b/>
          <w:bCs/>
        </w:rPr>
      </w:pPr>
      <w:r>
        <w:rPr>
          <w:b/>
          <w:bCs/>
        </w:rPr>
        <w:t xml:space="preserve">Seguimiento de Producción: </w:t>
      </w:r>
      <w:r>
        <w:t xml:space="preserve">Son las aplicaciones que se han adaptado a cada proceso y también a cada empresa, por lo que permiten un amplio espectro de configuraciones, permitiendo generar consultas hacia la base de datos del proceso, así como la generación de listados específicos de elementos del proceso </w:t>
      </w:r>
      <w:r>
        <w:fldChar w:fldCharType="begin"/>
      </w:r>
      <w:r>
        <w:instrText xml:space="preserve"> ADDIN ZOTERO_ITEM CSL_CITATION {"citationID":"WXTUncYv","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B273F8F" w14:textId="77777777" w:rsidR="003C11DC" w:rsidRDefault="003C11DC" w:rsidP="00BD6BE1">
      <w:pPr>
        <w:pStyle w:val="Texto"/>
        <w:rPr>
          <w:lang w:val="es-MX"/>
        </w:rPr>
      </w:pPr>
    </w:p>
    <w:p w14:paraId="1A794DAD" w14:textId="77777777" w:rsidR="003C11DC" w:rsidRDefault="003C11DC" w:rsidP="00BD6BE1">
      <w:pPr>
        <w:pStyle w:val="Texto"/>
        <w:rPr>
          <w:lang w:val="es-MX"/>
        </w:rPr>
      </w:pPr>
    </w:p>
    <w:p w14:paraId="010B7365" w14:textId="77777777" w:rsidR="003C11DC" w:rsidRDefault="003C11DC" w:rsidP="00BD6BE1">
      <w:pPr>
        <w:pStyle w:val="Texto"/>
        <w:rPr>
          <w:lang w:val="es-MX"/>
        </w:rPr>
      </w:pPr>
    </w:p>
    <w:p w14:paraId="2F903347" w14:textId="3AA5ADDB" w:rsidR="00E2643B" w:rsidRDefault="00892523" w:rsidP="00BD6BE1">
      <w:pPr>
        <w:pStyle w:val="Texto"/>
        <w:rPr>
          <w:lang w:val="es-MX"/>
        </w:rPr>
      </w:pPr>
      <w:r w:rsidRPr="00892523">
        <w:rPr>
          <w:lang w:val="es-MX"/>
        </w:rPr>
        <w:lastRenderedPageBreak/>
        <w:t>A continuación, se mostrará un gráfico que permite observar cómo se relacionan los elementos de un sistema SCADA:</w:t>
      </w:r>
    </w:p>
    <w:p w14:paraId="5F086D11" w14:textId="77777777" w:rsidR="00F56FE8" w:rsidRDefault="00F56FE8" w:rsidP="00AC0A7F">
      <w:pPr>
        <w:pStyle w:val="Texto"/>
        <w:keepNext/>
        <w:jc w:val="center"/>
      </w:pPr>
      <w:r w:rsidRPr="008E63EA">
        <w:rPr>
          <w:noProof/>
          <w:lang w:val="es-419"/>
        </w:rPr>
        <w:drawing>
          <wp:inline distT="0" distB="0" distL="0" distR="0" wp14:anchorId="13B355C7" wp14:editId="61EE6C63">
            <wp:extent cx="4382112" cy="2333951"/>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1"/>
                    <a:stretch>
                      <a:fillRect/>
                    </a:stretch>
                  </pic:blipFill>
                  <pic:spPr>
                    <a:xfrm>
                      <a:off x="0" y="0"/>
                      <a:ext cx="4382112" cy="2333951"/>
                    </a:xfrm>
                    <a:prstGeom prst="rect">
                      <a:avLst/>
                    </a:prstGeom>
                  </pic:spPr>
                </pic:pic>
              </a:graphicData>
            </a:graphic>
          </wp:inline>
        </w:drawing>
      </w:r>
    </w:p>
    <w:p w14:paraId="14543395" w14:textId="731ADEF1" w:rsidR="00C86383" w:rsidRDefault="00F56FE8" w:rsidP="00AC0A7F">
      <w:pPr>
        <w:pStyle w:val="Texto"/>
        <w:jc w:val="center"/>
        <w:rPr>
          <w:lang w:val="es-MX"/>
        </w:rPr>
      </w:pPr>
      <w:bookmarkStart w:id="15" w:name="_Ref87460350"/>
      <w:r w:rsidRPr="00426103">
        <w:rPr>
          <w:b/>
          <w:bCs/>
        </w:rPr>
        <w:t xml:space="preserve">Figura </w:t>
      </w:r>
      <w:r w:rsidR="00C33DD0">
        <w:rPr>
          <w:b/>
          <w:bCs/>
        </w:rPr>
        <w:fldChar w:fldCharType="begin"/>
      </w:r>
      <w:r w:rsidR="00C33DD0">
        <w:rPr>
          <w:b/>
          <w:bCs/>
        </w:rPr>
        <w:instrText xml:space="preserve"> STYLEREF 1 \s </w:instrText>
      </w:r>
      <w:r w:rsidR="00C33DD0">
        <w:rPr>
          <w:b/>
          <w:bCs/>
        </w:rPr>
        <w:fldChar w:fldCharType="separate"/>
      </w:r>
      <w:r w:rsidR="00C33DD0">
        <w:rPr>
          <w:b/>
          <w:bCs/>
          <w:noProof/>
        </w:rPr>
        <w:t>1</w:t>
      </w:r>
      <w:r w:rsidR="00C33DD0">
        <w:rPr>
          <w:b/>
          <w:bCs/>
        </w:rPr>
        <w:fldChar w:fldCharType="end"/>
      </w:r>
      <w:r w:rsidR="00C33DD0">
        <w:rPr>
          <w:b/>
          <w:bCs/>
        </w:rPr>
        <w:t>.</w:t>
      </w:r>
      <w:r w:rsidR="00C33DD0">
        <w:rPr>
          <w:b/>
          <w:bCs/>
        </w:rPr>
        <w:fldChar w:fldCharType="begin"/>
      </w:r>
      <w:r w:rsidR="00C33DD0">
        <w:rPr>
          <w:b/>
          <w:bCs/>
        </w:rPr>
        <w:instrText xml:space="preserve"> SEQ Figura \* ARABIC \s 1 </w:instrText>
      </w:r>
      <w:r w:rsidR="00C33DD0">
        <w:rPr>
          <w:b/>
          <w:bCs/>
        </w:rPr>
        <w:fldChar w:fldCharType="separate"/>
      </w:r>
      <w:r w:rsidR="00C33DD0">
        <w:rPr>
          <w:b/>
          <w:bCs/>
          <w:noProof/>
        </w:rPr>
        <w:t>1</w:t>
      </w:r>
      <w:r w:rsidR="00C33DD0">
        <w:rPr>
          <w:b/>
          <w:bCs/>
        </w:rPr>
        <w:fldChar w:fldCharType="end"/>
      </w:r>
      <w:bookmarkEnd w:id="15"/>
      <w:r w:rsidR="00C04EE9">
        <w:rPr>
          <w:b/>
          <w:bCs/>
        </w:rPr>
        <w:t>.</w:t>
      </w:r>
      <w:r>
        <w:t xml:space="preserve"> Estructura de un sistema SCADA</w:t>
      </w:r>
    </w:p>
    <w:p w14:paraId="093837AA" w14:textId="4FBC58B2" w:rsidR="00DA75AA" w:rsidRDefault="002C50B9" w:rsidP="002C50B9">
      <w:pPr>
        <w:pStyle w:val="Texto"/>
      </w:pPr>
      <w:r w:rsidRPr="002C50B9">
        <w:t>Además de los elementos anteriormente expuestos existen otros que se encuentran en el cuadro naranja en la parte central de la</w:t>
      </w:r>
      <w:r w:rsidR="00C60199">
        <w:t xml:space="preserve"> </w:t>
      </w:r>
      <w:r w:rsidR="00C60199">
        <w:fldChar w:fldCharType="begin"/>
      </w:r>
      <w:r w:rsidR="00C60199">
        <w:instrText xml:space="preserve"> REF _Ref87460350 \h </w:instrText>
      </w:r>
      <w:r w:rsidR="00C60199">
        <w:fldChar w:fldCharType="separate"/>
      </w:r>
      <w:r w:rsidR="00C60199">
        <w:t xml:space="preserve">Figura </w:t>
      </w:r>
      <w:r w:rsidR="00C60199">
        <w:rPr>
          <w:noProof/>
        </w:rPr>
        <w:t>1</w:t>
      </w:r>
      <w:r w:rsidR="00C60199">
        <w:t>.</w:t>
      </w:r>
      <w:r w:rsidR="00C60199">
        <w:rPr>
          <w:noProof/>
        </w:rPr>
        <w:t>1</w:t>
      </w:r>
      <w:r w:rsidR="00C60199">
        <w:fldChar w:fldCharType="end"/>
      </w:r>
      <w:r w:rsidR="003F6244">
        <w:t xml:space="preserve"> son estándares de Microsoft</w:t>
      </w:r>
      <w:r w:rsidR="007814BA">
        <w:t xml:space="preserve"> tales como DDE, OLE, COM/DCOM. ActiveX y OPC que permiten la integración </w:t>
      </w:r>
      <w:r w:rsidR="00B54D08">
        <w:t xml:space="preserve">de aplicaciones de terceros o también aplicaciones específicas </w:t>
      </w:r>
      <w:r w:rsidR="00593002">
        <w:t>diseñadas particularmente para un proceso</w:t>
      </w:r>
      <w:r w:rsidR="00DC61E9">
        <w:t xml:space="preserve"> </w:t>
      </w:r>
      <w:r w:rsidR="00DC61E9">
        <w:fldChar w:fldCharType="begin"/>
      </w:r>
      <w:r w:rsidR="00DC61E9">
        <w:instrText xml:space="preserve"> ADDIN ZOTERO_ITEM CSL_CITATION {"citationID":"wQ74t05K","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DC61E9">
        <w:fldChar w:fldCharType="separate"/>
      </w:r>
      <w:r w:rsidR="00DC61E9" w:rsidRPr="00DC61E9">
        <w:t>[5]</w:t>
      </w:r>
      <w:r w:rsidR="00DC61E9">
        <w:fldChar w:fldCharType="end"/>
      </w:r>
      <w:r w:rsidR="00593002">
        <w:t xml:space="preserve">. </w:t>
      </w:r>
      <w:r w:rsidR="00736976">
        <w:t xml:space="preserve">En </w:t>
      </w:r>
      <w:r w:rsidR="00DA75AA">
        <w:t>síntesis,</w:t>
      </w:r>
      <w:r w:rsidR="00736976">
        <w:t xml:space="preserve"> esta área </w:t>
      </w:r>
      <w:r w:rsidR="009E558F">
        <w:t>muestra</w:t>
      </w:r>
      <w:r w:rsidR="00736976">
        <w:t xml:space="preserve"> la necesidad de los sistemas SCADA de integrar</w:t>
      </w:r>
      <w:r w:rsidR="00DA75AA">
        <w:t xml:space="preserve"> los datos de planta con los sistemas de gestión de costos, producción, pedidos, materiales, </w:t>
      </w:r>
      <w:proofErr w:type="spellStart"/>
      <w:r w:rsidR="009E558F">
        <w:t>etc</w:t>
      </w:r>
      <w:proofErr w:type="spellEnd"/>
      <w:r w:rsidR="00A822D0">
        <w:t xml:space="preserve"> </w:t>
      </w:r>
      <w:r w:rsidR="00A822D0">
        <w:fldChar w:fldCharType="begin"/>
      </w:r>
      <w:r w:rsidR="00A822D0">
        <w:instrText xml:space="preserve"> ADDIN ZOTERO_ITEM CSL_CITATION {"citationID":"mXhcckZU","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A822D0">
        <w:fldChar w:fldCharType="separate"/>
      </w:r>
      <w:r w:rsidR="00A822D0" w:rsidRPr="00A822D0">
        <w:t>[5]</w:t>
      </w:r>
      <w:r w:rsidR="00A822D0">
        <w:fldChar w:fldCharType="end"/>
      </w:r>
      <w:r w:rsidR="00DA75AA">
        <w:t>.</w:t>
      </w:r>
    </w:p>
    <w:p w14:paraId="3A85E091" w14:textId="17F160CA" w:rsidR="00693A87" w:rsidRDefault="00375D8D" w:rsidP="00831831">
      <w:pPr>
        <w:pStyle w:val="Ttulo3PT"/>
      </w:pPr>
      <w:bookmarkStart w:id="16" w:name="_Toc88241187"/>
      <w:r>
        <w:t>PROTOCOLOS DE COMUNICACIÓN USADOS EN SISTEMAS SCADA</w:t>
      </w:r>
      <w:bookmarkEnd w:id="16"/>
    </w:p>
    <w:p w14:paraId="326CC3D6" w14:textId="5CB3ADBB" w:rsidR="001F0B69" w:rsidRDefault="00C47B8C" w:rsidP="00751DCF">
      <w:pPr>
        <w:pStyle w:val="Texto"/>
      </w:pPr>
      <w:r>
        <w:t xml:space="preserve">Los sistemas SCADA </w:t>
      </w:r>
      <w:r w:rsidR="00287D0F">
        <w:t xml:space="preserve">tienen </w:t>
      </w:r>
      <w:r w:rsidR="006F79BF">
        <w:t>varios tipos</w:t>
      </w:r>
      <w:r w:rsidR="00C55D66">
        <w:t xml:space="preserve"> de comunicaciones como fue expuesto anteriormente, para asegurar </w:t>
      </w:r>
      <w:r w:rsidR="006F79BF">
        <w:t xml:space="preserve">que estas sean continuas, confiables y eficientes, varios tipos de protocolos de comunicación han sido diseñados </w:t>
      </w:r>
      <w:r w:rsidR="006F79BF">
        <w:fldChar w:fldCharType="begin"/>
      </w:r>
      <w:r w:rsidR="006F79BF">
        <w:instrText xml:space="preserve"> ADDIN ZOTERO_ITEM CSL_CITATION {"citationID":"t9P5GR3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6F79BF">
        <w:fldChar w:fldCharType="separate"/>
      </w:r>
      <w:r w:rsidR="006F79BF" w:rsidRPr="006F79BF">
        <w:t>[6]</w:t>
      </w:r>
      <w:r w:rsidR="006F79BF">
        <w:fldChar w:fldCharType="end"/>
      </w:r>
      <w:r w:rsidR="006F79BF">
        <w:t>.</w:t>
      </w:r>
      <w:r w:rsidR="002429AC">
        <w:t xml:space="preserve"> Estos protocolos buscan cumplir con los requerimientos </w:t>
      </w:r>
      <w:r w:rsidR="00283CC9">
        <w:t>de aplicaciones industriale</w:t>
      </w:r>
      <w:r w:rsidR="00F01F13">
        <w:t>s en la comunicación y tomando en cuenta</w:t>
      </w:r>
      <w:r w:rsidR="00F92222">
        <w:t xml:space="preserve"> por ejemplo las</w:t>
      </w:r>
      <w:r w:rsidR="00283CC9">
        <w:t xml:space="preserve"> capacidades de procesamiento</w:t>
      </w:r>
      <w:r w:rsidR="00F92222">
        <w:t xml:space="preserve"> de </w:t>
      </w:r>
      <w:r w:rsidR="00221C24">
        <w:t>sus</w:t>
      </w:r>
      <w:r w:rsidR="00F92222">
        <w:t xml:space="preserve"> componentes</w:t>
      </w:r>
      <w:r w:rsidR="00221C24">
        <w:t xml:space="preserve"> como un PLC </w:t>
      </w:r>
      <w:r w:rsidR="00221C24">
        <w:fldChar w:fldCharType="begin"/>
      </w:r>
      <w:r w:rsidR="00221C24">
        <w:instrText xml:space="preserve"> ADDIN ZOTERO_ITEM CSL_CITATION {"citationID":"a6cexCk3","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21C24">
        <w:fldChar w:fldCharType="separate"/>
      </w:r>
      <w:r w:rsidR="00221C24" w:rsidRPr="00221C24">
        <w:t>[6]</w:t>
      </w:r>
      <w:r w:rsidR="00221C24">
        <w:fldChar w:fldCharType="end"/>
      </w:r>
      <w:r w:rsidR="00221C24">
        <w:t>.</w:t>
      </w:r>
      <w:r w:rsidR="00F90B51">
        <w:t xml:space="preserve"> A </w:t>
      </w:r>
      <w:r w:rsidR="00E37793">
        <w:t>continuación,</w:t>
      </w:r>
      <w:r w:rsidR="00F90B51">
        <w:t xml:space="preserve"> se </w:t>
      </w:r>
      <w:r w:rsidR="00E37793">
        <w:t>mostrará una descripción general de los protocolos más utilizados en sistemas SCADA.</w:t>
      </w:r>
    </w:p>
    <w:p w14:paraId="78815778" w14:textId="47377789" w:rsidR="00F1667A" w:rsidRDefault="004F06FB" w:rsidP="001F3ABC">
      <w:pPr>
        <w:pStyle w:val="Ttulo4PT"/>
      </w:pPr>
      <w:r>
        <w:t>Protocolos Basadas en Fieldbus</w:t>
      </w:r>
    </w:p>
    <w:p w14:paraId="684DCB3D" w14:textId="34639DB2" w:rsidR="006F79BF" w:rsidRDefault="00AE0E54" w:rsidP="003359D0">
      <w:pPr>
        <w:pStyle w:val="Texto"/>
      </w:pPr>
      <w:r>
        <w:t xml:space="preserve">Fieldbus </w:t>
      </w:r>
      <w:r w:rsidR="00502B4F">
        <w:t xml:space="preserve">es una familia de protocolos que se </w:t>
      </w:r>
      <w:r w:rsidR="003728A1">
        <w:t>diseñaron</w:t>
      </w:r>
      <w:r w:rsidR="00502B4F">
        <w:t xml:space="preserve"> para ser un sistema de red que permita el control distribuido en tiempo real </w:t>
      </w:r>
      <w:r w:rsidR="003728A1">
        <w:t xml:space="preserve">de aplicaciones </w:t>
      </w:r>
      <w:r w:rsidR="00B60321">
        <w:t xml:space="preserve">industriales </w:t>
      </w:r>
      <w:r w:rsidR="00B60321">
        <w:fldChar w:fldCharType="begin"/>
      </w:r>
      <w:r w:rsidR="00B60321">
        <w:instrText xml:space="preserve"> ADDIN ZOTERO_ITEM CSL_CITATION {"citationID":"bLdBxR1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60321">
        <w:fldChar w:fldCharType="separate"/>
      </w:r>
      <w:r w:rsidR="00B60321" w:rsidRPr="00B60321">
        <w:t>[6]</w:t>
      </w:r>
      <w:r w:rsidR="00B60321">
        <w:fldChar w:fldCharType="end"/>
      </w:r>
      <w:r w:rsidR="00B60321">
        <w:t>.</w:t>
      </w:r>
      <w:r w:rsidR="003728A1">
        <w:t xml:space="preserve"> </w:t>
      </w:r>
      <w:r w:rsidR="0049615A">
        <w:t xml:space="preserve">Este conjunto de protocolos ofrece ventajas </w:t>
      </w:r>
      <w:r w:rsidR="00A4069E">
        <w:t>al compararse con el cableado paralelo ya que al utilizar solamente un cable para atravesar todos los dispositivos</w:t>
      </w:r>
      <w:r w:rsidR="0039768C">
        <w:t xml:space="preserve"> permite que las redes se diseñan y desplieguen con mayor rapidez </w:t>
      </w:r>
      <w:r w:rsidR="0039768C">
        <w:fldChar w:fldCharType="begin"/>
      </w:r>
      <w:r w:rsidR="0039768C">
        <w:instrText xml:space="preserve"> ADDIN ZOTERO_ITEM CSL_CITATION {"citationID":"ymvxTEt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9768C">
        <w:fldChar w:fldCharType="separate"/>
      </w:r>
      <w:r w:rsidR="0039768C" w:rsidRPr="0039768C">
        <w:t>[6]</w:t>
      </w:r>
      <w:r w:rsidR="0039768C">
        <w:fldChar w:fldCharType="end"/>
      </w:r>
      <w:r w:rsidR="0039768C">
        <w:t>.</w:t>
      </w:r>
    </w:p>
    <w:p w14:paraId="59435629" w14:textId="77777777" w:rsidR="00BB4CC8" w:rsidRDefault="00BB4CC8" w:rsidP="003359D0">
      <w:pPr>
        <w:pStyle w:val="Texto"/>
      </w:pPr>
    </w:p>
    <w:p w14:paraId="56976FF0" w14:textId="28337605" w:rsidR="0077579C" w:rsidRDefault="0077579C" w:rsidP="004E23EB">
      <w:pPr>
        <w:pStyle w:val="Texto"/>
        <w:tabs>
          <w:tab w:val="left" w:pos="3780"/>
        </w:tabs>
      </w:pPr>
      <w:r>
        <w:t>Dentro de esta familia de protocolos se encuentran los siguientes:</w:t>
      </w:r>
    </w:p>
    <w:p w14:paraId="2CD36F29" w14:textId="172F2BE8" w:rsidR="0077579C" w:rsidRDefault="0077579C" w:rsidP="00286260">
      <w:pPr>
        <w:pStyle w:val="Texto"/>
        <w:numPr>
          <w:ilvl w:val="0"/>
          <w:numId w:val="9"/>
        </w:numPr>
      </w:pPr>
      <w:r>
        <w:t>BIT</w:t>
      </w:r>
      <w:r w:rsidR="00EA47CF">
        <w:t>B</w:t>
      </w:r>
      <w:r>
        <w:t>US</w:t>
      </w:r>
      <w:r w:rsidR="00BB4CC8">
        <w:t xml:space="preserve"> </w:t>
      </w:r>
      <w:r w:rsidR="00BB4CC8">
        <w:fldChar w:fldCharType="begin"/>
      </w:r>
      <w:r w:rsidR="00BB4CC8">
        <w:instrText xml:space="preserve"> ADDIN ZOTERO_ITEM CSL_CITATION {"citationID":"lcLILGT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B4CC8">
        <w:fldChar w:fldCharType="separate"/>
      </w:r>
      <w:r w:rsidR="00BB4CC8" w:rsidRPr="00BB4CC8">
        <w:t>[6]</w:t>
      </w:r>
      <w:r w:rsidR="00BB4CC8">
        <w:fldChar w:fldCharType="end"/>
      </w:r>
    </w:p>
    <w:p w14:paraId="0786D4E4" w14:textId="3453AF8D" w:rsidR="00EA47CF" w:rsidRDefault="00EA47CF" w:rsidP="00286260">
      <w:pPr>
        <w:pStyle w:val="Texto"/>
        <w:numPr>
          <w:ilvl w:val="0"/>
          <w:numId w:val="9"/>
        </w:numPr>
      </w:pPr>
      <w:proofErr w:type="spellStart"/>
      <w:r>
        <w:t>Foundation</w:t>
      </w:r>
      <w:proofErr w:type="spellEnd"/>
      <w:r>
        <w:t xml:space="preserve"> Fieldbus H1</w:t>
      </w:r>
      <w:r w:rsidR="00BA0779">
        <w:t xml:space="preserve"> </w:t>
      </w:r>
      <w:r w:rsidR="00BA0779">
        <w:fldChar w:fldCharType="begin"/>
      </w:r>
      <w:r w:rsidR="00B87045">
        <w:instrText xml:space="preserve"> ADDIN ZOTERO_ITEM CSL_CITATION {"citationID":"cDzYqB5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0F9A1653" w14:textId="0463CB12" w:rsidR="00EA47CF" w:rsidRDefault="00BB4CC8" w:rsidP="00286260">
      <w:pPr>
        <w:pStyle w:val="Texto"/>
        <w:numPr>
          <w:ilvl w:val="0"/>
          <w:numId w:val="9"/>
        </w:numPr>
      </w:pPr>
      <w:r>
        <w:t>PROFIBUS</w:t>
      </w:r>
      <w:r w:rsidR="00BA0779">
        <w:t xml:space="preserve"> </w:t>
      </w:r>
      <w:r w:rsidR="00BA0779">
        <w:fldChar w:fldCharType="begin"/>
      </w:r>
      <w:r w:rsidR="00B87045">
        <w:instrText xml:space="preserve"> ADDIN ZOTERO_ITEM CSL_CITATION {"citationID":"mb0RHcd6","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5DCD9B4A" w14:textId="0CEEBBBE" w:rsidR="00BB4CC8" w:rsidRDefault="00BB4CC8" w:rsidP="00286260">
      <w:pPr>
        <w:pStyle w:val="Texto"/>
        <w:numPr>
          <w:ilvl w:val="0"/>
          <w:numId w:val="9"/>
        </w:numPr>
      </w:pPr>
      <w:proofErr w:type="spellStart"/>
      <w:r>
        <w:t>WorldFIP</w:t>
      </w:r>
      <w:proofErr w:type="spellEnd"/>
      <w:r w:rsidR="00BA0779">
        <w:t xml:space="preserve"> </w:t>
      </w:r>
      <w:r w:rsidR="00BA0779">
        <w:fldChar w:fldCharType="begin"/>
      </w:r>
      <w:r w:rsidR="00B87045">
        <w:instrText xml:space="preserve"> ADDIN ZOTERO_ITEM CSL_CITATION {"citationID":"yxxevlO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2BD51280" w14:textId="01E0DE87" w:rsidR="00BB4CC8" w:rsidRDefault="00641F5D" w:rsidP="001F3ABC">
      <w:pPr>
        <w:pStyle w:val="Ttulo4PT"/>
      </w:pPr>
      <w:r>
        <w:t>Protocolos Basados en Ethernet</w:t>
      </w:r>
    </w:p>
    <w:p w14:paraId="29D30358" w14:textId="6ED61446" w:rsidR="005B3A22" w:rsidRDefault="001F283C" w:rsidP="00751DCF">
      <w:pPr>
        <w:pStyle w:val="Texto"/>
      </w:pPr>
      <w:r>
        <w:t xml:space="preserve">A lo largo del tiempo se han observado las ventajas de </w:t>
      </w:r>
      <w:r w:rsidR="00564310">
        <w:t>la tecnología de red Ethernet</w:t>
      </w:r>
      <w:r w:rsidR="009610B1">
        <w:t xml:space="preserve">, que han impulsado </w:t>
      </w:r>
      <w:r w:rsidR="00B87045">
        <w:t xml:space="preserve">el desarrollo de muchos protocolos de comunicación industrial que lo incorporan en sus soluciones </w:t>
      </w:r>
      <w:r w:rsidR="00B87045">
        <w:fldChar w:fldCharType="begin"/>
      </w:r>
      <w:r w:rsidR="00B87045">
        <w:instrText xml:space="preserve"> ADDIN ZOTERO_ITEM CSL_CITATION {"citationID":"XeLI63A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87045">
        <w:fldChar w:fldCharType="separate"/>
      </w:r>
      <w:r w:rsidR="00B87045" w:rsidRPr="00B87045">
        <w:t>[6]</w:t>
      </w:r>
      <w:r w:rsidR="00B87045">
        <w:fldChar w:fldCharType="end"/>
      </w:r>
      <w:r w:rsidR="00B87045">
        <w:t xml:space="preserve">. </w:t>
      </w:r>
      <w:r w:rsidR="009610B1">
        <w:t xml:space="preserve"> </w:t>
      </w:r>
      <w:r w:rsidR="00D16401">
        <w:t xml:space="preserve">Los sistemas de aplicación industrial requieren de una latencia muy baja, por lo que </w:t>
      </w:r>
      <w:r w:rsidR="005779BC">
        <w:t xml:space="preserve">se desarrolló el estándar de Ethernet Industrial que modifica la capa de control de acceso a </w:t>
      </w:r>
      <w:r w:rsidR="0018607E">
        <w:t>medios (</w:t>
      </w:r>
      <w:r w:rsidR="005779BC">
        <w:t>MAC, por sus siglas en inglés)</w:t>
      </w:r>
      <w:r w:rsidR="0018607E">
        <w:t xml:space="preserve"> </w:t>
      </w:r>
      <w:r w:rsidR="0018607E">
        <w:fldChar w:fldCharType="begin"/>
      </w:r>
      <w:r w:rsidR="0018607E">
        <w:instrText xml:space="preserve"> ADDIN ZOTERO_ITEM CSL_CITATION {"citationID":"RP0Kuze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8607E">
        <w:fldChar w:fldCharType="separate"/>
      </w:r>
      <w:r w:rsidR="0018607E" w:rsidRPr="0018607E">
        <w:t>[6]</w:t>
      </w:r>
      <w:r w:rsidR="0018607E">
        <w:fldChar w:fldCharType="end"/>
      </w:r>
      <w:r w:rsidR="005779BC">
        <w:t>.</w:t>
      </w:r>
      <w:r w:rsidR="00E7481B">
        <w:t xml:space="preserve"> Ethernet </w:t>
      </w:r>
      <w:r w:rsidR="00AA1074">
        <w:t>Industrial</w:t>
      </w:r>
      <w:r w:rsidR="00E7481B">
        <w:t xml:space="preserve"> </w:t>
      </w:r>
      <w:r w:rsidR="00AA1074">
        <w:t xml:space="preserve">ofrece muchas ventajas sobre otros tipos de redes industriales, una de ellas siendo extremadamente mayor </w:t>
      </w:r>
      <w:r w:rsidR="002035BB">
        <w:t>velocidad en comparación a otras comunicaciones de serie</w:t>
      </w:r>
      <w:r w:rsidR="00D03613">
        <w:t>, ya que hace uso de las capacidades de los cables Cat5e/Cat6 y fibra óptica</w:t>
      </w:r>
      <w:r w:rsidR="00485807">
        <w:t xml:space="preserve"> </w:t>
      </w:r>
      <w:r w:rsidR="00485807">
        <w:fldChar w:fldCharType="begin"/>
      </w:r>
      <w:r w:rsidR="00485807">
        <w:instrText xml:space="preserve"> ADDIN ZOTERO_ITEM CSL_CITATION {"citationID":"CxLYCkn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85807">
        <w:fldChar w:fldCharType="separate"/>
      </w:r>
      <w:r w:rsidR="00485807" w:rsidRPr="00485807">
        <w:t>[6]</w:t>
      </w:r>
      <w:r w:rsidR="00485807">
        <w:fldChar w:fldCharType="end"/>
      </w:r>
      <w:r w:rsidR="00D03613">
        <w:t>.</w:t>
      </w:r>
      <w:r w:rsidR="00485807">
        <w:t xml:space="preserve"> Además se aprovechan las funciones de detección y corrección de errores permitiendo mayores distancias </w:t>
      </w:r>
      <w:r w:rsidR="0079312F">
        <w:t xml:space="preserve">de conexión </w:t>
      </w:r>
      <w:r w:rsidR="0079312F">
        <w:fldChar w:fldCharType="begin"/>
      </w:r>
      <w:r w:rsidR="0079312F">
        <w:instrText xml:space="preserve"> ADDIN ZOTERO_ITEM CSL_CITATION {"citationID":"MXXF426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79312F">
        <w:fldChar w:fldCharType="separate"/>
      </w:r>
      <w:r w:rsidR="0079312F" w:rsidRPr="0079312F">
        <w:t>[6]</w:t>
      </w:r>
      <w:r w:rsidR="0079312F">
        <w:fldChar w:fldCharType="end"/>
      </w:r>
      <w:r w:rsidR="0079312F">
        <w:t xml:space="preserve">. </w:t>
      </w:r>
      <w:r w:rsidR="009140F2">
        <w:t xml:space="preserve">Ethernet con su ubicuidad permite que se utilicen equipos de red </w:t>
      </w:r>
      <w:r w:rsidR="000A5E57">
        <w:t xml:space="preserve">comunes, tales como puntos de acceso, conmutadores y enrutadores </w:t>
      </w:r>
      <w:r w:rsidR="000A5E57">
        <w:fldChar w:fldCharType="begin"/>
      </w:r>
      <w:r w:rsidR="000A5E57">
        <w:instrText xml:space="preserve"> ADDIN ZOTERO_ITEM CSL_CITATION {"citationID":"SNSevSh4","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A5E57">
        <w:fldChar w:fldCharType="separate"/>
      </w:r>
      <w:r w:rsidR="000A5E57" w:rsidRPr="000A5E57">
        <w:t>[6]</w:t>
      </w:r>
      <w:r w:rsidR="000A5E57">
        <w:fldChar w:fldCharType="end"/>
      </w:r>
      <w:r w:rsidR="000A5E57">
        <w:t>.</w:t>
      </w:r>
      <w:r w:rsidR="00E630D3">
        <w:t xml:space="preserve"> Ethernet Industrial </w:t>
      </w:r>
      <w:r w:rsidR="00C931E6">
        <w:t>con</w:t>
      </w:r>
      <w:r w:rsidR="00E630D3">
        <w:t xml:space="preserve"> su capa MAC modificada </w:t>
      </w:r>
      <w:r w:rsidR="00C931E6">
        <w:t>no anula la utilización de direcciones MAC</w:t>
      </w:r>
      <w:r w:rsidR="00934996">
        <w:t xml:space="preserve"> normales, por lo que estas pueden seguir siendo utilizadas para la identificación de dispositivos</w:t>
      </w:r>
      <w:r w:rsidR="00DF4F2A">
        <w:t xml:space="preserve"> </w:t>
      </w:r>
      <w:r w:rsidR="00DF4F2A">
        <w:fldChar w:fldCharType="begin"/>
      </w:r>
      <w:r w:rsidR="00DF4F2A">
        <w:instrText xml:space="preserve"> ADDIN ZOTERO_ITEM CSL_CITATION {"citationID":"XF89H6X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DF4F2A">
        <w:fldChar w:fldCharType="separate"/>
      </w:r>
      <w:r w:rsidR="00DF4F2A" w:rsidRPr="00DF4F2A">
        <w:t>[6]</w:t>
      </w:r>
      <w:r w:rsidR="00DF4F2A">
        <w:fldChar w:fldCharType="end"/>
      </w:r>
      <w:r w:rsidR="00934996">
        <w:t xml:space="preserve">. </w:t>
      </w:r>
    </w:p>
    <w:p w14:paraId="3F2D1BFF" w14:textId="09DFC2F8" w:rsidR="00DF4F2A" w:rsidRDefault="00DF4F2A" w:rsidP="00751DCF">
      <w:pPr>
        <w:pStyle w:val="Texto"/>
      </w:pPr>
      <w:r>
        <w:t>Dentro de esta familia de protocolos se encuentran los siguientes:</w:t>
      </w:r>
    </w:p>
    <w:p w14:paraId="16757101" w14:textId="2185C42A" w:rsidR="00DF4F2A" w:rsidRDefault="008A2673" w:rsidP="00286260">
      <w:pPr>
        <w:pStyle w:val="Texto"/>
        <w:numPr>
          <w:ilvl w:val="0"/>
          <w:numId w:val="10"/>
        </w:numPr>
      </w:pPr>
      <w:r>
        <w:t>Protocolo de Red Distribuida (DNP3, por sus siglas en inglés)</w:t>
      </w:r>
      <w:r w:rsidR="001E6D5E">
        <w:t xml:space="preserve"> </w:t>
      </w:r>
      <w:r w:rsidR="001E6D5E">
        <w:fldChar w:fldCharType="begin"/>
      </w:r>
      <w:r w:rsidR="001E6D5E">
        <w:instrText xml:space="preserve"> ADDIN ZOTERO_ITEM CSL_CITATION {"citationID":"Ya2z7Vm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E6D5E">
        <w:fldChar w:fldCharType="separate"/>
      </w:r>
      <w:r w:rsidR="001E6D5E" w:rsidRPr="001E6D5E">
        <w:t>[6]</w:t>
      </w:r>
      <w:r w:rsidR="001E6D5E">
        <w:fldChar w:fldCharType="end"/>
      </w:r>
      <w:r w:rsidR="006900DC">
        <w:t>.</w:t>
      </w:r>
    </w:p>
    <w:p w14:paraId="634B2849" w14:textId="23C34F0F" w:rsidR="008A2673" w:rsidRDefault="008A2673" w:rsidP="00286260">
      <w:pPr>
        <w:pStyle w:val="Texto"/>
        <w:numPr>
          <w:ilvl w:val="0"/>
          <w:numId w:val="10"/>
        </w:numPr>
      </w:pPr>
      <w:r>
        <w:t>EtherCAT</w:t>
      </w:r>
      <w:r w:rsidR="00BE6426">
        <w:t xml:space="preserve"> </w:t>
      </w:r>
      <w:r w:rsidR="00BE6426">
        <w:fldChar w:fldCharType="begin"/>
      </w:r>
      <w:r w:rsidR="00BE6426">
        <w:instrText xml:space="preserve"> ADDIN ZOTERO_ITEM CSL_CITATION {"citationID":"xSdMC9U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fldChar w:fldCharType="separate"/>
      </w:r>
      <w:r w:rsidR="00BE6426" w:rsidRPr="00BE6426">
        <w:t>[6]</w:t>
      </w:r>
      <w:r w:rsidR="00BE6426">
        <w:fldChar w:fldCharType="end"/>
      </w:r>
      <w:r w:rsidR="006900DC">
        <w:t>.</w:t>
      </w:r>
    </w:p>
    <w:p w14:paraId="70C7172B" w14:textId="16BCC296" w:rsidR="008A2673" w:rsidRPr="008835BD" w:rsidRDefault="008835BD" w:rsidP="00286260">
      <w:pPr>
        <w:pStyle w:val="Texto"/>
        <w:numPr>
          <w:ilvl w:val="0"/>
          <w:numId w:val="10"/>
        </w:numPr>
        <w:rPr>
          <w:lang w:val="es-419"/>
        </w:rPr>
      </w:pPr>
      <w:r w:rsidRPr="008835BD">
        <w:rPr>
          <w:lang w:val="es-419"/>
        </w:rPr>
        <w:t>Fundación Ethernet de Alta Veloci</w:t>
      </w:r>
      <w:r>
        <w:rPr>
          <w:lang w:val="es-419"/>
        </w:rPr>
        <w:t>dad</w:t>
      </w:r>
      <w:r w:rsidR="008A2673" w:rsidRPr="008835BD">
        <w:rPr>
          <w:lang w:val="es-419"/>
        </w:rPr>
        <w:t xml:space="preserve"> (HSE, por sus siglas en inglés)</w:t>
      </w:r>
      <w:r w:rsidR="00BE6426">
        <w:rPr>
          <w:lang w:val="es-419"/>
        </w:rPr>
        <w:t xml:space="preserve"> </w:t>
      </w:r>
      <w:r w:rsidR="00BE6426">
        <w:rPr>
          <w:lang w:val="es-419"/>
        </w:rPr>
        <w:fldChar w:fldCharType="begin"/>
      </w:r>
      <w:r w:rsidR="00BE6426">
        <w:rPr>
          <w:lang w:val="es-419"/>
        </w:rPr>
        <w:instrText xml:space="preserve"> ADDIN ZOTERO_ITEM CSL_CITATION {"citationID":"A6hN7cI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1384B66" w14:textId="6281C54D" w:rsidR="008A2673" w:rsidRDefault="00343034" w:rsidP="00286260">
      <w:pPr>
        <w:pStyle w:val="Texto"/>
        <w:numPr>
          <w:ilvl w:val="0"/>
          <w:numId w:val="10"/>
        </w:numPr>
        <w:rPr>
          <w:lang w:val="es-419"/>
        </w:rPr>
      </w:pPr>
      <w:r w:rsidRPr="004F42D4">
        <w:rPr>
          <w:lang w:val="es-419"/>
        </w:rPr>
        <w:t xml:space="preserve">Comisión </w:t>
      </w:r>
      <w:r w:rsidR="004F42D4" w:rsidRPr="004F42D4">
        <w:rPr>
          <w:lang w:val="es-419"/>
        </w:rPr>
        <w:t>Internacional Electrot</w:t>
      </w:r>
      <w:r w:rsidR="004F42D4">
        <w:rPr>
          <w:lang w:val="es-419"/>
        </w:rPr>
        <w:t xml:space="preserve">écnica </w:t>
      </w:r>
      <w:r w:rsidR="008A2673" w:rsidRPr="004F42D4">
        <w:rPr>
          <w:lang w:val="es-419"/>
        </w:rPr>
        <w:t>(IEC</w:t>
      </w:r>
      <w:r w:rsidRPr="004F42D4">
        <w:rPr>
          <w:lang w:val="es-419"/>
        </w:rPr>
        <w:t>, por sus siglas en inglés</w:t>
      </w:r>
      <w:r w:rsidR="008A2673" w:rsidRPr="004F42D4">
        <w:rPr>
          <w:lang w:val="es-419"/>
        </w:rPr>
        <w:t>)</w:t>
      </w:r>
      <w:r w:rsidR="008835BD">
        <w:rPr>
          <w:lang w:val="es-419"/>
        </w:rPr>
        <w:t xml:space="preserve"> 618</w:t>
      </w:r>
      <w:r w:rsidR="008D4D7E">
        <w:rPr>
          <w:lang w:val="es-419"/>
        </w:rPr>
        <w:t>50</w:t>
      </w:r>
      <w:r w:rsidR="00BE6426">
        <w:rPr>
          <w:lang w:val="es-419"/>
        </w:rPr>
        <w:t xml:space="preserve"> </w:t>
      </w:r>
      <w:r w:rsidR="00BE6426">
        <w:rPr>
          <w:lang w:val="es-419"/>
        </w:rPr>
        <w:fldChar w:fldCharType="begin"/>
      </w:r>
      <w:r w:rsidR="00BE6426">
        <w:rPr>
          <w:lang w:val="es-419"/>
        </w:rPr>
        <w:instrText xml:space="preserve"> ADDIN ZOTERO_ITEM CSL_CITATION {"citationID":"ZggzrIp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55A76C0" w14:textId="1A30113D" w:rsidR="006900DC" w:rsidRPr="00955EE2" w:rsidRDefault="003130AC" w:rsidP="00286260">
      <w:pPr>
        <w:pStyle w:val="Texto"/>
        <w:numPr>
          <w:ilvl w:val="0"/>
          <w:numId w:val="10"/>
        </w:numPr>
        <w:rPr>
          <w:lang w:val="es-419"/>
        </w:rPr>
      </w:pPr>
      <w:proofErr w:type="spellStart"/>
      <w:r>
        <w:rPr>
          <w:lang w:val="es-419"/>
        </w:rPr>
        <w:t>PROcess</w:t>
      </w:r>
      <w:proofErr w:type="spellEnd"/>
      <w:r w:rsidR="00A94FC0">
        <w:rPr>
          <w:lang w:val="es-419"/>
        </w:rPr>
        <w:t xml:space="preserve"> </w:t>
      </w:r>
      <w:proofErr w:type="spellStart"/>
      <w:r w:rsidR="00A94FC0">
        <w:rPr>
          <w:lang w:val="es-419"/>
        </w:rPr>
        <w:t>F</w:t>
      </w:r>
      <w:r w:rsidR="00B13037">
        <w:rPr>
          <w:lang w:val="es-419"/>
        </w:rPr>
        <w:t>I</w:t>
      </w:r>
      <w:r w:rsidR="00A94FC0">
        <w:rPr>
          <w:lang w:val="es-419"/>
        </w:rPr>
        <w:t>eld</w:t>
      </w:r>
      <w:proofErr w:type="spellEnd"/>
      <w:r w:rsidR="00A94FC0">
        <w:rPr>
          <w:lang w:val="es-419"/>
        </w:rPr>
        <w:t xml:space="preserve"> NET</w:t>
      </w:r>
      <w:r w:rsidR="00B13037">
        <w:rPr>
          <w:lang w:val="es-419"/>
        </w:rPr>
        <w:t>(PROFINET)</w:t>
      </w:r>
      <w:r w:rsidR="00955EE2">
        <w:rPr>
          <w:lang w:val="es-419"/>
        </w:rPr>
        <w:t xml:space="preserve"> </w:t>
      </w:r>
      <w:r w:rsidR="00955EE2">
        <w:rPr>
          <w:lang w:val="es-419"/>
        </w:rPr>
        <w:fldChar w:fldCharType="begin"/>
      </w:r>
      <w:r w:rsidR="00302409">
        <w:rPr>
          <w:lang w:val="es-419"/>
        </w:rPr>
        <w:instrText xml:space="preserve"> ADDIN ZOTERO_ITEM CSL_CITATION {"citationID":"1XvLDW5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06CA00C" w14:textId="39FBD3D8" w:rsidR="00B13037" w:rsidRPr="00955EE2" w:rsidRDefault="004F2906" w:rsidP="00286260">
      <w:pPr>
        <w:pStyle w:val="Texto"/>
        <w:numPr>
          <w:ilvl w:val="0"/>
          <w:numId w:val="10"/>
        </w:numPr>
        <w:rPr>
          <w:lang w:val="es-419"/>
        </w:rPr>
      </w:pPr>
      <w:r>
        <w:rPr>
          <w:lang w:val="es-419"/>
        </w:rPr>
        <w:t>SERCOS III</w:t>
      </w:r>
      <w:r w:rsidR="00955EE2">
        <w:rPr>
          <w:lang w:val="es-419"/>
        </w:rPr>
        <w:t xml:space="preserve"> </w:t>
      </w:r>
      <w:r w:rsidR="00955EE2">
        <w:rPr>
          <w:lang w:val="es-419"/>
        </w:rPr>
        <w:fldChar w:fldCharType="begin"/>
      </w:r>
      <w:r w:rsidR="00302409">
        <w:rPr>
          <w:lang w:val="es-419"/>
        </w:rPr>
        <w:instrText xml:space="preserve"> ADDIN ZOTERO_ITEM CSL_CITATION {"citationID":"A12UD4f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750B5169" w14:textId="2FC57FE4" w:rsidR="00121E16" w:rsidRPr="00955EE2" w:rsidRDefault="00121E16" w:rsidP="00286260">
      <w:pPr>
        <w:pStyle w:val="Texto"/>
        <w:numPr>
          <w:ilvl w:val="0"/>
          <w:numId w:val="10"/>
        </w:numPr>
        <w:rPr>
          <w:lang w:val="es-419"/>
        </w:rPr>
      </w:pPr>
      <w:r>
        <w:rPr>
          <w:lang w:val="es-419"/>
        </w:rPr>
        <w:t xml:space="preserve">Ethernet </w:t>
      </w:r>
      <w:proofErr w:type="spellStart"/>
      <w:r>
        <w:rPr>
          <w:lang w:val="es-419"/>
        </w:rPr>
        <w:t>Powerlink</w:t>
      </w:r>
      <w:proofErr w:type="spellEnd"/>
      <w:r w:rsidR="00955EE2">
        <w:rPr>
          <w:lang w:val="es-419"/>
        </w:rPr>
        <w:t xml:space="preserve"> </w:t>
      </w:r>
      <w:r w:rsidR="00955EE2">
        <w:rPr>
          <w:lang w:val="es-419"/>
        </w:rPr>
        <w:fldChar w:fldCharType="begin"/>
      </w:r>
      <w:r w:rsidR="00302409">
        <w:rPr>
          <w:lang w:val="es-419"/>
        </w:rPr>
        <w:instrText xml:space="preserve"> ADDIN ZOTERO_ITEM CSL_CITATION {"citationID":"qu5iAXB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4BADAC70" w14:textId="4CB4122A" w:rsidR="00955EE2" w:rsidRDefault="003D0ADF" w:rsidP="00286260">
      <w:pPr>
        <w:pStyle w:val="Texto"/>
        <w:numPr>
          <w:ilvl w:val="0"/>
          <w:numId w:val="10"/>
        </w:numPr>
        <w:rPr>
          <w:lang w:val="es-419"/>
        </w:rPr>
      </w:pPr>
      <w:r>
        <w:rPr>
          <w:lang w:val="es-419"/>
        </w:rPr>
        <w:lastRenderedPageBreak/>
        <w:t>Protocolos de automatización en tiempo real para Ethernet Industrial (</w:t>
      </w:r>
      <w:proofErr w:type="spellStart"/>
      <w:r w:rsidR="00A846CA">
        <w:rPr>
          <w:lang w:val="es-419"/>
        </w:rPr>
        <w:t>RAPIEnet</w:t>
      </w:r>
      <w:proofErr w:type="spellEnd"/>
      <w:r>
        <w:rPr>
          <w:lang w:val="es-419"/>
        </w:rPr>
        <w:t>,</w:t>
      </w:r>
      <w:r w:rsidR="00955EE2">
        <w:rPr>
          <w:lang w:val="es-419"/>
        </w:rPr>
        <w:t xml:space="preserve"> por sus siglas en inglés</w:t>
      </w:r>
      <w:r>
        <w:rPr>
          <w:lang w:val="es-419"/>
        </w:rPr>
        <w:t>)</w:t>
      </w:r>
      <w:r w:rsidR="00955EE2">
        <w:rPr>
          <w:lang w:val="es-419"/>
        </w:rPr>
        <w:t xml:space="preserve"> </w:t>
      </w:r>
      <w:r w:rsidR="00955EE2">
        <w:rPr>
          <w:lang w:val="es-419"/>
        </w:rPr>
        <w:fldChar w:fldCharType="begin"/>
      </w:r>
      <w:r w:rsidR="00302409">
        <w:rPr>
          <w:lang w:val="es-419"/>
        </w:rPr>
        <w:instrText xml:space="preserve"> ADDIN ZOTERO_ITEM CSL_CITATION {"citationID":"90IgNgq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D1DCFCE" w14:textId="60BD2771" w:rsidR="00121E16" w:rsidRDefault="00121E16" w:rsidP="00955EE2">
      <w:pPr>
        <w:pStyle w:val="Texto"/>
        <w:ind w:left="720"/>
        <w:rPr>
          <w:lang w:val="es-419"/>
        </w:rPr>
      </w:pPr>
    </w:p>
    <w:p w14:paraId="28405D68" w14:textId="77256BA7" w:rsidR="00955EE2" w:rsidRPr="004F42D4" w:rsidRDefault="002B5ADC" w:rsidP="001F3ABC">
      <w:pPr>
        <w:pStyle w:val="Ttulo4PT"/>
      </w:pPr>
      <w:r>
        <w:t>Protocolos Seriales</w:t>
      </w:r>
    </w:p>
    <w:p w14:paraId="73B38023" w14:textId="77777777" w:rsidR="00D25B0B" w:rsidRDefault="00D25B0B" w:rsidP="00D25B0B">
      <w:pPr>
        <w:pStyle w:val="Texto"/>
      </w:pPr>
      <w:r>
        <w:t>Dentro de esta familia de protocolos se encuentran los siguientes:</w:t>
      </w:r>
    </w:p>
    <w:p w14:paraId="068C0259" w14:textId="71B38030" w:rsidR="00BC6C22" w:rsidRPr="00C4574D" w:rsidRDefault="00D25B0B" w:rsidP="00286260">
      <w:pPr>
        <w:pStyle w:val="Texto"/>
        <w:numPr>
          <w:ilvl w:val="0"/>
          <w:numId w:val="10"/>
        </w:numPr>
        <w:rPr>
          <w:lang w:val="es-419"/>
        </w:rPr>
      </w:pPr>
      <w:r>
        <w:t>El conjunto de estándares de la familia IEC</w:t>
      </w:r>
      <w:r w:rsidR="005A3B25">
        <w:t xml:space="preserve"> </w:t>
      </w:r>
      <w:r>
        <w:t>60780</w:t>
      </w:r>
      <w:r w:rsidR="00C4574D">
        <w:rPr>
          <w:lang w:val="es-419"/>
        </w:rPr>
        <w:t xml:space="preserve"> </w:t>
      </w:r>
      <w:r w:rsidR="00C4574D">
        <w:rPr>
          <w:lang w:val="es-419"/>
        </w:rPr>
        <w:fldChar w:fldCharType="begin"/>
      </w:r>
      <w:r w:rsidR="00302409">
        <w:rPr>
          <w:lang w:val="es-419"/>
        </w:rPr>
        <w:instrText xml:space="preserve"> ADDIN ZOTERO_ITEM CSL_CITATION {"citationID":"DfFLx9j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FC1AA15" w14:textId="5747DA3A" w:rsidR="00D25B0B" w:rsidRPr="00C4574D" w:rsidRDefault="00D25B0B" w:rsidP="00286260">
      <w:pPr>
        <w:pStyle w:val="Texto"/>
        <w:numPr>
          <w:ilvl w:val="0"/>
          <w:numId w:val="10"/>
        </w:numPr>
        <w:rPr>
          <w:lang w:val="es-419"/>
        </w:rPr>
      </w:pPr>
      <w:r>
        <w:t>Modbus</w:t>
      </w:r>
      <w:r w:rsidR="00C4574D">
        <w:rPr>
          <w:lang w:val="es-419"/>
        </w:rPr>
        <w:t xml:space="preserve"> </w:t>
      </w:r>
      <w:r w:rsidR="00C4574D">
        <w:rPr>
          <w:lang w:val="es-419"/>
        </w:rPr>
        <w:fldChar w:fldCharType="begin"/>
      </w:r>
      <w:r w:rsidR="00302409">
        <w:rPr>
          <w:lang w:val="es-419"/>
        </w:rPr>
        <w:instrText xml:space="preserve"> ADDIN ZOTERO_ITEM CSL_CITATION {"citationID":"LqkdHr0s","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09E1036E" w14:textId="18415CB2" w:rsidR="00D25B0B" w:rsidRDefault="00D25B0B" w:rsidP="00286260">
      <w:pPr>
        <w:pStyle w:val="Texto"/>
        <w:numPr>
          <w:ilvl w:val="0"/>
          <w:numId w:val="10"/>
        </w:numPr>
        <w:rPr>
          <w:lang w:val="es-419"/>
        </w:rPr>
      </w:pPr>
      <w:r>
        <w:t>Unitronics PCOM</w:t>
      </w:r>
      <w:r w:rsidR="00C4574D">
        <w:rPr>
          <w:lang w:val="es-419"/>
        </w:rPr>
        <w:t xml:space="preserve"> </w:t>
      </w:r>
      <w:r w:rsidR="00C4574D">
        <w:rPr>
          <w:lang w:val="es-419"/>
        </w:rPr>
        <w:fldChar w:fldCharType="begin"/>
      </w:r>
      <w:r w:rsidR="00302409">
        <w:rPr>
          <w:lang w:val="es-419"/>
        </w:rPr>
        <w:instrText xml:space="preserve"> ADDIN ZOTERO_ITEM CSL_CITATION {"citationID":"kqAU9z9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209DE1C" w14:textId="4D343771" w:rsidR="00C4574D" w:rsidRPr="00C4574D" w:rsidRDefault="00825503" w:rsidP="001F3ABC">
      <w:pPr>
        <w:pStyle w:val="Ttulo4PT"/>
      </w:pPr>
      <w:r>
        <w:t xml:space="preserve">Protocolo Industrial </w:t>
      </w:r>
      <w:r w:rsidR="00FE4912">
        <w:t>Común (CIP, por sus siglas en inglés)</w:t>
      </w:r>
    </w:p>
    <w:p w14:paraId="554C8465" w14:textId="65FB3BD6" w:rsidR="00825503" w:rsidRDefault="001F0211" w:rsidP="00751DCF">
      <w:pPr>
        <w:pStyle w:val="Texto"/>
        <w:rPr>
          <w:lang w:val="es-419"/>
        </w:rPr>
      </w:pPr>
      <w:r>
        <w:rPr>
          <w:lang w:val="es-419"/>
        </w:rPr>
        <w:t>Es un conjunto de protocolos</w:t>
      </w:r>
      <w:r w:rsidR="00507365">
        <w:rPr>
          <w:lang w:val="es-419"/>
        </w:rPr>
        <w:t xml:space="preserve"> que </w:t>
      </w:r>
      <w:r w:rsidR="00AD418B">
        <w:rPr>
          <w:lang w:val="es-419"/>
        </w:rPr>
        <w:t>provee</w:t>
      </w:r>
      <w:r w:rsidR="00FE1E90">
        <w:rPr>
          <w:lang w:val="es-419"/>
        </w:rPr>
        <w:t xml:space="preserve"> una infraestructura para las comunicaciones industriales. </w:t>
      </w:r>
      <w:r w:rsidR="00D33DEA">
        <w:rPr>
          <w:lang w:val="es-419"/>
        </w:rPr>
        <w:t xml:space="preserve">A </w:t>
      </w:r>
      <w:r w:rsidR="00EB3711">
        <w:rPr>
          <w:lang w:val="es-419"/>
        </w:rPr>
        <w:t>continuación,</w:t>
      </w:r>
      <w:r w:rsidR="00D33DEA">
        <w:rPr>
          <w:lang w:val="es-419"/>
        </w:rPr>
        <w:t xml:space="preserve"> se mostrará una figura donde se </w:t>
      </w:r>
      <w:r w:rsidR="00EB3711">
        <w:rPr>
          <w:lang w:val="es-419"/>
        </w:rPr>
        <w:t>resume la pila del protocolo</w:t>
      </w:r>
      <w:r w:rsidR="00302409">
        <w:rPr>
          <w:lang w:val="es-419"/>
        </w:rPr>
        <w:t xml:space="preserve"> </w:t>
      </w:r>
      <w:r w:rsidR="00302409">
        <w:rPr>
          <w:lang w:val="es-419"/>
        </w:rPr>
        <w:fldChar w:fldCharType="begin"/>
      </w:r>
      <w:r w:rsidR="00302409">
        <w:rPr>
          <w:lang w:val="es-419"/>
        </w:rPr>
        <w:instrText xml:space="preserve"> ADDIN ZOTERO_ITEM CSL_CITATION {"citationID":"VCSdeQ8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02409">
        <w:rPr>
          <w:lang w:val="es-419"/>
        </w:rPr>
        <w:fldChar w:fldCharType="separate"/>
      </w:r>
      <w:r w:rsidR="00302409" w:rsidRPr="00302409">
        <w:t>[6]</w:t>
      </w:r>
      <w:r w:rsidR="00302409">
        <w:rPr>
          <w:lang w:val="es-419"/>
        </w:rPr>
        <w:fldChar w:fldCharType="end"/>
      </w:r>
      <w:r w:rsidR="00EB3711">
        <w:rPr>
          <w:lang w:val="es-419"/>
        </w:rPr>
        <w:t>.</w:t>
      </w:r>
    </w:p>
    <w:p w14:paraId="20E77000" w14:textId="77777777" w:rsidR="00EB3711" w:rsidRDefault="00EB3711" w:rsidP="00EB3711">
      <w:pPr>
        <w:pStyle w:val="Texto"/>
        <w:keepNext/>
      </w:pPr>
      <w:r>
        <w:rPr>
          <w:noProof/>
        </w:rPr>
        <w:drawing>
          <wp:inline distT="0" distB="0" distL="0" distR="0" wp14:anchorId="0857E6EF" wp14:editId="32CAF46B">
            <wp:extent cx="5579745" cy="3329305"/>
            <wp:effectExtent l="0" t="0" r="1905" b="4445"/>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pic:nvPicPr>
                  <pic:blipFill>
                    <a:blip r:embed="rId12"/>
                    <a:stretch>
                      <a:fillRect/>
                    </a:stretch>
                  </pic:blipFill>
                  <pic:spPr>
                    <a:xfrm>
                      <a:off x="0" y="0"/>
                      <a:ext cx="5579745" cy="3329305"/>
                    </a:xfrm>
                    <a:prstGeom prst="rect">
                      <a:avLst/>
                    </a:prstGeom>
                  </pic:spPr>
                </pic:pic>
              </a:graphicData>
            </a:graphic>
          </wp:inline>
        </w:drawing>
      </w:r>
    </w:p>
    <w:p w14:paraId="767EEC47" w14:textId="32CEFFAA" w:rsidR="00EB3711" w:rsidRDefault="00EB3711" w:rsidP="00C04EE9">
      <w:pPr>
        <w:pStyle w:val="Texto"/>
        <w:jc w:val="center"/>
        <w:rPr>
          <w:lang w:val="es-419"/>
        </w:rPr>
      </w:pPr>
      <w:bookmarkStart w:id="17" w:name="_Ref87622655"/>
      <w:r w:rsidRPr="00C04EE9">
        <w:rPr>
          <w:b/>
          <w:bCs/>
        </w:rPr>
        <w:t xml:space="preserve">Figura </w:t>
      </w:r>
      <w:r w:rsidR="00C33DD0">
        <w:rPr>
          <w:b/>
          <w:bCs/>
        </w:rPr>
        <w:fldChar w:fldCharType="begin"/>
      </w:r>
      <w:r w:rsidR="00C33DD0">
        <w:rPr>
          <w:b/>
          <w:bCs/>
        </w:rPr>
        <w:instrText xml:space="preserve"> STYLEREF 1 \s </w:instrText>
      </w:r>
      <w:r w:rsidR="00C33DD0">
        <w:rPr>
          <w:b/>
          <w:bCs/>
        </w:rPr>
        <w:fldChar w:fldCharType="separate"/>
      </w:r>
      <w:r w:rsidR="00C33DD0">
        <w:rPr>
          <w:b/>
          <w:bCs/>
          <w:noProof/>
        </w:rPr>
        <w:t>1</w:t>
      </w:r>
      <w:r w:rsidR="00C33DD0">
        <w:rPr>
          <w:b/>
          <w:bCs/>
        </w:rPr>
        <w:fldChar w:fldCharType="end"/>
      </w:r>
      <w:r w:rsidR="00C33DD0">
        <w:rPr>
          <w:b/>
          <w:bCs/>
        </w:rPr>
        <w:t>.</w:t>
      </w:r>
      <w:r w:rsidR="00C33DD0">
        <w:rPr>
          <w:b/>
          <w:bCs/>
        </w:rPr>
        <w:fldChar w:fldCharType="begin"/>
      </w:r>
      <w:r w:rsidR="00C33DD0">
        <w:rPr>
          <w:b/>
          <w:bCs/>
        </w:rPr>
        <w:instrText xml:space="preserve"> SEQ Figura \* ARABIC \s 1 </w:instrText>
      </w:r>
      <w:r w:rsidR="00C33DD0">
        <w:rPr>
          <w:b/>
          <w:bCs/>
        </w:rPr>
        <w:fldChar w:fldCharType="separate"/>
      </w:r>
      <w:r w:rsidR="00C33DD0">
        <w:rPr>
          <w:b/>
          <w:bCs/>
          <w:noProof/>
        </w:rPr>
        <w:t>2</w:t>
      </w:r>
      <w:r w:rsidR="00C33DD0">
        <w:rPr>
          <w:b/>
          <w:bCs/>
        </w:rPr>
        <w:fldChar w:fldCharType="end"/>
      </w:r>
      <w:bookmarkEnd w:id="17"/>
      <w:r w:rsidR="00C04EE9" w:rsidRPr="00C04EE9">
        <w:rPr>
          <w:b/>
          <w:bCs/>
        </w:rPr>
        <w:t>.</w:t>
      </w:r>
      <w:r>
        <w:t xml:space="preserve"> Pila del Protocolo Industrial Común</w:t>
      </w:r>
    </w:p>
    <w:p w14:paraId="60C26E82" w14:textId="4F2471B9" w:rsidR="0099201C" w:rsidRDefault="00081A41" w:rsidP="00751DCF">
      <w:pPr>
        <w:pStyle w:val="Texto"/>
      </w:pPr>
      <w:r w:rsidRPr="00081A41">
        <w:t xml:space="preserve">En el nivel superior de la pila mostrada en la </w:t>
      </w:r>
      <w:r w:rsidRPr="00081A41">
        <w:fldChar w:fldCharType="begin"/>
      </w:r>
      <w:r w:rsidRPr="00081A41">
        <w:instrText xml:space="preserve"> REF _Ref87622655 \h  \* MERGEFORMAT </w:instrText>
      </w:r>
      <w:r w:rsidRPr="00081A41">
        <w:fldChar w:fldCharType="separate"/>
      </w:r>
      <w:r w:rsidRPr="00081A41">
        <w:t xml:space="preserve">Figura </w:t>
      </w:r>
      <w:r w:rsidRPr="00081A41">
        <w:rPr>
          <w:noProof/>
        </w:rPr>
        <w:t>1</w:t>
      </w:r>
      <w:r w:rsidRPr="00081A41">
        <w:t>.</w:t>
      </w:r>
      <w:r w:rsidRPr="00081A41">
        <w:rPr>
          <w:noProof/>
        </w:rPr>
        <w:t>2</w:t>
      </w:r>
      <w:r w:rsidRPr="00081A41">
        <w:fldChar w:fldCharType="end"/>
      </w:r>
      <w:r w:rsidR="00AE71B4">
        <w:t xml:space="preserve"> se </w:t>
      </w:r>
      <w:r w:rsidR="00BB2983">
        <w:t xml:space="preserve">tienen </w:t>
      </w:r>
      <w:r w:rsidR="00302409">
        <w:t>varios perfiles para distintos tipos de dispositivos permitiendo aumentar la interoperabilidad y también la coherencia de dichos dispositivos sin importar su proveedor</w:t>
      </w:r>
      <w:r w:rsidR="00E67856">
        <w:t xml:space="preserve"> </w:t>
      </w:r>
      <w:r w:rsidR="00E67856">
        <w:fldChar w:fldCharType="begin"/>
      </w:r>
      <w:r w:rsidR="00E67856">
        <w:instrText xml:space="preserve"> ADDIN ZOTERO_ITEM CSL_CITATION {"citationID":"3RwA9jhx","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67856">
        <w:fldChar w:fldCharType="separate"/>
      </w:r>
      <w:r w:rsidR="00E67856" w:rsidRPr="00E67856">
        <w:t>[6]</w:t>
      </w:r>
      <w:r w:rsidR="00E67856">
        <w:fldChar w:fldCharType="end"/>
      </w:r>
      <w:r w:rsidR="00302409">
        <w:t xml:space="preserve">. </w:t>
      </w:r>
      <w:r w:rsidR="009B67F3">
        <w:t xml:space="preserve">Luego se tiene la biblioteca de objectos de aplicación que </w:t>
      </w:r>
      <w:r w:rsidR="00EC1E60">
        <w:t>facilita una interfaz de aplicación, donde cada uno de los objetos tendrá sus atributos</w:t>
      </w:r>
      <w:r w:rsidR="00463DD1">
        <w:t xml:space="preserve">, servicios y comportamientos </w:t>
      </w:r>
      <w:r w:rsidR="00463DD1">
        <w:fldChar w:fldCharType="begin"/>
      </w:r>
      <w:r w:rsidR="00463DD1">
        <w:instrText xml:space="preserve"> ADDIN ZOTERO_ITEM CSL_CITATION {"citationID":"7rn0pmZ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63DD1">
        <w:fldChar w:fldCharType="separate"/>
      </w:r>
      <w:r w:rsidR="00463DD1" w:rsidRPr="00463DD1">
        <w:t>[6]</w:t>
      </w:r>
      <w:r w:rsidR="00463DD1">
        <w:fldChar w:fldCharType="end"/>
      </w:r>
      <w:r w:rsidR="00463DD1">
        <w:t xml:space="preserve">. </w:t>
      </w:r>
      <w:r w:rsidR="00ED72B0">
        <w:t xml:space="preserve">Después estan los servicios </w:t>
      </w:r>
      <w:r w:rsidR="00ED72B0">
        <w:lastRenderedPageBreak/>
        <w:t xml:space="preserve">de gestión de datos que se encargan de definir los modelos de </w:t>
      </w:r>
      <w:r w:rsidR="000532FC">
        <w:t xml:space="preserve">direccionamiento para las </w:t>
      </w:r>
      <w:r w:rsidR="00FE4912">
        <w:t>entidades del CIP</w:t>
      </w:r>
      <w:r w:rsidR="00A94ABA">
        <w:t>, incluyendo los tipos de datos que son admitidos</w:t>
      </w:r>
      <w:r w:rsidR="004B03B1">
        <w:t xml:space="preserve"> </w:t>
      </w:r>
      <w:r w:rsidR="004B03B1">
        <w:fldChar w:fldCharType="begin"/>
      </w:r>
      <w:r w:rsidR="004B03B1">
        <w:instrText xml:space="preserve"> ADDIN ZOTERO_ITEM CSL_CITATION {"citationID":"9T4TI9b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B03B1">
        <w:fldChar w:fldCharType="separate"/>
      </w:r>
      <w:r w:rsidR="004B03B1" w:rsidRPr="004B03B1">
        <w:t>[6]</w:t>
      </w:r>
      <w:r w:rsidR="004B03B1">
        <w:fldChar w:fldCharType="end"/>
      </w:r>
      <w:r w:rsidR="00A94ABA">
        <w:t xml:space="preserve">. </w:t>
      </w:r>
      <w:r w:rsidR="009E7C41">
        <w:t>A continuación se tiene la capa de Gestión de Conexión y Enrutamiento</w:t>
      </w:r>
      <w:r w:rsidR="008352E2">
        <w:t xml:space="preserve"> que permiten la definición de los mecanismos </w:t>
      </w:r>
      <w:r w:rsidR="006542DD">
        <w:t>para la transmisión de mensajes a través de múltiples</w:t>
      </w:r>
      <w:r w:rsidR="00E31D7E">
        <w:t xml:space="preserve"> redes, es decir, es una interfaz entre las capas de los protocolos superior e inferior</w:t>
      </w:r>
      <w:r w:rsidR="000039D1">
        <w:t xml:space="preserve"> </w:t>
      </w:r>
      <w:r w:rsidR="000039D1">
        <w:fldChar w:fldCharType="begin"/>
      </w:r>
      <w:r w:rsidR="000039D1">
        <w:instrText xml:space="preserve"> ADDIN ZOTERO_ITEM CSL_CITATION {"citationID":"DgO9gEaN","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039D1">
        <w:fldChar w:fldCharType="separate"/>
      </w:r>
      <w:r w:rsidR="000039D1" w:rsidRPr="000039D1">
        <w:t>[6]</w:t>
      </w:r>
      <w:r w:rsidR="000039D1">
        <w:fldChar w:fldCharType="end"/>
      </w:r>
      <w:r w:rsidR="00E31D7E">
        <w:t>.</w:t>
      </w:r>
      <w:r w:rsidR="001854DF">
        <w:t xml:space="preserve"> </w:t>
      </w:r>
      <w:r w:rsidR="0012676C">
        <w:t xml:space="preserve">Adicionalmente en </w:t>
      </w:r>
      <w:r w:rsidR="0081547B">
        <w:t xml:space="preserve">la parte </w:t>
      </w:r>
      <w:r w:rsidR="0081547B" w:rsidRPr="0081547B">
        <w:t>superior de l</w:t>
      </w:r>
      <w:r w:rsidR="0081547B">
        <w:t>a</w:t>
      </w:r>
      <w:r w:rsidR="0081547B" w:rsidRPr="0081547B">
        <w:t xml:space="preserve"> </w:t>
      </w:r>
      <w:r w:rsidR="0081547B" w:rsidRPr="0081547B">
        <w:fldChar w:fldCharType="begin"/>
      </w:r>
      <w:r w:rsidR="0081547B" w:rsidRPr="0081547B">
        <w:instrText xml:space="preserve"> REF _Ref87622655 \h  \* MERGEFORMAT </w:instrText>
      </w:r>
      <w:r w:rsidR="0081547B" w:rsidRPr="0081547B">
        <w:fldChar w:fldCharType="separate"/>
      </w:r>
      <w:r w:rsidR="0081547B" w:rsidRPr="0081547B">
        <w:t xml:space="preserve">Figura </w:t>
      </w:r>
      <w:r w:rsidR="0081547B" w:rsidRPr="0081547B">
        <w:rPr>
          <w:noProof/>
        </w:rPr>
        <w:t>1</w:t>
      </w:r>
      <w:r w:rsidR="0081547B" w:rsidRPr="0081547B">
        <w:t>.</w:t>
      </w:r>
      <w:r w:rsidR="0081547B" w:rsidRPr="0081547B">
        <w:rPr>
          <w:noProof/>
        </w:rPr>
        <w:t>2</w:t>
      </w:r>
      <w:r w:rsidR="0081547B" w:rsidRPr="0081547B">
        <w:fldChar w:fldCharType="end"/>
      </w:r>
      <w:r w:rsidR="0081547B">
        <w:t xml:space="preserve"> </w:t>
      </w:r>
      <w:r w:rsidR="00E715B9">
        <w:t>se tienen tres capas adicionales que permiten mejorar la seguridad de este protocolo</w:t>
      </w:r>
      <w:r w:rsidR="00213F1F">
        <w:t xml:space="preserve">, las cuales son Perfiles de seguridad, Biblioteca de Objectos de seguridad, y Servicios y Mensajes de seguridad </w:t>
      </w:r>
      <w:r w:rsidR="00213F1F">
        <w:fldChar w:fldCharType="begin"/>
      </w:r>
      <w:r w:rsidR="00213F1F">
        <w:instrText xml:space="preserve"> ADDIN ZOTERO_ITEM CSL_CITATION {"citationID":"kHuoMMoc","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13F1F">
        <w:fldChar w:fldCharType="separate"/>
      </w:r>
      <w:r w:rsidR="00213F1F" w:rsidRPr="00213F1F">
        <w:t>[6]</w:t>
      </w:r>
      <w:r w:rsidR="00213F1F">
        <w:fldChar w:fldCharType="end"/>
      </w:r>
      <w:r w:rsidR="00213F1F">
        <w:t>.</w:t>
      </w:r>
      <w:r w:rsidR="00D56C1B">
        <w:t xml:space="preserve"> Finalmente, en las capas inferiores se tienen cuatro protocolos de la</w:t>
      </w:r>
      <w:r w:rsidR="00E11B0C">
        <w:t>s</w:t>
      </w:r>
      <w:r w:rsidR="00D56C1B">
        <w:t xml:space="preserve"> capas de Red y Transporte</w:t>
      </w:r>
      <w:r w:rsidR="00ED684E">
        <w:t xml:space="preserve"> y que son admitidos por CIP </w:t>
      </w:r>
      <w:r w:rsidR="00ED684E">
        <w:fldChar w:fldCharType="begin"/>
      </w:r>
      <w:r w:rsidR="00ED684E">
        <w:instrText xml:space="preserve"> ADDIN ZOTERO_ITEM CSL_CITATION {"citationID":"YJXszKJ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D684E">
        <w:fldChar w:fldCharType="separate"/>
      </w:r>
      <w:r w:rsidR="00ED684E" w:rsidRPr="00ED684E">
        <w:t>[6]</w:t>
      </w:r>
      <w:r w:rsidR="00ED684E">
        <w:fldChar w:fldCharType="end"/>
      </w:r>
      <w:r w:rsidR="00ED684E">
        <w:t>.</w:t>
      </w:r>
    </w:p>
    <w:p w14:paraId="7C475383" w14:textId="40AFD14A" w:rsidR="00E34F14" w:rsidRDefault="00E34F14" w:rsidP="00751DCF">
      <w:pPr>
        <w:pStyle w:val="Texto"/>
      </w:pPr>
      <w:r>
        <w:t>Los protocolos que pertenecen a esta familia de protocolos son los siguientes:</w:t>
      </w:r>
    </w:p>
    <w:p w14:paraId="064E99D5" w14:textId="19520B0E" w:rsidR="00E34F14" w:rsidRDefault="00E34F14" w:rsidP="00286260">
      <w:pPr>
        <w:pStyle w:val="Texto"/>
        <w:numPr>
          <w:ilvl w:val="0"/>
          <w:numId w:val="11"/>
        </w:numPr>
      </w:pPr>
      <w:proofErr w:type="spellStart"/>
      <w:r>
        <w:t>DeviceNet</w:t>
      </w:r>
      <w:proofErr w:type="spellEnd"/>
      <w:r>
        <w:rPr>
          <w:lang w:val="es-419"/>
        </w:rPr>
        <w:t xml:space="preserve"> </w:t>
      </w:r>
      <w:r>
        <w:rPr>
          <w:lang w:val="es-419"/>
        </w:rPr>
        <w:fldChar w:fldCharType="begin"/>
      </w:r>
      <w:r w:rsidR="00CB4C0C">
        <w:rPr>
          <w:lang w:val="es-419"/>
        </w:rPr>
        <w:instrText xml:space="preserve"> ADDIN ZOTERO_ITEM CSL_CITATION {"citationID":"ZQcQlFV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4B2B7516" w14:textId="107A1172" w:rsidR="00E34F14" w:rsidRDefault="00E34F14" w:rsidP="00286260">
      <w:pPr>
        <w:pStyle w:val="Texto"/>
        <w:numPr>
          <w:ilvl w:val="0"/>
          <w:numId w:val="11"/>
        </w:numPr>
      </w:pPr>
      <w:proofErr w:type="spellStart"/>
      <w:r>
        <w:t>ControlNet</w:t>
      </w:r>
      <w:proofErr w:type="spellEnd"/>
      <w:r>
        <w:rPr>
          <w:lang w:val="es-419"/>
        </w:rPr>
        <w:t xml:space="preserve"> </w:t>
      </w:r>
      <w:r>
        <w:rPr>
          <w:lang w:val="es-419"/>
        </w:rPr>
        <w:fldChar w:fldCharType="begin"/>
      </w:r>
      <w:r w:rsidR="00CB4C0C">
        <w:rPr>
          <w:lang w:val="es-419"/>
        </w:rPr>
        <w:instrText xml:space="preserve"> ADDIN ZOTERO_ITEM CSL_CITATION {"citationID":"EwdYwaZ8","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74C4F0B8" w14:textId="1998A904" w:rsidR="00E34F14" w:rsidRDefault="00E34F14" w:rsidP="00286260">
      <w:pPr>
        <w:pStyle w:val="Texto"/>
        <w:numPr>
          <w:ilvl w:val="0"/>
          <w:numId w:val="11"/>
        </w:numPr>
      </w:pPr>
      <w:proofErr w:type="spellStart"/>
      <w:r>
        <w:t>CompoNet</w:t>
      </w:r>
      <w:proofErr w:type="spellEnd"/>
      <w:r>
        <w:rPr>
          <w:lang w:val="es-419"/>
        </w:rPr>
        <w:t xml:space="preserve"> </w:t>
      </w:r>
      <w:r>
        <w:rPr>
          <w:lang w:val="es-419"/>
        </w:rPr>
        <w:fldChar w:fldCharType="begin"/>
      </w:r>
      <w:r w:rsidR="00CB4C0C">
        <w:rPr>
          <w:lang w:val="es-419"/>
        </w:rPr>
        <w:instrText xml:space="preserve"> ADDIN ZOTERO_ITEM CSL_CITATION {"citationID":"de6TCcx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2AAC0548" w14:textId="06CD4329" w:rsidR="00813995" w:rsidRDefault="00E34F14" w:rsidP="00286260">
      <w:pPr>
        <w:pStyle w:val="Texto"/>
        <w:numPr>
          <w:ilvl w:val="0"/>
          <w:numId w:val="11"/>
        </w:numPr>
      </w:pPr>
      <w:r>
        <w:t>EtherNet/IP</w:t>
      </w:r>
      <w:r>
        <w:rPr>
          <w:lang w:val="es-419"/>
        </w:rPr>
        <w:t xml:space="preserve"> </w:t>
      </w:r>
      <w:r>
        <w:rPr>
          <w:lang w:val="es-419"/>
        </w:rPr>
        <w:fldChar w:fldCharType="begin"/>
      </w:r>
      <w:r w:rsidR="00CB4C0C">
        <w:rPr>
          <w:lang w:val="es-419"/>
        </w:rPr>
        <w:instrText xml:space="preserve"> ADDIN ZOTERO_ITEM CSL_CITATION {"citationID":"OMEgkKS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6F6CDB75" w14:textId="63B6505A" w:rsidR="007A60CB" w:rsidRPr="00751DCF" w:rsidRDefault="007A60CB" w:rsidP="001F3ABC">
      <w:pPr>
        <w:pStyle w:val="Ttulo4PT"/>
      </w:pPr>
      <w:r w:rsidRPr="00751DCF">
        <w:t>Protocolo EtherNet/IP</w:t>
      </w:r>
      <w:r w:rsidRPr="00751DCF">
        <w:rPr>
          <w:vertAlign w:val="superscript"/>
        </w:rPr>
        <w:t>TM</w:t>
      </w:r>
    </w:p>
    <w:p w14:paraId="1D8301B2" w14:textId="634482AA" w:rsidR="000A5D68" w:rsidRDefault="000A5D68" w:rsidP="000A5D68">
      <w:pPr>
        <w:pStyle w:val="Texto"/>
        <w:rPr>
          <w:lang w:val="es-419"/>
        </w:rPr>
      </w:pPr>
      <w:r w:rsidRPr="005A0807">
        <w:rPr>
          <w:lang w:val="es-419"/>
        </w:rPr>
        <w:t>EtherNet/IP</w:t>
      </w:r>
      <w:r w:rsidRPr="005A0807">
        <w:rPr>
          <w:vertAlign w:val="superscript"/>
          <w:lang w:val="es-419"/>
        </w:rPr>
        <w:t>TM</w:t>
      </w:r>
      <w:r>
        <w:rPr>
          <w:vertAlign w:val="superscript"/>
          <w:lang w:val="es-419"/>
        </w:rPr>
        <w:t xml:space="preserve"> </w:t>
      </w:r>
      <w:r>
        <w:rPr>
          <w:lang w:val="es-419"/>
        </w:rPr>
        <w:t xml:space="preserve">(EIP, por sus siglas en inglés) </w:t>
      </w:r>
      <w:r w:rsidRPr="005A0807">
        <w:rPr>
          <w:lang w:val="es-419"/>
        </w:rPr>
        <w:t>pertenece a la familia de</w:t>
      </w:r>
      <w:r>
        <w:rPr>
          <w:lang w:val="es-419"/>
        </w:rPr>
        <w:t xml:space="preserve"> protocolos CIP</w:t>
      </w:r>
      <w:r w:rsidRPr="005A0807">
        <w:rPr>
          <w:vertAlign w:val="superscript"/>
          <w:lang w:val="es-419"/>
        </w:rPr>
        <w:t>TM</w:t>
      </w:r>
      <w:r>
        <w:rPr>
          <w:lang w:val="es-419"/>
        </w:rPr>
        <w:t xml:space="preserve"> gestionada por ODVA</w:t>
      </w:r>
      <w:r>
        <w:rPr>
          <w:vertAlign w:val="subscript"/>
          <w:lang w:val="es-419"/>
        </w:rPr>
        <w:t>TM</w:t>
      </w:r>
      <w:r>
        <w:rPr>
          <w:lang w:val="es-419"/>
        </w:rPr>
        <w:t xml:space="preserve"> que busca fomentar las tecnologías de información y comunicación abiertas que permitan su interoperabilidad en ambientes industriales </w:t>
      </w:r>
      <w:r>
        <w:rPr>
          <w:lang w:val="es-419"/>
        </w:rPr>
        <w:fldChar w:fldCharType="begin"/>
      </w:r>
      <w:r w:rsidR="00CB4C0C">
        <w:rPr>
          <w:lang w:val="es-419"/>
        </w:rPr>
        <w:instrText xml:space="preserve"> ADDIN ZOTERO_ITEM CSL_CITATION {"citationID":"rpJAWBq9","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 xml:space="preserve">. EIP utiliza CIP como su protocolo de capa superior, y extiende las propiedades de Ethernet TCP/IP, lo que le permite trabajar con otros protocolos que se ejecuten en la capa de transporte TCP/UDP estándar y también con otras redes CIP </w:t>
      </w:r>
      <w:r>
        <w:rPr>
          <w:lang w:val="es-419"/>
        </w:rPr>
        <w:fldChar w:fldCharType="begin"/>
      </w:r>
      <w:r w:rsidR="00CB4C0C">
        <w:rPr>
          <w:lang w:val="es-419"/>
        </w:rPr>
        <w:instrText xml:space="preserve"> ADDIN ZOTERO_ITEM CSL_CITATION {"citationID":"nCnwUgnV","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45E4C229" w14:textId="17EAEDCF" w:rsidR="000A5D68" w:rsidRDefault="000A5D68" w:rsidP="000A5D68">
      <w:pPr>
        <w:pStyle w:val="Texto"/>
        <w:rPr>
          <w:lang w:val="es-419"/>
        </w:rPr>
      </w:pPr>
      <w:r w:rsidRPr="0031200F">
        <w:rPr>
          <w:lang w:val="es-419"/>
        </w:rPr>
        <w:t>EIP</w:t>
      </w:r>
      <w:r>
        <w:rPr>
          <w:lang w:val="es-419"/>
        </w:rPr>
        <w:t xml:space="preserve"> fue ideado como una solución basada en estándares para la interoperabilidad entre las redes de las empresas de fabricación, y permite la conectividad de Internet y de la empresa en cualquier momento y lugar utilizando Switches de internet disponibles comúnmente. Es necesario acotar que el “IP” de EtherNet/IP significa “</w:t>
      </w:r>
      <w:r w:rsidRPr="009559CE">
        <w:rPr>
          <w:lang w:val="es-419"/>
        </w:rPr>
        <w:t xml:space="preserve">Industrial </w:t>
      </w:r>
      <w:proofErr w:type="spellStart"/>
      <w:r w:rsidRPr="009559CE">
        <w:rPr>
          <w:lang w:val="es-419"/>
        </w:rPr>
        <w:t>Protocol</w:t>
      </w:r>
      <w:proofErr w:type="spellEnd"/>
      <w:r>
        <w:rPr>
          <w:lang w:val="es-419"/>
        </w:rPr>
        <w:t>” (Protocolo Industrial) al pertenecer a la familia de protocolos CIP</w:t>
      </w:r>
      <w:r>
        <w:rPr>
          <w:vertAlign w:val="superscript"/>
          <w:lang w:val="es-419"/>
        </w:rPr>
        <w:t>TM</w:t>
      </w:r>
      <w:r>
        <w:rPr>
          <w:lang w:val="es-419"/>
        </w:rPr>
        <w:t>, no debe ser confundido con el “IP” de TCP/IP que en cambio significa “</w:t>
      </w:r>
      <w:r w:rsidRPr="009559CE">
        <w:rPr>
          <w:lang w:val="es-419"/>
        </w:rPr>
        <w:t xml:space="preserve">Internet </w:t>
      </w:r>
      <w:proofErr w:type="spellStart"/>
      <w:r w:rsidRPr="009559CE">
        <w:rPr>
          <w:lang w:val="es-419"/>
        </w:rPr>
        <w:t>Protocol</w:t>
      </w:r>
      <w:proofErr w:type="spellEnd"/>
      <w:r>
        <w:rPr>
          <w:lang w:val="es-419"/>
        </w:rPr>
        <w:t xml:space="preserve">” (Protocolo De Internet) </w:t>
      </w:r>
      <w:r>
        <w:rPr>
          <w:lang w:val="es-419"/>
        </w:rPr>
        <w:fldChar w:fldCharType="begin"/>
      </w:r>
      <w:r w:rsidR="00CB4C0C">
        <w:rPr>
          <w:lang w:val="es-419"/>
        </w:rPr>
        <w:instrText xml:space="preserve"> ADDIN ZOTERO_ITEM CSL_CITATION {"citationID":"pneVDAk4","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73F97715" w14:textId="501DDEA5" w:rsidR="000A5D68" w:rsidRDefault="000A5D68" w:rsidP="000A5D68">
      <w:pPr>
        <w:pStyle w:val="Texto"/>
        <w:rPr>
          <w:lang w:val="es-419"/>
        </w:rPr>
      </w:pPr>
      <w:r>
        <w:rPr>
          <w:lang w:val="es-419"/>
        </w:rPr>
        <w:t xml:space="preserve">Para la implementación de EIP, solo se requiere de un mecanismo para codificar los mensajes CIP en las tramas Ethernet, gracias a estas tramas y a su estructura no existen limitaciones particulares para implementar EIP </w:t>
      </w:r>
      <w:r>
        <w:rPr>
          <w:lang w:val="es-419"/>
        </w:rPr>
        <w:fldChar w:fldCharType="begin"/>
      </w:r>
      <w:r w:rsidR="00CB4C0C">
        <w:rPr>
          <w:lang w:val="es-419"/>
        </w:rPr>
        <w:instrText xml:space="preserve"> ADDIN ZOTERO_ITEM CSL_CITATION {"citationID":"oH3gsuwL","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01D9150D" w14:textId="77777777" w:rsidR="009F6A4C" w:rsidRDefault="009F6A4C" w:rsidP="000A5D68">
      <w:pPr>
        <w:pStyle w:val="Texto"/>
        <w:rPr>
          <w:lang w:val="es-419"/>
        </w:rPr>
      </w:pPr>
    </w:p>
    <w:p w14:paraId="7CDB19C5" w14:textId="77777777" w:rsidR="009F6A4C" w:rsidRDefault="009F6A4C" w:rsidP="000A5D68">
      <w:pPr>
        <w:pStyle w:val="Texto"/>
        <w:rPr>
          <w:lang w:val="es-419"/>
        </w:rPr>
      </w:pPr>
    </w:p>
    <w:p w14:paraId="39D33212" w14:textId="77777777" w:rsidR="009F6A4C" w:rsidRDefault="009F6A4C" w:rsidP="000A5D68">
      <w:pPr>
        <w:pStyle w:val="Texto"/>
        <w:rPr>
          <w:lang w:val="es-419"/>
        </w:rPr>
      </w:pPr>
    </w:p>
    <w:p w14:paraId="3CEAF9EE" w14:textId="2D968BDE" w:rsidR="000A5D68" w:rsidRPr="000A5D68" w:rsidRDefault="00A5681C" w:rsidP="00831831">
      <w:pPr>
        <w:pStyle w:val="Ttulo3PT"/>
        <w:rPr>
          <w:lang w:val="es-419"/>
        </w:rPr>
      </w:pPr>
      <w:bookmarkStart w:id="18" w:name="_Toc88241188"/>
      <w:r>
        <w:rPr>
          <w:lang w:val="es-419"/>
        </w:rPr>
        <w:t>TIPOS DE PÁGINAS HMI</w:t>
      </w:r>
      <w:bookmarkEnd w:id="18"/>
    </w:p>
    <w:p w14:paraId="2E8895A2" w14:textId="0733BE0F" w:rsidR="009F6A4C" w:rsidRDefault="00D85379" w:rsidP="00B66332">
      <w:pPr>
        <w:pStyle w:val="Texto"/>
        <w:rPr>
          <w:lang w:val="es-419"/>
        </w:rPr>
      </w:pPr>
      <w:r>
        <w:rPr>
          <w:lang w:val="es-419"/>
        </w:rPr>
        <w:t xml:space="preserve">Los sistemas SCADA como se expuso previamente </w:t>
      </w:r>
      <w:r w:rsidR="009A5F5B">
        <w:rPr>
          <w:lang w:val="es-419"/>
        </w:rPr>
        <w:t xml:space="preserve">tienen </w:t>
      </w:r>
      <w:r w:rsidR="003251A3">
        <w:rPr>
          <w:lang w:val="es-419"/>
        </w:rPr>
        <w:t xml:space="preserve">un interfaz gráfica a través de </w:t>
      </w:r>
      <w:r w:rsidR="00B556CD">
        <w:rPr>
          <w:lang w:val="es-419"/>
        </w:rPr>
        <w:t>los HMI,</w:t>
      </w:r>
      <w:r w:rsidR="009E5D1F">
        <w:rPr>
          <w:lang w:val="es-419"/>
        </w:rPr>
        <w:t xml:space="preserve"> que muestran y actualizan los valores de los procesos de acuerdo </w:t>
      </w:r>
      <w:r w:rsidR="00AD7072">
        <w:rPr>
          <w:lang w:val="es-419"/>
        </w:rPr>
        <w:t>a su variación a lo largo del tiempo</w:t>
      </w:r>
      <w:r w:rsidR="00EB31DC">
        <w:rPr>
          <w:lang w:val="es-419"/>
        </w:rPr>
        <w:t xml:space="preserve">, además manejará las entradas necesarias para los operadores </w:t>
      </w:r>
      <w:r w:rsidR="00842198">
        <w:rPr>
          <w:lang w:val="es-419"/>
        </w:rPr>
        <w:fldChar w:fldCharType="begin"/>
      </w:r>
      <w:r w:rsidR="00D94662">
        <w:rPr>
          <w:lang w:val="es-419"/>
        </w:rPr>
        <w:instrText xml:space="preserve"> ADDIN ZOTERO_ITEM CSL_CITATION {"citationID":"hOddT5V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42198">
        <w:rPr>
          <w:lang w:val="es-419"/>
        </w:rPr>
        <w:fldChar w:fldCharType="separate"/>
      </w:r>
      <w:r w:rsidR="00842198" w:rsidRPr="00842198">
        <w:t>[8]</w:t>
      </w:r>
      <w:r w:rsidR="00842198">
        <w:rPr>
          <w:lang w:val="es-419"/>
        </w:rPr>
        <w:fldChar w:fldCharType="end"/>
      </w:r>
      <w:r w:rsidR="00AD7072">
        <w:rPr>
          <w:lang w:val="es-419"/>
        </w:rPr>
        <w:t>.</w:t>
      </w:r>
      <w:r w:rsidR="00F3791F">
        <w:rPr>
          <w:lang w:val="es-419"/>
        </w:rPr>
        <w:t xml:space="preserve"> </w:t>
      </w:r>
      <w:r w:rsidR="009545D7">
        <w:rPr>
          <w:lang w:val="es-419"/>
        </w:rPr>
        <w:t>Los HMI deben comunicarse eficientemente con los elementos necesarios de la planta</w:t>
      </w:r>
      <w:r w:rsidR="00A44615">
        <w:rPr>
          <w:lang w:val="es-419"/>
        </w:rPr>
        <w:t>, que estarán al almacenados en una base de datos</w:t>
      </w:r>
      <w:r w:rsidR="00177D69">
        <w:rPr>
          <w:lang w:val="es-419"/>
        </w:rPr>
        <w:t xml:space="preserve">, </w:t>
      </w:r>
      <w:r w:rsidR="0048269E">
        <w:rPr>
          <w:lang w:val="es-419"/>
        </w:rPr>
        <w:t xml:space="preserve">añadiendo controladores, creando </w:t>
      </w:r>
      <w:r w:rsidR="00C9079E">
        <w:rPr>
          <w:lang w:val="es-419"/>
        </w:rPr>
        <w:t>Tags</w:t>
      </w:r>
      <w:r w:rsidR="00CD2096">
        <w:rPr>
          <w:lang w:val="es-419"/>
        </w:rPr>
        <w:t xml:space="preserve"> de </w:t>
      </w:r>
      <w:proofErr w:type="spellStart"/>
      <w:r w:rsidR="00CD2096">
        <w:rPr>
          <w:lang w:val="es-419"/>
        </w:rPr>
        <w:t>PLC</w:t>
      </w:r>
      <w:r w:rsidR="00C86F6C">
        <w:rPr>
          <w:lang w:val="es-419"/>
        </w:rPr>
        <w:t>s</w:t>
      </w:r>
      <w:proofErr w:type="spellEnd"/>
      <w:r w:rsidR="009523D8">
        <w:rPr>
          <w:lang w:val="es-419"/>
        </w:rPr>
        <w:t>, que se refieren a ubicaciones de memoria dentro de dichos PLC</w:t>
      </w:r>
      <w:r w:rsidR="00C5224C">
        <w:rPr>
          <w:lang w:val="es-419"/>
        </w:rPr>
        <w:t xml:space="preserve">, luego de definidos </w:t>
      </w:r>
      <w:r w:rsidR="00590934">
        <w:rPr>
          <w:lang w:val="es-419"/>
        </w:rPr>
        <w:t xml:space="preserve">se podrán obtener las propiedades necesarias para determinar su estado, </w:t>
      </w:r>
      <w:r w:rsidR="00A633BE">
        <w:rPr>
          <w:lang w:val="es-419"/>
        </w:rPr>
        <w:t xml:space="preserve">como la información obtenida desde el controlador y la ubicación de memoria </w:t>
      </w:r>
      <w:r w:rsidR="00A633BE">
        <w:rPr>
          <w:lang w:val="es-419"/>
        </w:rPr>
        <w:fldChar w:fldCharType="begin"/>
      </w:r>
      <w:r w:rsidR="00D94662">
        <w:rPr>
          <w:lang w:val="es-419"/>
        </w:rPr>
        <w:instrText xml:space="preserve"> ADDIN ZOTERO_ITEM CSL_CITATION {"citationID":"UC0ZUyn5","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633BE">
        <w:rPr>
          <w:lang w:val="es-419"/>
        </w:rPr>
        <w:fldChar w:fldCharType="separate"/>
      </w:r>
      <w:r w:rsidR="00A633BE" w:rsidRPr="00A633BE">
        <w:t>[8]</w:t>
      </w:r>
      <w:r w:rsidR="00A633BE">
        <w:rPr>
          <w:lang w:val="es-419"/>
        </w:rPr>
        <w:fldChar w:fldCharType="end"/>
      </w:r>
      <w:r w:rsidR="00A633BE">
        <w:rPr>
          <w:lang w:val="es-419"/>
        </w:rPr>
        <w:t>.</w:t>
      </w:r>
    </w:p>
    <w:p w14:paraId="01DC95E4" w14:textId="4FB89DC2" w:rsidR="00163C59" w:rsidRDefault="00CD52F4" w:rsidP="00B66332">
      <w:pPr>
        <w:pStyle w:val="Texto"/>
        <w:rPr>
          <w:lang w:val="es-419"/>
        </w:rPr>
      </w:pPr>
      <w:r>
        <w:rPr>
          <w:lang w:val="es-419"/>
        </w:rPr>
        <w:t>A continuación, se presentarán las páginas HMI más comunes:</w:t>
      </w:r>
    </w:p>
    <w:p w14:paraId="4F6A5C81" w14:textId="2FDE4E96" w:rsidR="00CD52F4" w:rsidRDefault="00F3403F" w:rsidP="001F3ABC">
      <w:pPr>
        <w:pStyle w:val="Ttulo4PT"/>
      </w:pPr>
      <w:r>
        <w:t>Página principal HMI</w:t>
      </w:r>
    </w:p>
    <w:p w14:paraId="45C1D5C3" w14:textId="6A61CE01" w:rsidR="009460BA" w:rsidRDefault="001F37EF" w:rsidP="00B66332">
      <w:pPr>
        <w:pStyle w:val="Texto"/>
        <w:rPr>
          <w:lang w:val="es-419"/>
        </w:rPr>
      </w:pPr>
      <w:r>
        <w:rPr>
          <w:lang w:val="es-419"/>
        </w:rPr>
        <w:t xml:space="preserve">En esta página </w:t>
      </w:r>
      <w:r w:rsidR="00AB60EA">
        <w:rPr>
          <w:lang w:val="es-419"/>
        </w:rPr>
        <w:t>se muestran los comandos de inicio</w:t>
      </w:r>
      <w:r w:rsidR="00084C8A">
        <w:rPr>
          <w:lang w:val="es-419"/>
        </w:rPr>
        <w:t>,</w:t>
      </w:r>
      <w:r w:rsidR="00512FCA">
        <w:rPr>
          <w:lang w:val="es-419"/>
        </w:rPr>
        <w:t xml:space="preserve"> así como</w:t>
      </w:r>
      <w:r w:rsidR="00084C8A">
        <w:rPr>
          <w:lang w:val="es-419"/>
        </w:rPr>
        <w:t xml:space="preserve"> los accesos</w:t>
      </w:r>
      <w:r w:rsidR="002942CC">
        <w:rPr>
          <w:lang w:val="es-419"/>
        </w:rPr>
        <w:t xml:space="preserve"> e inicios de sesión</w:t>
      </w:r>
      <w:r w:rsidR="00084C8A">
        <w:rPr>
          <w:lang w:val="es-419"/>
        </w:rPr>
        <w:t xml:space="preserve"> </w:t>
      </w:r>
      <w:r w:rsidR="007F77B7">
        <w:rPr>
          <w:lang w:val="es-419"/>
        </w:rPr>
        <w:fldChar w:fldCharType="begin"/>
      </w:r>
      <w:r w:rsidR="00D94662">
        <w:rPr>
          <w:lang w:val="es-419"/>
        </w:rPr>
        <w:instrText xml:space="preserve"> ADDIN ZOTERO_ITEM CSL_CITATION {"citationID":"5egkERmf","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F77B7">
        <w:rPr>
          <w:lang w:val="es-419"/>
        </w:rPr>
        <w:fldChar w:fldCharType="separate"/>
      </w:r>
      <w:r w:rsidR="007F77B7" w:rsidRPr="007F77B7">
        <w:t>[8]</w:t>
      </w:r>
      <w:r w:rsidR="007F77B7">
        <w:rPr>
          <w:lang w:val="es-419"/>
        </w:rPr>
        <w:fldChar w:fldCharType="end"/>
      </w:r>
      <w:r w:rsidR="00084C8A">
        <w:rPr>
          <w:lang w:val="es-419"/>
        </w:rPr>
        <w:t>.</w:t>
      </w:r>
    </w:p>
    <w:p w14:paraId="275C3AA6" w14:textId="31B66858" w:rsidR="00285827" w:rsidRPr="00B66332" w:rsidRDefault="00070F22" w:rsidP="001F3ABC">
      <w:pPr>
        <w:pStyle w:val="Ttulo4PT"/>
      </w:pPr>
      <w:r>
        <w:t>Página de Navegación</w:t>
      </w:r>
    </w:p>
    <w:p w14:paraId="0482DEBB" w14:textId="6419F90E" w:rsidR="008E0947" w:rsidRDefault="003801D1" w:rsidP="00BD6BE1">
      <w:pPr>
        <w:pStyle w:val="Texto"/>
      </w:pPr>
      <w:r>
        <w:t xml:space="preserve">Esta página es esencial para </w:t>
      </w:r>
      <w:r w:rsidR="00193284">
        <w:t xml:space="preserve">la aplicación HMI, </w:t>
      </w:r>
      <w:r w:rsidR="007D5555">
        <w:t xml:space="preserve">al permitir </w:t>
      </w:r>
      <w:r w:rsidR="009D5BBF">
        <w:t xml:space="preserve">acceder rápidamente a las áreas específicas de la aplicación </w:t>
      </w:r>
      <w:r w:rsidR="009D5BBF">
        <w:fldChar w:fldCharType="begin"/>
      </w:r>
      <w:r w:rsidR="00D94662">
        <w:instrText xml:space="preserve"> ADDIN ZOTERO_ITEM CSL_CITATION {"citationID":"oSbhksN8","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9D5BBF">
        <w:fldChar w:fldCharType="separate"/>
      </w:r>
      <w:r w:rsidR="009D5BBF" w:rsidRPr="009D5BBF">
        <w:t>[8]</w:t>
      </w:r>
      <w:r w:rsidR="009D5BBF">
        <w:fldChar w:fldCharType="end"/>
      </w:r>
      <w:r w:rsidR="00193284">
        <w:t xml:space="preserve">. </w:t>
      </w:r>
      <w:r w:rsidR="00786B24">
        <w:t xml:space="preserve">Desde esta página </w:t>
      </w:r>
      <w:r w:rsidR="002A7CDE">
        <w:t xml:space="preserve">los operadores </w:t>
      </w:r>
      <w:r w:rsidR="003B419D">
        <w:t xml:space="preserve">pueden moverse </w:t>
      </w:r>
      <w:r w:rsidR="00056FA6">
        <w:t>de una pantalla a otra a través de botones como: “</w:t>
      </w:r>
      <w:proofErr w:type="spellStart"/>
      <w:r w:rsidR="00056FA6">
        <w:t>Schematic</w:t>
      </w:r>
      <w:proofErr w:type="spellEnd"/>
      <w:r w:rsidR="00056FA6">
        <w:t xml:space="preserve">”, </w:t>
      </w:r>
      <w:r w:rsidR="002E7D53">
        <w:t>Base de Datos, Eventos/Alarmas, Informes</w:t>
      </w:r>
      <w:r w:rsidR="00FC4AEB">
        <w:t xml:space="preserve">, sistema, </w:t>
      </w:r>
      <w:proofErr w:type="spellStart"/>
      <w:r w:rsidR="00FC4AEB">
        <w:t>etc</w:t>
      </w:r>
      <w:proofErr w:type="spellEnd"/>
      <w:r w:rsidR="002E7D53">
        <w:t xml:space="preserve"> </w:t>
      </w:r>
      <w:r w:rsidR="002E7D53">
        <w:fldChar w:fldCharType="begin"/>
      </w:r>
      <w:r w:rsidR="00D94662">
        <w:instrText xml:space="preserve"> ADDIN ZOTERO_ITEM CSL_CITATION {"citationID":"pPm7G5AL","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E7D53">
        <w:fldChar w:fldCharType="separate"/>
      </w:r>
      <w:r w:rsidR="002E7D53" w:rsidRPr="002E7D53">
        <w:t>[8]</w:t>
      </w:r>
      <w:r w:rsidR="002E7D53">
        <w:fldChar w:fldCharType="end"/>
      </w:r>
      <w:r w:rsidR="002E7D53">
        <w:t>.</w:t>
      </w:r>
    </w:p>
    <w:p w14:paraId="0BE0549A" w14:textId="31DB0AD6" w:rsidR="00DA48F9" w:rsidRDefault="00FA690F" w:rsidP="001F3ABC">
      <w:pPr>
        <w:pStyle w:val="Ttulo4PT"/>
      </w:pPr>
      <w:r>
        <w:t xml:space="preserve">Páginas Esquemáticas HMI </w:t>
      </w:r>
    </w:p>
    <w:p w14:paraId="15402CDB" w14:textId="5E069D45" w:rsidR="00E7681F" w:rsidRDefault="00D2724C" w:rsidP="00BD6BE1">
      <w:pPr>
        <w:pStyle w:val="Texto"/>
      </w:pPr>
      <w:r>
        <w:t>Dentro de estas páginas se encontrará</w:t>
      </w:r>
      <w:r w:rsidR="00762A2B">
        <w:t>n</w:t>
      </w:r>
      <w:r>
        <w:t xml:space="preserve"> diagramas esquemáticos de la planta</w:t>
      </w:r>
      <w:r w:rsidR="00762A2B">
        <w:t xml:space="preserve">, </w:t>
      </w:r>
      <w:r w:rsidR="00B76109">
        <w:t xml:space="preserve">es decir, </w:t>
      </w:r>
      <w:r w:rsidR="00A93878">
        <w:t>dentro de estas páginas se simulará el entorno real, como po</w:t>
      </w:r>
      <w:r w:rsidR="004B77E6">
        <w:t xml:space="preserve">r ejemplo una imagen de </w:t>
      </w:r>
      <w:r w:rsidR="00D41DD4">
        <w:t xml:space="preserve">los </w:t>
      </w:r>
      <w:r w:rsidR="004B77E6">
        <w:t>generadores deberá s</w:t>
      </w:r>
      <w:r w:rsidR="00D41DD4">
        <w:t xml:space="preserve">imular </w:t>
      </w:r>
      <w:r w:rsidR="003D797B">
        <w:t>la del entorno real</w:t>
      </w:r>
      <w:r w:rsidR="00F62C22">
        <w:t xml:space="preserve"> </w:t>
      </w:r>
      <w:r w:rsidR="00F62C22">
        <w:fldChar w:fldCharType="begin"/>
      </w:r>
      <w:r w:rsidR="00D94662">
        <w:instrText xml:space="preserve"> ADDIN ZOTERO_ITEM CSL_CITATION {"citationID":"fgK9eK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F62C22">
        <w:fldChar w:fldCharType="separate"/>
      </w:r>
      <w:r w:rsidR="00F62C22" w:rsidRPr="00F62C22">
        <w:t>[8]</w:t>
      </w:r>
      <w:r w:rsidR="00F62C22">
        <w:fldChar w:fldCharType="end"/>
      </w:r>
      <w:r w:rsidR="003D797B">
        <w:t>.</w:t>
      </w:r>
      <w:r w:rsidR="00B429EA">
        <w:t xml:space="preserve"> </w:t>
      </w:r>
      <w:r w:rsidR="008E7517">
        <w:t>Para realizar las simulaciones se consta de objetos, cada uno de ellos representará un</w:t>
      </w:r>
      <w:r w:rsidR="002B5795">
        <w:t xml:space="preserve"> elemento de </w:t>
      </w:r>
      <w:r w:rsidR="007943DD">
        <w:t>la planta</w:t>
      </w:r>
      <w:r w:rsidR="00C9396F">
        <w:t xml:space="preserve"> </w:t>
      </w:r>
      <w:r w:rsidR="00C9396F">
        <w:fldChar w:fldCharType="begin"/>
      </w:r>
      <w:r w:rsidR="00D94662">
        <w:instrText xml:space="preserve"> ADDIN ZOTERO_ITEM CSL_CITATION {"citationID":"dSYtTY8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C9396F">
        <w:fldChar w:fldCharType="separate"/>
      </w:r>
      <w:r w:rsidR="00C9396F" w:rsidRPr="00C9396F">
        <w:t>[8]</w:t>
      </w:r>
      <w:r w:rsidR="00C9396F">
        <w:fldChar w:fldCharType="end"/>
      </w:r>
      <w:r w:rsidR="007943DD">
        <w:t xml:space="preserve"> o en el caso del presente trabajo de titulación un objeto del laboratorio del DACI.</w:t>
      </w:r>
      <w:r w:rsidR="00605B95">
        <w:t xml:space="preserve"> Se pueden reconocer dos tipos de objetos en este tipo de páginas:</w:t>
      </w:r>
    </w:p>
    <w:p w14:paraId="39D93C8F" w14:textId="75A4F322" w:rsidR="00605B95" w:rsidRDefault="00484623" w:rsidP="00286260">
      <w:pPr>
        <w:pStyle w:val="Texto"/>
        <w:numPr>
          <w:ilvl w:val="0"/>
          <w:numId w:val="12"/>
        </w:numPr>
      </w:pPr>
      <w:r>
        <w:t>Objetos digitales, que representan los dispositivos de la planta</w:t>
      </w:r>
      <w:r w:rsidR="00574F2B">
        <w:t xml:space="preserve">, y </w:t>
      </w:r>
      <w:r w:rsidR="00963B3D">
        <w:t>muestran</w:t>
      </w:r>
      <w:r w:rsidR="00574F2B">
        <w:t xml:space="preserve"> el estado actual de dichos dispositivos a través de colores</w:t>
      </w:r>
      <w:r w:rsidR="00504350">
        <w:t xml:space="preserve"> </w:t>
      </w:r>
      <w:r w:rsidR="00504350">
        <w:fldChar w:fldCharType="begin"/>
      </w:r>
      <w:r w:rsidR="00D94662">
        <w:instrText xml:space="preserve"> ADDIN ZOTERO_ITEM CSL_CITATION {"citationID":"qHVl9Z0i","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504350">
        <w:fldChar w:fldCharType="separate"/>
      </w:r>
      <w:r w:rsidR="00504350" w:rsidRPr="00504350">
        <w:t>[8]</w:t>
      </w:r>
      <w:r w:rsidR="00504350">
        <w:fldChar w:fldCharType="end"/>
      </w:r>
      <w:r w:rsidR="00574F2B">
        <w:t>.</w:t>
      </w:r>
    </w:p>
    <w:p w14:paraId="2F893496" w14:textId="058480D8" w:rsidR="00484623" w:rsidRDefault="00484623" w:rsidP="00286260">
      <w:pPr>
        <w:pStyle w:val="Texto"/>
        <w:numPr>
          <w:ilvl w:val="0"/>
          <w:numId w:val="12"/>
        </w:numPr>
      </w:pPr>
      <w:r>
        <w:t>Objetos analógicos</w:t>
      </w:r>
      <w:r w:rsidR="000B52FE">
        <w:t xml:space="preserve">, </w:t>
      </w:r>
      <w:r w:rsidR="00DB312D">
        <w:t xml:space="preserve">en cambio, son valores que </w:t>
      </w:r>
      <w:r w:rsidR="00673452">
        <w:t>representan las lecturas analógicas</w:t>
      </w:r>
      <w:r w:rsidR="005C1460">
        <w:t xml:space="preserve">, </w:t>
      </w:r>
      <w:r w:rsidR="00963B3D">
        <w:t xml:space="preserve">y muestran el estado actual de </w:t>
      </w:r>
      <w:r w:rsidR="00333E82">
        <w:t>los dispositivos</w:t>
      </w:r>
      <w:r w:rsidR="00032AB2">
        <w:t xml:space="preserve"> </w:t>
      </w:r>
      <w:r w:rsidR="000752D9">
        <w:t xml:space="preserve">a través de colores y valores </w:t>
      </w:r>
      <w:r w:rsidR="000752D9">
        <w:fldChar w:fldCharType="begin"/>
      </w:r>
      <w:r w:rsidR="00D94662">
        <w:instrText xml:space="preserve"> ADDIN ZOTERO_ITEM CSL_CITATION {"citationID":"hqOqw0Y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752D9">
        <w:fldChar w:fldCharType="separate"/>
      </w:r>
      <w:r w:rsidR="000752D9" w:rsidRPr="00504350">
        <w:t>[8]</w:t>
      </w:r>
      <w:r w:rsidR="000752D9">
        <w:fldChar w:fldCharType="end"/>
      </w:r>
      <w:r w:rsidR="000752D9">
        <w:t>.</w:t>
      </w:r>
    </w:p>
    <w:p w14:paraId="491F42FA" w14:textId="0CAC2F01" w:rsidR="000752D9" w:rsidRDefault="00187665" w:rsidP="00BD6BE1">
      <w:pPr>
        <w:pStyle w:val="Texto"/>
      </w:pPr>
      <w:r>
        <w:lastRenderedPageBreak/>
        <w:t>Suele ser usual que se represente los errores que pueden ocurrir en la planta</w:t>
      </w:r>
      <w:r w:rsidR="000B6267">
        <w:t xml:space="preserve"> a través del color rojo</w:t>
      </w:r>
      <w:r w:rsidR="00797F67">
        <w:t>, mientras que para representar que los objetos estan bajo control se puede usar el color gris</w:t>
      </w:r>
      <w:r w:rsidR="001847B5">
        <w:t xml:space="preserve">, esto significa que un administrador </w:t>
      </w:r>
      <w:r w:rsidR="005A373D">
        <w:t>modifico el estado actual del elemento y no se puede asegurar que sea el mismo que el estado actual del elemento en la planta</w:t>
      </w:r>
      <w:r w:rsidR="003410E3">
        <w:t>, entonces el objeto permanecerá en gris hasta que el dispositivo remoto acepte o rechace la acción de control y vuelva a enviar el estado en el que se encuentra</w:t>
      </w:r>
      <w:r w:rsidR="00B320FD">
        <w:t xml:space="preserve"> </w:t>
      </w:r>
      <w:r w:rsidR="00B320FD">
        <w:fldChar w:fldCharType="begin"/>
      </w:r>
      <w:r w:rsidR="00D94662">
        <w:instrText xml:space="preserve"> ADDIN ZOTERO_ITEM CSL_CITATION {"citationID":"TwDY2A7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320FD">
        <w:fldChar w:fldCharType="separate"/>
      </w:r>
      <w:r w:rsidR="00B320FD" w:rsidRPr="00B320FD">
        <w:t>[8]</w:t>
      </w:r>
      <w:r w:rsidR="00B320FD">
        <w:fldChar w:fldCharType="end"/>
      </w:r>
      <w:r w:rsidR="000B6267">
        <w:t xml:space="preserve">. </w:t>
      </w:r>
      <w:r w:rsidR="00A36B0C">
        <w:t xml:space="preserve">A </w:t>
      </w:r>
      <w:r w:rsidR="00E603E4">
        <w:t>continuación,</w:t>
      </w:r>
      <w:r w:rsidR="00A36B0C">
        <w:t xml:space="preserve"> se mostrará un resumen de los colores</w:t>
      </w:r>
      <w:r w:rsidR="00403545">
        <w:t xml:space="preserve"> más utilizados</w:t>
      </w:r>
      <w:r w:rsidR="00A36B0C">
        <w:t xml:space="preserve"> y sus significados</w:t>
      </w:r>
      <w:r w:rsidR="00323585">
        <w:t xml:space="preserve"> en los objetos de las páginas esquemáticas:</w:t>
      </w:r>
    </w:p>
    <w:p w14:paraId="3E66CF2B" w14:textId="0B6A9853" w:rsidR="00277EFC" w:rsidRDefault="00277EFC" w:rsidP="00403545">
      <w:pPr>
        <w:pStyle w:val="Texto"/>
        <w:jc w:val="center"/>
      </w:pPr>
      <w:r w:rsidRPr="00403545">
        <w:rPr>
          <w:b/>
          <w:bCs/>
        </w:rPr>
        <w:t xml:space="preserve">Tabla </w:t>
      </w:r>
      <w:r w:rsidR="00C41C5C">
        <w:rPr>
          <w:b/>
          <w:bCs/>
        </w:rPr>
        <w:fldChar w:fldCharType="begin"/>
      </w:r>
      <w:r w:rsidR="00C41C5C">
        <w:rPr>
          <w:b/>
          <w:bCs/>
        </w:rPr>
        <w:instrText xml:space="preserve"> STYLEREF 1 \s </w:instrText>
      </w:r>
      <w:r w:rsidR="00C41C5C">
        <w:rPr>
          <w:b/>
          <w:bCs/>
        </w:rPr>
        <w:fldChar w:fldCharType="separate"/>
      </w:r>
      <w:r w:rsidR="00C41C5C">
        <w:rPr>
          <w:b/>
          <w:bCs/>
          <w:noProof/>
        </w:rPr>
        <w:t>1</w:t>
      </w:r>
      <w:r w:rsidR="00C41C5C">
        <w:rPr>
          <w:b/>
          <w:bCs/>
        </w:rPr>
        <w:fldChar w:fldCharType="end"/>
      </w:r>
      <w:r w:rsidR="00C41C5C">
        <w:rPr>
          <w:b/>
          <w:bCs/>
        </w:rPr>
        <w:t>.</w:t>
      </w:r>
      <w:r w:rsidR="00C41C5C">
        <w:rPr>
          <w:b/>
          <w:bCs/>
        </w:rPr>
        <w:fldChar w:fldCharType="begin"/>
      </w:r>
      <w:r w:rsidR="00C41C5C">
        <w:rPr>
          <w:b/>
          <w:bCs/>
        </w:rPr>
        <w:instrText xml:space="preserve"> SEQ Tabla \* ARABIC \s 1 </w:instrText>
      </w:r>
      <w:r w:rsidR="00C41C5C">
        <w:rPr>
          <w:b/>
          <w:bCs/>
        </w:rPr>
        <w:fldChar w:fldCharType="separate"/>
      </w:r>
      <w:r w:rsidR="00C41C5C">
        <w:rPr>
          <w:b/>
          <w:bCs/>
          <w:noProof/>
        </w:rPr>
        <w:t>1</w:t>
      </w:r>
      <w:r w:rsidR="00C41C5C">
        <w:rPr>
          <w:b/>
          <w:bCs/>
        </w:rPr>
        <w:fldChar w:fldCharType="end"/>
      </w:r>
      <w:r>
        <w:t xml:space="preserve"> Significados de los colores en las páginas Esquemáticas</w:t>
      </w:r>
      <w:r w:rsidR="00E0658B">
        <w:t xml:space="preserve"> </w:t>
      </w:r>
      <w:r w:rsidR="00E0658B">
        <w:fldChar w:fldCharType="begin"/>
      </w:r>
      <w:r w:rsidR="00D94662">
        <w:instrText xml:space="preserve"> ADDIN ZOTERO_ITEM CSL_CITATION {"citationID":"iAwddz7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0658B">
        <w:fldChar w:fldCharType="separate"/>
      </w:r>
      <w:r w:rsidR="00E0658B" w:rsidRPr="00E0658B">
        <w:t>[8]</w:t>
      </w:r>
      <w:r w:rsidR="00E0658B">
        <w:fldChar w:fldCharType="end"/>
      </w:r>
      <w:r w:rsidR="00403545">
        <w:t>.</w:t>
      </w:r>
    </w:p>
    <w:tbl>
      <w:tblPr>
        <w:tblStyle w:val="Tablaconcuadrcula"/>
        <w:tblW w:w="0" w:type="auto"/>
        <w:jc w:val="center"/>
        <w:tblLook w:val="04A0" w:firstRow="1" w:lastRow="0" w:firstColumn="1" w:lastColumn="0" w:noHBand="0" w:noVBand="1"/>
      </w:tblPr>
      <w:tblGrid>
        <w:gridCol w:w="2925"/>
        <w:gridCol w:w="2926"/>
        <w:gridCol w:w="2926"/>
      </w:tblGrid>
      <w:tr w:rsidR="00EE6B0D" w14:paraId="4F461D3A" w14:textId="77777777" w:rsidTr="00E603E4">
        <w:trPr>
          <w:jc w:val="center"/>
        </w:trPr>
        <w:tc>
          <w:tcPr>
            <w:tcW w:w="2925" w:type="dxa"/>
          </w:tcPr>
          <w:p w14:paraId="1768A501" w14:textId="03468DEA" w:rsidR="00EE6B0D" w:rsidRPr="00277EFC" w:rsidRDefault="008144AA" w:rsidP="00E603E4">
            <w:pPr>
              <w:pStyle w:val="Texto"/>
              <w:jc w:val="center"/>
              <w:rPr>
                <w:b/>
                <w:bCs/>
              </w:rPr>
            </w:pPr>
            <w:r w:rsidRPr="00277EFC">
              <w:rPr>
                <w:b/>
                <w:bCs/>
              </w:rPr>
              <w:t>Color</w:t>
            </w:r>
          </w:p>
        </w:tc>
        <w:tc>
          <w:tcPr>
            <w:tcW w:w="2926" w:type="dxa"/>
          </w:tcPr>
          <w:p w14:paraId="248EE1C5" w14:textId="6F446B86" w:rsidR="00EE6B0D" w:rsidRPr="00277EFC" w:rsidRDefault="008144AA" w:rsidP="00E603E4">
            <w:pPr>
              <w:pStyle w:val="Texto"/>
              <w:jc w:val="center"/>
              <w:rPr>
                <w:b/>
                <w:bCs/>
              </w:rPr>
            </w:pPr>
            <w:r w:rsidRPr="00277EFC">
              <w:rPr>
                <w:b/>
                <w:bCs/>
              </w:rPr>
              <w:t>Estado Actual para Objetos Digitales</w:t>
            </w:r>
          </w:p>
        </w:tc>
        <w:tc>
          <w:tcPr>
            <w:tcW w:w="2926" w:type="dxa"/>
          </w:tcPr>
          <w:p w14:paraId="18780435" w14:textId="10ABAFD7" w:rsidR="00EE6B0D" w:rsidRPr="00277EFC" w:rsidRDefault="008144AA" w:rsidP="00E603E4">
            <w:pPr>
              <w:pStyle w:val="Texto"/>
              <w:jc w:val="center"/>
              <w:rPr>
                <w:b/>
                <w:bCs/>
              </w:rPr>
            </w:pPr>
            <w:r w:rsidRPr="00277EFC">
              <w:rPr>
                <w:b/>
                <w:bCs/>
              </w:rPr>
              <w:t>Estado Actual para Objetos Analógicos</w:t>
            </w:r>
          </w:p>
        </w:tc>
      </w:tr>
      <w:tr w:rsidR="00EE6B0D" w14:paraId="17143682" w14:textId="77777777" w:rsidTr="00E603E4">
        <w:trPr>
          <w:jc w:val="center"/>
        </w:trPr>
        <w:tc>
          <w:tcPr>
            <w:tcW w:w="2925" w:type="dxa"/>
          </w:tcPr>
          <w:p w14:paraId="4FDC07D8" w14:textId="6F336B7D" w:rsidR="00EE6B0D" w:rsidRDefault="00E603E4" w:rsidP="00BD6BE1">
            <w:pPr>
              <w:pStyle w:val="Texto"/>
            </w:pPr>
            <w:r>
              <w:t>Verde</w:t>
            </w:r>
          </w:p>
        </w:tc>
        <w:tc>
          <w:tcPr>
            <w:tcW w:w="2926" w:type="dxa"/>
          </w:tcPr>
          <w:p w14:paraId="4725D823" w14:textId="7B71117A" w:rsidR="00EE6B0D" w:rsidRDefault="00E603E4" w:rsidP="00BD6BE1">
            <w:pPr>
              <w:pStyle w:val="Texto"/>
            </w:pPr>
            <w:r>
              <w:t>Operando Normalmente</w:t>
            </w:r>
          </w:p>
        </w:tc>
        <w:tc>
          <w:tcPr>
            <w:tcW w:w="2926" w:type="dxa"/>
          </w:tcPr>
          <w:p w14:paraId="11E19B6C" w14:textId="7DF8A33D" w:rsidR="00EE6B0D" w:rsidRDefault="00E603E4" w:rsidP="00BD6BE1">
            <w:pPr>
              <w:pStyle w:val="Texto"/>
            </w:pPr>
            <w:r>
              <w:t>Operando Normalmente</w:t>
            </w:r>
          </w:p>
        </w:tc>
      </w:tr>
      <w:tr w:rsidR="00EE6B0D" w14:paraId="61C9D5C5" w14:textId="77777777" w:rsidTr="00E603E4">
        <w:trPr>
          <w:jc w:val="center"/>
        </w:trPr>
        <w:tc>
          <w:tcPr>
            <w:tcW w:w="2925" w:type="dxa"/>
          </w:tcPr>
          <w:p w14:paraId="7D7BDC82" w14:textId="1C2F1CDD" w:rsidR="00EE6B0D" w:rsidRDefault="00E603E4" w:rsidP="00BD6BE1">
            <w:pPr>
              <w:pStyle w:val="Texto"/>
            </w:pPr>
            <w:r>
              <w:t>Magenta</w:t>
            </w:r>
          </w:p>
        </w:tc>
        <w:tc>
          <w:tcPr>
            <w:tcW w:w="2926" w:type="dxa"/>
          </w:tcPr>
          <w:p w14:paraId="13C76BC7" w14:textId="6D6A19D5" w:rsidR="00EE6B0D" w:rsidRDefault="00644C67" w:rsidP="00BD6BE1">
            <w:pPr>
              <w:pStyle w:val="Texto"/>
            </w:pPr>
            <w:r>
              <w:t>Apagado</w:t>
            </w:r>
          </w:p>
        </w:tc>
        <w:tc>
          <w:tcPr>
            <w:tcW w:w="2926" w:type="dxa"/>
          </w:tcPr>
          <w:p w14:paraId="647E7134" w14:textId="1A6DE742" w:rsidR="00EE6B0D" w:rsidRDefault="00644C67" w:rsidP="00BD6BE1">
            <w:pPr>
              <w:pStyle w:val="Texto"/>
            </w:pPr>
            <w:r>
              <w:t>-</w:t>
            </w:r>
          </w:p>
        </w:tc>
      </w:tr>
      <w:tr w:rsidR="00EE6B0D" w14:paraId="2D954DEE" w14:textId="77777777" w:rsidTr="00E603E4">
        <w:trPr>
          <w:jc w:val="center"/>
        </w:trPr>
        <w:tc>
          <w:tcPr>
            <w:tcW w:w="2925" w:type="dxa"/>
          </w:tcPr>
          <w:p w14:paraId="171AC667" w14:textId="0E6EB0D4" w:rsidR="00EE6B0D" w:rsidRDefault="00644C67" w:rsidP="00BD6BE1">
            <w:pPr>
              <w:pStyle w:val="Texto"/>
            </w:pPr>
            <w:r>
              <w:t>Rojo</w:t>
            </w:r>
          </w:p>
        </w:tc>
        <w:tc>
          <w:tcPr>
            <w:tcW w:w="2926" w:type="dxa"/>
          </w:tcPr>
          <w:p w14:paraId="5D38DDBF" w14:textId="77777777" w:rsidR="00EE6B0D" w:rsidRDefault="00644C67" w:rsidP="00BD6BE1">
            <w:pPr>
              <w:pStyle w:val="Texto"/>
            </w:pPr>
            <w:r>
              <w:t>Error</w:t>
            </w:r>
          </w:p>
          <w:p w14:paraId="69DBE0EB" w14:textId="77777777" w:rsidR="00644C67" w:rsidRDefault="00644C67" w:rsidP="00BD6BE1">
            <w:pPr>
              <w:pStyle w:val="Texto"/>
            </w:pPr>
            <w:r>
              <w:t>Alarma</w:t>
            </w:r>
          </w:p>
          <w:p w14:paraId="299716FA" w14:textId="77777777" w:rsidR="00644C67" w:rsidRDefault="00644C67" w:rsidP="00BD6BE1">
            <w:pPr>
              <w:pStyle w:val="Texto"/>
            </w:pPr>
            <w:r>
              <w:t>No disponible</w:t>
            </w:r>
          </w:p>
          <w:p w14:paraId="7E06DC30" w14:textId="77777777" w:rsidR="00644C67" w:rsidRDefault="00644C67" w:rsidP="00BD6BE1">
            <w:pPr>
              <w:pStyle w:val="Texto"/>
            </w:pPr>
            <w:r>
              <w:t>No se encuentra activo</w:t>
            </w:r>
          </w:p>
          <w:p w14:paraId="793A1D1B" w14:textId="07C66D18" w:rsidR="00644C67" w:rsidRDefault="00644C67" w:rsidP="00BD6BE1">
            <w:pPr>
              <w:pStyle w:val="Texto"/>
            </w:pPr>
            <w:r>
              <w:t>No definido</w:t>
            </w:r>
          </w:p>
        </w:tc>
        <w:tc>
          <w:tcPr>
            <w:tcW w:w="2926" w:type="dxa"/>
          </w:tcPr>
          <w:p w14:paraId="7BBC60DF" w14:textId="77777777" w:rsidR="00EE6B0D" w:rsidRDefault="00644C67" w:rsidP="00BD6BE1">
            <w:pPr>
              <w:pStyle w:val="Texto"/>
            </w:pPr>
            <w:r>
              <w:t>Bajo</w:t>
            </w:r>
          </w:p>
          <w:p w14:paraId="457B7DC8" w14:textId="39F808DB" w:rsidR="00644C67" w:rsidRDefault="00644C67" w:rsidP="00BD6BE1">
            <w:pPr>
              <w:pStyle w:val="Texto"/>
            </w:pPr>
            <w:r>
              <w:t>Alto</w:t>
            </w:r>
          </w:p>
        </w:tc>
      </w:tr>
      <w:tr w:rsidR="00EE6B0D" w14:paraId="5808EF27" w14:textId="77777777" w:rsidTr="00E603E4">
        <w:trPr>
          <w:jc w:val="center"/>
        </w:trPr>
        <w:tc>
          <w:tcPr>
            <w:tcW w:w="2925" w:type="dxa"/>
          </w:tcPr>
          <w:p w14:paraId="53DB68FE" w14:textId="2D3C11B5" w:rsidR="00EE6B0D" w:rsidRDefault="0043411B" w:rsidP="00BD6BE1">
            <w:pPr>
              <w:pStyle w:val="Texto"/>
            </w:pPr>
            <w:r>
              <w:t>Gris</w:t>
            </w:r>
          </w:p>
        </w:tc>
        <w:tc>
          <w:tcPr>
            <w:tcW w:w="2926" w:type="dxa"/>
          </w:tcPr>
          <w:p w14:paraId="2357C7B2" w14:textId="1C38AE12" w:rsidR="00EE6B0D" w:rsidRDefault="0043411B" w:rsidP="00BD6BE1">
            <w:pPr>
              <w:pStyle w:val="Texto"/>
            </w:pPr>
            <w:r>
              <w:t>Bajo Control</w:t>
            </w:r>
          </w:p>
        </w:tc>
        <w:tc>
          <w:tcPr>
            <w:tcW w:w="2926" w:type="dxa"/>
          </w:tcPr>
          <w:p w14:paraId="7994AEF5" w14:textId="599C6F6D" w:rsidR="00EE6B0D" w:rsidRDefault="0043411B" w:rsidP="00BD6BE1">
            <w:pPr>
              <w:pStyle w:val="Texto"/>
            </w:pPr>
            <w:r>
              <w:t>Bajo Control Entrada Manual</w:t>
            </w:r>
          </w:p>
        </w:tc>
      </w:tr>
    </w:tbl>
    <w:p w14:paraId="76749500" w14:textId="28E57D74" w:rsidR="00323585" w:rsidRDefault="00323585" w:rsidP="00BD6BE1">
      <w:pPr>
        <w:pStyle w:val="Texto"/>
      </w:pPr>
    </w:p>
    <w:p w14:paraId="070A99F8" w14:textId="6338D64A" w:rsidR="00EE4155" w:rsidRDefault="006E17A8" w:rsidP="001F3ABC">
      <w:pPr>
        <w:pStyle w:val="Ttulo4PT"/>
      </w:pPr>
      <w:r>
        <w:t>Páginas de Alarmas y Eventos</w:t>
      </w:r>
    </w:p>
    <w:p w14:paraId="3EE35F23" w14:textId="5B66A59C" w:rsidR="004D054F" w:rsidRPr="00FE2EFC" w:rsidRDefault="00E0658B" w:rsidP="00FE2EFC">
      <w:pPr>
        <w:pStyle w:val="Texto"/>
      </w:pPr>
      <w:r>
        <w:t>En estas páginas</w:t>
      </w:r>
      <w:r w:rsidR="00111D53">
        <w:t xml:space="preserve"> se muestran tanto alarmas del sistema como eventos</w:t>
      </w:r>
      <w:r w:rsidR="00B70DFC">
        <w:t>,</w:t>
      </w:r>
      <w:r w:rsidR="0098005B">
        <w:t xml:space="preserve"> </w:t>
      </w:r>
      <w:r w:rsidR="00B466E0">
        <w:t xml:space="preserve">en forma de texto con información acerca de dicho evento o alarma, como la fecha y la hora de la ocurrencia </w:t>
      </w:r>
      <w:r w:rsidR="007F6FF6">
        <w:t xml:space="preserve">así como </w:t>
      </w:r>
      <w:r w:rsidR="00B6294A">
        <w:t>el elemento donde fue definida la alarma, así como una descripción de dicha alarma</w:t>
      </w:r>
      <w:r w:rsidR="0028596C">
        <w:t xml:space="preserve"> </w:t>
      </w:r>
      <w:r w:rsidR="0028596C">
        <w:fldChar w:fldCharType="begin"/>
      </w:r>
      <w:r w:rsidR="00D94662">
        <w:instrText xml:space="preserve"> ADDIN ZOTERO_ITEM CSL_CITATION {"citationID":"7GvN18O4","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8596C">
        <w:fldChar w:fldCharType="separate"/>
      </w:r>
      <w:r w:rsidR="0028596C" w:rsidRPr="0028596C">
        <w:t>[8]</w:t>
      </w:r>
      <w:r w:rsidR="0028596C">
        <w:fldChar w:fldCharType="end"/>
      </w:r>
      <w:r w:rsidR="00B6294A">
        <w:t>.</w:t>
      </w:r>
      <w:r w:rsidR="00111D53">
        <w:t xml:space="preserve"> </w:t>
      </w:r>
      <w:r w:rsidR="00E207DA">
        <w:t>Así como en las páginas esquemáticas los colores también tienen sus significados en estas páginas:</w:t>
      </w:r>
    </w:p>
    <w:p w14:paraId="7CAC772E" w14:textId="7031F282" w:rsidR="00BF6599" w:rsidRDefault="00BF6599" w:rsidP="00B16EE9">
      <w:pPr>
        <w:pStyle w:val="Texto"/>
        <w:jc w:val="center"/>
      </w:pPr>
      <w:r w:rsidRPr="00BF6599">
        <w:rPr>
          <w:b/>
          <w:bCs/>
        </w:rPr>
        <w:t xml:space="preserve">Tabla </w:t>
      </w:r>
      <w:r w:rsidR="00C41C5C">
        <w:rPr>
          <w:b/>
          <w:bCs/>
        </w:rPr>
        <w:fldChar w:fldCharType="begin"/>
      </w:r>
      <w:r w:rsidR="00C41C5C">
        <w:rPr>
          <w:b/>
          <w:bCs/>
        </w:rPr>
        <w:instrText xml:space="preserve"> STYLEREF 1 \s </w:instrText>
      </w:r>
      <w:r w:rsidR="00C41C5C">
        <w:rPr>
          <w:b/>
          <w:bCs/>
        </w:rPr>
        <w:fldChar w:fldCharType="separate"/>
      </w:r>
      <w:r w:rsidR="00C41C5C">
        <w:rPr>
          <w:b/>
          <w:bCs/>
          <w:noProof/>
        </w:rPr>
        <w:t>1</w:t>
      </w:r>
      <w:r w:rsidR="00C41C5C">
        <w:rPr>
          <w:b/>
          <w:bCs/>
        </w:rPr>
        <w:fldChar w:fldCharType="end"/>
      </w:r>
      <w:r w:rsidR="00C41C5C">
        <w:rPr>
          <w:b/>
          <w:bCs/>
        </w:rPr>
        <w:t>.</w:t>
      </w:r>
      <w:r w:rsidR="00C41C5C">
        <w:rPr>
          <w:b/>
          <w:bCs/>
        </w:rPr>
        <w:fldChar w:fldCharType="begin"/>
      </w:r>
      <w:r w:rsidR="00C41C5C">
        <w:rPr>
          <w:b/>
          <w:bCs/>
        </w:rPr>
        <w:instrText xml:space="preserve"> SEQ Tabla \* ARABIC \s 1 </w:instrText>
      </w:r>
      <w:r w:rsidR="00C41C5C">
        <w:rPr>
          <w:b/>
          <w:bCs/>
        </w:rPr>
        <w:fldChar w:fldCharType="separate"/>
      </w:r>
      <w:r w:rsidR="00C41C5C">
        <w:rPr>
          <w:b/>
          <w:bCs/>
          <w:noProof/>
        </w:rPr>
        <w:t>2</w:t>
      </w:r>
      <w:r w:rsidR="00C41C5C">
        <w:rPr>
          <w:b/>
          <w:bCs/>
        </w:rPr>
        <w:fldChar w:fldCharType="end"/>
      </w:r>
      <w:r>
        <w:t xml:space="preserve"> Significado de los colores en las páginas </w:t>
      </w:r>
      <w:r>
        <w:rPr>
          <w:noProof/>
        </w:rPr>
        <w:t>de Alarmas y Eventos</w:t>
      </w:r>
      <w:r w:rsidR="00215A1C">
        <w:t xml:space="preserve"> </w:t>
      </w:r>
      <w:r w:rsidR="00215A1C">
        <w:fldChar w:fldCharType="begin"/>
      </w:r>
      <w:r w:rsidR="00D94662">
        <w:instrText xml:space="preserve"> ADDIN ZOTERO_ITEM CSL_CITATION {"citationID":"95zS4rO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15A1C">
        <w:fldChar w:fldCharType="separate"/>
      </w:r>
      <w:r w:rsidR="00215A1C" w:rsidRPr="00E0658B">
        <w:t>[8]</w:t>
      </w:r>
      <w:r w:rsidR="00215A1C">
        <w:fldChar w:fldCharType="end"/>
      </w:r>
      <w:r w:rsidR="00215A1C">
        <w:t>.</w:t>
      </w:r>
    </w:p>
    <w:tbl>
      <w:tblPr>
        <w:tblStyle w:val="Tablaconcuadrcula"/>
        <w:tblW w:w="0" w:type="auto"/>
        <w:tblLook w:val="04A0" w:firstRow="1" w:lastRow="0" w:firstColumn="1" w:lastColumn="0" w:noHBand="0" w:noVBand="1"/>
      </w:tblPr>
      <w:tblGrid>
        <w:gridCol w:w="4388"/>
        <w:gridCol w:w="4389"/>
      </w:tblGrid>
      <w:tr w:rsidR="00F24C61" w14:paraId="5915AF3E" w14:textId="77777777" w:rsidTr="00F24C61">
        <w:tc>
          <w:tcPr>
            <w:tcW w:w="4388" w:type="dxa"/>
          </w:tcPr>
          <w:p w14:paraId="6E2093EC" w14:textId="68DB8BEA" w:rsidR="00F24C61" w:rsidRPr="00BF6599" w:rsidRDefault="00F24C61" w:rsidP="00BF6599">
            <w:pPr>
              <w:pStyle w:val="Texto"/>
              <w:jc w:val="center"/>
              <w:rPr>
                <w:b/>
                <w:bCs/>
              </w:rPr>
            </w:pPr>
            <w:r w:rsidRPr="00BF6599">
              <w:rPr>
                <w:b/>
                <w:bCs/>
              </w:rPr>
              <w:t>Color</w:t>
            </w:r>
          </w:p>
        </w:tc>
        <w:tc>
          <w:tcPr>
            <w:tcW w:w="4389" w:type="dxa"/>
          </w:tcPr>
          <w:p w14:paraId="72D7BA5E" w14:textId="500B839F" w:rsidR="00F24C61" w:rsidRPr="00BF6599" w:rsidRDefault="00F24C61" w:rsidP="00BF6599">
            <w:pPr>
              <w:pStyle w:val="Texto"/>
              <w:jc w:val="center"/>
              <w:rPr>
                <w:b/>
                <w:bCs/>
              </w:rPr>
            </w:pPr>
            <w:r w:rsidRPr="00BF6599">
              <w:rPr>
                <w:b/>
                <w:bCs/>
              </w:rPr>
              <w:t>Significado</w:t>
            </w:r>
          </w:p>
        </w:tc>
      </w:tr>
      <w:tr w:rsidR="00F24C61" w14:paraId="170111E8" w14:textId="77777777" w:rsidTr="00F24C61">
        <w:tc>
          <w:tcPr>
            <w:tcW w:w="4388" w:type="dxa"/>
          </w:tcPr>
          <w:p w14:paraId="2FF0CA8C" w14:textId="26EF6AD0" w:rsidR="00F24C61" w:rsidRDefault="00F24C61" w:rsidP="00BF6599">
            <w:pPr>
              <w:pStyle w:val="Texto"/>
              <w:jc w:val="center"/>
            </w:pPr>
            <w:r>
              <w:t>Verde</w:t>
            </w:r>
          </w:p>
        </w:tc>
        <w:tc>
          <w:tcPr>
            <w:tcW w:w="4389" w:type="dxa"/>
          </w:tcPr>
          <w:p w14:paraId="43971B5A" w14:textId="04FBF44C" w:rsidR="00F24C61" w:rsidRDefault="00F24C61" w:rsidP="00BF6599">
            <w:pPr>
              <w:pStyle w:val="Texto"/>
              <w:jc w:val="center"/>
            </w:pPr>
            <w:r>
              <w:t>Evento</w:t>
            </w:r>
          </w:p>
        </w:tc>
      </w:tr>
      <w:tr w:rsidR="00F24C61" w14:paraId="2A56EA27" w14:textId="77777777" w:rsidTr="00F24C61">
        <w:tc>
          <w:tcPr>
            <w:tcW w:w="4388" w:type="dxa"/>
          </w:tcPr>
          <w:p w14:paraId="1F18AC54" w14:textId="291672B3" w:rsidR="00F24C61" w:rsidRDefault="00F24C61" w:rsidP="00BF6599">
            <w:pPr>
              <w:pStyle w:val="Texto"/>
              <w:jc w:val="center"/>
            </w:pPr>
            <w:r>
              <w:t>Rojo</w:t>
            </w:r>
          </w:p>
        </w:tc>
        <w:tc>
          <w:tcPr>
            <w:tcW w:w="4389" w:type="dxa"/>
          </w:tcPr>
          <w:p w14:paraId="1097CB17" w14:textId="4F2FDA67" w:rsidR="00F24C61" w:rsidRDefault="00F24C61" w:rsidP="00BF6599">
            <w:pPr>
              <w:pStyle w:val="Texto"/>
              <w:jc w:val="center"/>
            </w:pPr>
            <w:r>
              <w:t xml:space="preserve">Alarma </w:t>
            </w:r>
            <w:r w:rsidR="00AF296B">
              <w:t>No Reconocida</w:t>
            </w:r>
          </w:p>
        </w:tc>
      </w:tr>
      <w:tr w:rsidR="00F24C61" w14:paraId="0E5F5A29" w14:textId="77777777" w:rsidTr="00F24C61">
        <w:tc>
          <w:tcPr>
            <w:tcW w:w="4388" w:type="dxa"/>
          </w:tcPr>
          <w:p w14:paraId="6361A7DE" w14:textId="0A53EDA2" w:rsidR="00F24C61" w:rsidRDefault="00AF296B" w:rsidP="00BF6599">
            <w:pPr>
              <w:pStyle w:val="Texto"/>
              <w:jc w:val="center"/>
            </w:pPr>
            <w:r>
              <w:t>Gris</w:t>
            </w:r>
          </w:p>
        </w:tc>
        <w:tc>
          <w:tcPr>
            <w:tcW w:w="4389" w:type="dxa"/>
          </w:tcPr>
          <w:p w14:paraId="5425AC66" w14:textId="77777777" w:rsidR="00F24C61" w:rsidRDefault="00BF6599" w:rsidP="00BF6599">
            <w:pPr>
              <w:pStyle w:val="Texto"/>
              <w:jc w:val="center"/>
            </w:pPr>
            <w:r>
              <w:t>Enviando Acción de Control</w:t>
            </w:r>
          </w:p>
          <w:p w14:paraId="3471D75A" w14:textId="7DE503F7" w:rsidR="00BF6599" w:rsidRDefault="00BF6599" w:rsidP="00BF6599">
            <w:pPr>
              <w:pStyle w:val="Texto"/>
              <w:jc w:val="center"/>
            </w:pPr>
            <w:r>
              <w:t>Alarma Reconocida</w:t>
            </w:r>
          </w:p>
        </w:tc>
      </w:tr>
    </w:tbl>
    <w:p w14:paraId="31CC982F" w14:textId="77777777" w:rsidR="00E207DA" w:rsidRDefault="00E207DA" w:rsidP="00BD6BE1">
      <w:pPr>
        <w:pStyle w:val="Texto"/>
      </w:pPr>
    </w:p>
    <w:p w14:paraId="18188581" w14:textId="644A67D6" w:rsidR="00B01B00" w:rsidRDefault="00FE2EFC" w:rsidP="001F3ABC">
      <w:pPr>
        <w:pStyle w:val="Ttulo4PT"/>
      </w:pPr>
      <w:r>
        <w:t>Páginas de Tendencias HMI</w:t>
      </w:r>
    </w:p>
    <w:p w14:paraId="1ECDC0E8" w14:textId="6AFB8C8A" w:rsidR="003A2003" w:rsidRDefault="00215A1C" w:rsidP="00BD6BE1">
      <w:pPr>
        <w:pStyle w:val="Texto"/>
      </w:pPr>
      <w:r>
        <w:t xml:space="preserve">Las páginas de tendencias mostrarán un </w:t>
      </w:r>
      <w:r w:rsidR="00612185">
        <w:t>cuadro de las lecturas analógicas a lo largo del tiempo, conteniendo las tendencias de</w:t>
      </w:r>
      <w:r w:rsidR="00012ED3">
        <w:t xml:space="preserve"> las variables </w:t>
      </w:r>
      <w:r w:rsidR="00422487">
        <w:t>que el operador requiera seleccionar</w:t>
      </w:r>
      <w:r w:rsidR="00012ED3">
        <w:t xml:space="preserve"> </w:t>
      </w:r>
      <w:r w:rsidR="00422487">
        <w:t>p</w:t>
      </w:r>
      <w:r w:rsidR="00012ED3">
        <w:t>a</w:t>
      </w:r>
      <w:r w:rsidR="00422487">
        <w:t>ra</w:t>
      </w:r>
      <w:r w:rsidR="00012ED3">
        <w:t xml:space="preserve"> elegir la curva de lo</w:t>
      </w:r>
      <w:r w:rsidR="00A5734F">
        <w:t>s valores calculados o los monitoreados</w:t>
      </w:r>
      <w:r w:rsidR="00E956CC">
        <w:t xml:space="preserve"> </w:t>
      </w:r>
      <w:r w:rsidR="00E956CC">
        <w:fldChar w:fldCharType="begin"/>
      </w:r>
      <w:r w:rsidR="00D94662">
        <w:instrText xml:space="preserve"> ADDIN ZOTERO_ITEM CSL_CITATION {"citationID":"afbXnPjA","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956CC">
        <w:fldChar w:fldCharType="separate"/>
      </w:r>
      <w:r w:rsidR="00E956CC" w:rsidRPr="00E956CC">
        <w:t>[8]</w:t>
      </w:r>
      <w:r w:rsidR="00E956CC">
        <w:fldChar w:fldCharType="end"/>
      </w:r>
      <w:r w:rsidR="00A5734F">
        <w:t xml:space="preserve">. </w:t>
      </w:r>
      <w:r w:rsidR="00B15102">
        <w:t>La utilidad de estas páginas surge al poder elegir entre distintos gráficos, y poder seleccionar la escala de tiempo para que sea por</w:t>
      </w:r>
      <w:r w:rsidR="00B4785F">
        <w:t xml:space="preserve"> distintos intervalos de tiempo como hora, día, semana, </w:t>
      </w:r>
      <w:proofErr w:type="spellStart"/>
      <w:r w:rsidR="00654C41">
        <w:t>etc</w:t>
      </w:r>
      <w:proofErr w:type="spellEnd"/>
      <w:r w:rsidR="00B4785F">
        <w:t xml:space="preserve"> </w:t>
      </w:r>
      <w:r w:rsidR="00B4785F">
        <w:fldChar w:fldCharType="begin"/>
      </w:r>
      <w:r w:rsidR="00D94662">
        <w:instrText xml:space="preserve"> ADDIN ZOTERO_ITEM CSL_CITATION {"citationID":"cVNA0W9j","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4785F">
        <w:fldChar w:fldCharType="separate"/>
      </w:r>
      <w:r w:rsidR="00B4785F" w:rsidRPr="00B4785F">
        <w:t>[8]</w:t>
      </w:r>
      <w:r w:rsidR="00B4785F">
        <w:fldChar w:fldCharType="end"/>
      </w:r>
      <w:r w:rsidR="00B4785F">
        <w:t>.</w:t>
      </w:r>
    </w:p>
    <w:p w14:paraId="0C3DA128" w14:textId="2B19D942" w:rsidR="006F45BB" w:rsidRDefault="006F45BB" w:rsidP="001F3ABC">
      <w:pPr>
        <w:pStyle w:val="Ttulo4PT"/>
      </w:pPr>
      <w:r>
        <w:t>Páginas de Informe</w:t>
      </w:r>
      <w:r w:rsidR="005708F9">
        <w:t xml:space="preserve"> HMI</w:t>
      </w:r>
    </w:p>
    <w:p w14:paraId="1F0B9390" w14:textId="4CBDFBAC" w:rsidR="007669FA" w:rsidRDefault="0080660B" w:rsidP="00BD6BE1">
      <w:pPr>
        <w:pStyle w:val="Texto"/>
      </w:pPr>
      <w:r>
        <w:t xml:space="preserve">Las páginas de informe o reporte son muy similares a las páginas de tendencias en todo, </w:t>
      </w:r>
      <w:r w:rsidR="000B1C4D">
        <w:t xml:space="preserve">sin embargo las páginas de informe </w:t>
      </w:r>
      <w:r w:rsidR="005606A0">
        <w:t>tomaran las variables en función del tiempo en un formato de texto y a través de una table</w:t>
      </w:r>
      <w:r w:rsidR="000C3E6A">
        <w:t>, los tiempos que suelen ofrecerse en estas páginas son Informe Diario, Semanal</w:t>
      </w:r>
      <w:r w:rsidR="007669FA">
        <w:t xml:space="preserve">, </w:t>
      </w:r>
      <w:proofErr w:type="spellStart"/>
      <w:r w:rsidR="007669FA">
        <w:t>etc</w:t>
      </w:r>
      <w:proofErr w:type="spellEnd"/>
      <w:r w:rsidR="007669FA">
        <w:t xml:space="preserve"> </w:t>
      </w:r>
      <w:r w:rsidR="007669FA">
        <w:fldChar w:fldCharType="begin"/>
      </w:r>
      <w:r w:rsidR="00D94662">
        <w:instrText xml:space="preserve"> ADDIN ZOTERO_ITEM CSL_CITATION {"citationID":"zJiTMt2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669FA">
        <w:fldChar w:fldCharType="separate"/>
      </w:r>
      <w:r w:rsidR="007669FA" w:rsidRPr="00B4785F">
        <w:t>[8]</w:t>
      </w:r>
      <w:r w:rsidR="007669FA">
        <w:fldChar w:fldCharType="end"/>
      </w:r>
      <w:r w:rsidR="007669FA">
        <w:t>.</w:t>
      </w:r>
    </w:p>
    <w:p w14:paraId="541680D6" w14:textId="38B02806" w:rsidR="005662D5" w:rsidRDefault="005662D5" w:rsidP="001F3ABC">
      <w:pPr>
        <w:pStyle w:val="Ttulo4PT"/>
      </w:pPr>
      <w:r>
        <w:t xml:space="preserve">Páginas de </w:t>
      </w:r>
      <w:r w:rsidR="0002467B">
        <w:t>Sistema</w:t>
      </w:r>
      <w:r>
        <w:t xml:space="preserve"> HMI</w:t>
      </w:r>
    </w:p>
    <w:p w14:paraId="550327F6" w14:textId="15699210" w:rsidR="005662D5" w:rsidRDefault="004066AA" w:rsidP="00BD6BE1">
      <w:pPr>
        <w:pStyle w:val="Texto"/>
      </w:pPr>
      <w:r>
        <w:t xml:space="preserve">Este tipo de páginas </w:t>
      </w:r>
      <w:r w:rsidR="009B06F6">
        <w:t xml:space="preserve">sirven para mostrar los estados de conexión de las computadoras en las estaciones, donde el color verde representará </w:t>
      </w:r>
      <w:r w:rsidR="001656A9">
        <w:t xml:space="preserve">que una computadora </w:t>
      </w:r>
      <w:proofErr w:type="spellStart"/>
      <w:r w:rsidR="001656A9">
        <w:t>esta</w:t>
      </w:r>
      <w:proofErr w:type="spellEnd"/>
      <w:r w:rsidR="001656A9">
        <w:t xml:space="preserve"> disponible y conectada</w:t>
      </w:r>
      <w:r w:rsidR="009B06F6">
        <w:t xml:space="preserve"> y el color rojo un estado de error</w:t>
      </w:r>
      <w:r w:rsidR="0009726B">
        <w:t xml:space="preserve">, </w:t>
      </w:r>
      <w:r w:rsidR="001656A9">
        <w:t xml:space="preserve">dado por </w:t>
      </w:r>
      <w:r w:rsidR="00A60D06">
        <w:t xml:space="preserve">que la computadora no </w:t>
      </w:r>
      <w:r w:rsidR="004E3081">
        <w:t>está</w:t>
      </w:r>
      <w:r w:rsidR="00A60D06">
        <w:t xml:space="preserve"> disponible al estar apagada o interrumpida</w:t>
      </w:r>
      <w:r w:rsidR="0009726B">
        <w:t xml:space="preserve"> </w:t>
      </w:r>
      <w:r w:rsidR="0009726B">
        <w:fldChar w:fldCharType="begin"/>
      </w:r>
      <w:r w:rsidR="00D94662">
        <w:instrText xml:space="preserve"> ADDIN ZOTERO_ITEM CSL_CITATION {"citationID":"oJ6BSt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9726B">
        <w:fldChar w:fldCharType="separate"/>
      </w:r>
      <w:r w:rsidR="0009726B" w:rsidRPr="0009726B">
        <w:t>[8]</w:t>
      </w:r>
      <w:r w:rsidR="0009726B">
        <w:fldChar w:fldCharType="end"/>
      </w:r>
      <w:r w:rsidR="0009726B">
        <w:t>.</w:t>
      </w:r>
    </w:p>
    <w:p w14:paraId="439E3C73" w14:textId="2458AEFB" w:rsidR="00A60D06" w:rsidRDefault="00A60D06" w:rsidP="001F3ABC">
      <w:pPr>
        <w:pStyle w:val="Ttulo4PT"/>
      </w:pPr>
      <w:r>
        <w:t>Páginas de Operador HMI</w:t>
      </w:r>
    </w:p>
    <w:p w14:paraId="2BB1A59C" w14:textId="250EAAA6" w:rsidR="003336F8" w:rsidRDefault="00151A08" w:rsidP="00BD6BE1">
      <w:pPr>
        <w:pStyle w:val="Texto"/>
      </w:pPr>
      <w:r>
        <w:t xml:space="preserve">En esta página </w:t>
      </w:r>
      <w:r w:rsidR="00F73458">
        <w:t xml:space="preserve">se muestran en cambio opciones para los operadores como agregar notas </w:t>
      </w:r>
      <w:r w:rsidR="00763B53">
        <w:t xml:space="preserve">en un cuadro de texto donde se registre la fecha y la hora de dicha nota, </w:t>
      </w:r>
      <w:r w:rsidR="00E03D9B">
        <w:t>además de</w:t>
      </w:r>
      <w:r w:rsidR="00763B53">
        <w:t xml:space="preserve"> otra página que permite el registro de los nombres de los operadores, el nombre de </w:t>
      </w:r>
      <w:r w:rsidR="00ED4240">
        <w:t>la estación actual, así como la fecha y la hora</w:t>
      </w:r>
      <w:r w:rsidR="00810F02">
        <w:t xml:space="preserve"> </w:t>
      </w:r>
      <w:r w:rsidR="00810F02">
        <w:fldChar w:fldCharType="begin"/>
      </w:r>
      <w:r w:rsidR="00D94662">
        <w:instrText xml:space="preserve"> ADDIN ZOTERO_ITEM CSL_CITATION {"citationID":"5nnXyYdq","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10F02">
        <w:fldChar w:fldCharType="separate"/>
      </w:r>
      <w:r w:rsidR="00810F02" w:rsidRPr="00810F02">
        <w:t>[8]</w:t>
      </w:r>
      <w:r w:rsidR="00810F02">
        <w:fldChar w:fldCharType="end"/>
      </w:r>
      <w:r w:rsidR="00ED4240">
        <w:t>.</w:t>
      </w:r>
      <w:r w:rsidR="00BD4B88">
        <w:t xml:space="preserve"> </w:t>
      </w:r>
      <w:r w:rsidR="00C4448E">
        <w:t>En estas páginas</w:t>
      </w:r>
      <w:r w:rsidR="00C55528">
        <w:t xml:space="preserve"> </w:t>
      </w:r>
      <w:r w:rsidR="0073250E">
        <w:t xml:space="preserve">también se administra </w:t>
      </w:r>
      <w:r w:rsidR="006C4254">
        <w:t>el inicio de sesión y su</w:t>
      </w:r>
      <w:r w:rsidR="00E701B8">
        <w:t xml:space="preserve"> cierra de los diferentes operadores con sus cuentas</w:t>
      </w:r>
      <w:r w:rsidR="00AE2469">
        <w:t xml:space="preserve">, administrando también los turnos del operador en las tablas Existencia del Operador </w:t>
      </w:r>
      <w:r w:rsidR="00AE2469">
        <w:fldChar w:fldCharType="begin"/>
      </w:r>
      <w:r w:rsidR="00D94662">
        <w:instrText xml:space="preserve"> ADDIN ZOTERO_ITEM CSL_CITATION {"citationID":"2ZssOXXc","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E2469">
        <w:fldChar w:fldCharType="separate"/>
      </w:r>
      <w:r w:rsidR="00AE2469" w:rsidRPr="00AE2469">
        <w:t>[8]</w:t>
      </w:r>
      <w:r w:rsidR="00AE2469">
        <w:fldChar w:fldCharType="end"/>
      </w:r>
      <w:r w:rsidR="00AE2469">
        <w:t>.</w:t>
      </w:r>
    </w:p>
    <w:p w14:paraId="51FD6E18" w14:textId="6EBED9EC" w:rsidR="000C3D04" w:rsidRDefault="00A5681C" w:rsidP="00831831">
      <w:pPr>
        <w:pStyle w:val="Ttulo3PT"/>
      </w:pPr>
      <w:bookmarkStart w:id="19" w:name="_Toc88241189"/>
      <w:r>
        <w:t>ESTÁNDARES DE DISEÑO DE APLICACIONES HMI</w:t>
      </w:r>
      <w:bookmarkEnd w:id="19"/>
    </w:p>
    <w:p w14:paraId="4F4D98D8" w14:textId="6E1C931C" w:rsidR="00346E0F" w:rsidRDefault="00FB28C8" w:rsidP="00346E0F">
      <w:pPr>
        <w:pStyle w:val="Texto"/>
      </w:pPr>
      <w:r>
        <w:t xml:space="preserve">Los HMI son la interfaz a través de la cual los usuarios tienen acceso al sistema SCADA permitiendo su supervisión, </w:t>
      </w:r>
      <w:r w:rsidR="00835210">
        <w:t xml:space="preserve">entonces mostrar la información y </w:t>
      </w:r>
      <w:r w:rsidR="00F05014">
        <w:t xml:space="preserve">el contexto correctos para cada uno de los contextos posibles de un proceso permitirá </w:t>
      </w:r>
      <w:r w:rsidR="00646B49">
        <w:t xml:space="preserve">que el operario detecte y responda más eficientemente ante situaciones </w:t>
      </w:r>
      <w:r w:rsidR="000E7A9C">
        <w:t xml:space="preserve">anormales </w:t>
      </w:r>
      <w:r w:rsidR="000E7A9C">
        <w:fldChar w:fldCharType="begin"/>
      </w:r>
      <w:r w:rsidR="000E7A9C">
        <w:instrText xml:space="preserve"> ADDIN ZOTERO_ITEM CSL_CITATION {"citationID":"X1fct2l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7A9C">
        <w:fldChar w:fldCharType="separate"/>
      </w:r>
      <w:r w:rsidR="000E7A9C" w:rsidRPr="000E7A9C">
        <w:t>[9]</w:t>
      </w:r>
      <w:r w:rsidR="000E7A9C">
        <w:fldChar w:fldCharType="end"/>
      </w:r>
      <w:r w:rsidR="000E7A9C">
        <w:t>.</w:t>
      </w:r>
      <w:r w:rsidR="00646B49">
        <w:t xml:space="preserve"> </w:t>
      </w:r>
    </w:p>
    <w:p w14:paraId="2C3A21EB" w14:textId="3245A1C2" w:rsidR="00E94DB2" w:rsidRDefault="00A85806" w:rsidP="00346E0F">
      <w:pPr>
        <w:pStyle w:val="Texto"/>
      </w:pPr>
      <w:r>
        <w:t>Una HMI debe ser diseñada para reducir el tiempo de inactividad, el desperdicio de espacio</w:t>
      </w:r>
      <w:r w:rsidR="00B53373">
        <w:t xml:space="preserve"> o de tiempo, así como el mejoramiento de la calidad y la productividad</w:t>
      </w:r>
      <w:r w:rsidR="0033262B">
        <w:t xml:space="preserve"> </w:t>
      </w:r>
      <w:r w:rsidR="0033262B">
        <w:fldChar w:fldCharType="begin"/>
      </w:r>
      <w:r w:rsidR="0033262B">
        <w:instrText xml:space="preserve"> ADDIN ZOTERO_ITEM CSL_CITATION {"citationID":"8WcyKVP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3262B">
        <w:fldChar w:fldCharType="separate"/>
      </w:r>
      <w:r w:rsidR="0033262B" w:rsidRPr="0033262B">
        <w:t>[9]</w:t>
      </w:r>
      <w:r w:rsidR="0033262B">
        <w:fldChar w:fldCharType="end"/>
      </w:r>
      <w:r w:rsidR="00B53373">
        <w:t>.</w:t>
      </w:r>
      <w:r w:rsidR="00530AEA">
        <w:t xml:space="preserve"> Al mostrar a los operadores solo la información más necesaria de cada context</w:t>
      </w:r>
      <w:r w:rsidR="00B52079">
        <w:t xml:space="preserve">o se permitirá una mejor toma de decisiones </w:t>
      </w:r>
      <w:r w:rsidR="00B52079">
        <w:fldChar w:fldCharType="begin"/>
      </w:r>
      <w:r w:rsidR="00B52079">
        <w:instrText xml:space="preserve"> ADDIN ZOTERO_ITEM CSL_CITATION {"citationID":"aZXUSqQ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52079">
        <w:fldChar w:fldCharType="separate"/>
      </w:r>
      <w:r w:rsidR="00B52079" w:rsidRPr="00B52079">
        <w:t>[9]</w:t>
      </w:r>
      <w:r w:rsidR="00B52079">
        <w:fldChar w:fldCharType="end"/>
      </w:r>
      <w:r w:rsidR="00B52079">
        <w:t>.</w:t>
      </w:r>
    </w:p>
    <w:p w14:paraId="5E2159F7" w14:textId="2D2766D7" w:rsidR="00AE6440" w:rsidRDefault="00E927A7" w:rsidP="001F3ABC">
      <w:pPr>
        <w:pStyle w:val="Ttulo4PT"/>
      </w:pPr>
      <w:r>
        <w:lastRenderedPageBreak/>
        <w:t>Convenciones de Colores para HMI</w:t>
      </w:r>
    </w:p>
    <w:p w14:paraId="28A6A64C" w14:textId="772E7D8B" w:rsidR="00E927A7" w:rsidRDefault="00B8248C" w:rsidP="00BD6BE1">
      <w:pPr>
        <w:pStyle w:val="Texto"/>
      </w:pPr>
      <w:r>
        <w:t xml:space="preserve">En el entorno </w:t>
      </w:r>
      <w:r w:rsidR="008F2A00">
        <w:t xml:space="preserve">de trabajo de aplicaciones industriales donde se usan los HMI, estos deben ser diseñados </w:t>
      </w:r>
      <w:r w:rsidR="00D556E9">
        <w:t xml:space="preserve">para alinearse a un modelo mental acorde al flujo de trabajo de tareas asignadas a cada usuario, es decir, </w:t>
      </w:r>
      <w:r w:rsidR="009E5C45">
        <w:t>los usuarios deben poder hallar</w:t>
      </w:r>
      <w:r w:rsidR="0034585A">
        <w:t xml:space="preserve"> la información necesari</w:t>
      </w:r>
      <w:r w:rsidR="00D94662">
        <w:t>a</w:t>
      </w:r>
      <w:r w:rsidR="0034585A">
        <w:t xml:space="preserve">, </w:t>
      </w:r>
      <w:r w:rsidR="00D94662">
        <w:t>así</w:t>
      </w:r>
      <w:r w:rsidR="0034585A">
        <w:t xml:space="preserve"> como los controles</w:t>
      </w:r>
      <w:r w:rsidR="00D94662">
        <w:t xml:space="preserve"> con una mínima necesidad en cuanto a reconocimiento de colores </w:t>
      </w:r>
      <w:r w:rsidR="00D94662">
        <w:fldChar w:fldCharType="begin"/>
      </w:r>
      <w:r w:rsidR="00D94662">
        <w:instrText xml:space="preserve"> ADDIN ZOTERO_ITEM CSL_CITATION {"citationID":"60LAz8u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94662">
        <w:fldChar w:fldCharType="separate"/>
      </w:r>
      <w:r w:rsidR="00D94662" w:rsidRPr="00D94662">
        <w:t>[9]</w:t>
      </w:r>
      <w:r w:rsidR="00D94662">
        <w:fldChar w:fldCharType="end"/>
      </w:r>
      <w:r w:rsidR="00D94662">
        <w:t>.</w:t>
      </w:r>
      <w:r w:rsidR="005C10D1">
        <w:t xml:space="preserve"> </w:t>
      </w:r>
    </w:p>
    <w:p w14:paraId="4D934617" w14:textId="5FA93E1E" w:rsidR="004B7782" w:rsidRDefault="004B7782" w:rsidP="00BD6BE1">
      <w:pPr>
        <w:pStyle w:val="Texto"/>
      </w:pPr>
      <w:r>
        <w:t xml:space="preserve">A </w:t>
      </w:r>
      <w:r w:rsidR="0091782B">
        <w:t>continuación,</w:t>
      </w:r>
      <w:r>
        <w:t xml:space="preserve"> se exponen una serie de pautas en cuanto al color </w:t>
      </w:r>
      <w:r w:rsidR="0091782B">
        <w:t>para crear pantallas:</w:t>
      </w:r>
    </w:p>
    <w:p w14:paraId="63229A20" w14:textId="289B0CF0" w:rsidR="0091782B" w:rsidRDefault="00B814FD" w:rsidP="00286260">
      <w:pPr>
        <w:pStyle w:val="Texto"/>
        <w:numPr>
          <w:ilvl w:val="0"/>
          <w:numId w:val="13"/>
        </w:numPr>
      </w:pPr>
      <w:r>
        <w:t xml:space="preserve">Alarmas: </w:t>
      </w:r>
      <w:r w:rsidR="00E16EC0">
        <w:t>Se recomienda utilizar colores brillantes e intensos, además no deben usarse esos colores para nada más</w:t>
      </w:r>
      <w:r w:rsidR="00D33374">
        <w:t xml:space="preserve"> </w:t>
      </w:r>
      <w:r w:rsidR="00D33374">
        <w:fldChar w:fldCharType="begin"/>
      </w:r>
      <w:r w:rsidR="00D33374">
        <w:instrText xml:space="preserve"> ADDIN ZOTERO_ITEM CSL_CITATION {"citationID":"jH2bFRp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33374">
        <w:fldChar w:fldCharType="separate"/>
      </w:r>
      <w:r w:rsidR="00D33374" w:rsidRPr="00D33374">
        <w:t>[9]</w:t>
      </w:r>
      <w:r w:rsidR="00D33374">
        <w:fldChar w:fldCharType="end"/>
      </w:r>
      <w:r w:rsidR="00E16EC0">
        <w:t>.</w:t>
      </w:r>
    </w:p>
    <w:p w14:paraId="5F4C198B" w14:textId="1717DD94" w:rsidR="00AC016F" w:rsidRDefault="00AC016F" w:rsidP="00286260">
      <w:pPr>
        <w:pStyle w:val="Texto"/>
        <w:numPr>
          <w:ilvl w:val="0"/>
          <w:numId w:val="13"/>
        </w:numPr>
      </w:pPr>
      <w:r>
        <w:t>Datos en vivo: Se recomienda utilizar colores menos intensos, por ejemplo el azul oscuro o verde oscuro</w:t>
      </w:r>
      <w:r w:rsidR="00BF585E">
        <w:t>, que distraerán menos y al mismo tiempo permitirán diferenciar claramente los datos</w:t>
      </w:r>
      <w:r w:rsidR="00232DDA">
        <w:t xml:space="preserve"> de otros estáticos </w:t>
      </w:r>
      <w:r w:rsidR="00232DDA">
        <w:fldChar w:fldCharType="begin"/>
      </w:r>
      <w:r w:rsidR="00232DDA">
        <w:instrText xml:space="preserve"> ADDIN ZOTERO_ITEM CSL_CITATION {"citationID":"P1iKsDN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2DDA">
        <w:fldChar w:fldCharType="separate"/>
      </w:r>
      <w:r w:rsidR="00232DDA" w:rsidRPr="00232DDA">
        <w:t>[9]</w:t>
      </w:r>
      <w:r w:rsidR="00232DDA">
        <w:fldChar w:fldCharType="end"/>
      </w:r>
      <w:r w:rsidR="00232DDA">
        <w:t>.</w:t>
      </w:r>
    </w:p>
    <w:p w14:paraId="0C2A930E" w14:textId="218951A8" w:rsidR="00232DDA" w:rsidRDefault="00D77BAF" w:rsidP="00286260">
      <w:pPr>
        <w:pStyle w:val="Texto"/>
        <w:numPr>
          <w:ilvl w:val="0"/>
          <w:numId w:val="13"/>
        </w:numPr>
      </w:pPr>
      <w:r>
        <w:t>Fondo de pantalla</w:t>
      </w:r>
      <w:r w:rsidR="00FD4572">
        <w:t xml:space="preserve">: </w:t>
      </w:r>
      <w:r w:rsidR="00691C7C">
        <w:t>Se recomienda la utilización de colores no saturados, tales como el gris claro</w:t>
      </w:r>
      <w:r w:rsidR="003A799B">
        <w:t xml:space="preserve"> que reduzca la interferencia con otros colores utilizados en la </w:t>
      </w:r>
      <w:r w:rsidR="00F44B61">
        <w:t xml:space="preserve">interfaz </w:t>
      </w:r>
      <w:r w:rsidR="00F44B61">
        <w:fldChar w:fldCharType="begin"/>
      </w:r>
      <w:r w:rsidR="00F44B61">
        <w:instrText xml:space="preserve"> ADDIN ZOTERO_ITEM CSL_CITATION {"citationID":"HzjFhWF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4B61">
        <w:fldChar w:fldCharType="separate"/>
      </w:r>
      <w:r w:rsidR="00F44B61" w:rsidRPr="00F44B61">
        <w:t>[9]</w:t>
      </w:r>
      <w:r w:rsidR="00F44B61">
        <w:fldChar w:fldCharType="end"/>
      </w:r>
      <w:r w:rsidR="00F44B61">
        <w:t>.</w:t>
      </w:r>
    </w:p>
    <w:p w14:paraId="2C0E5437" w14:textId="754C23E8" w:rsidR="007C2A62" w:rsidRDefault="00A25DA0" w:rsidP="00286260">
      <w:pPr>
        <w:pStyle w:val="Texto"/>
        <w:numPr>
          <w:ilvl w:val="0"/>
          <w:numId w:val="13"/>
        </w:numPr>
      </w:pPr>
      <w:r>
        <w:t>Deben evitarse la utilización de colores previamente utilizados</w:t>
      </w:r>
      <w:r w:rsidR="00A31900">
        <w:t xml:space="preserve"> en otros objetos</w:t>
      </w:r>
      <w:r>
        <w:t xml:space="preserve">, por </w:t>
      </w:r>
      <w:r w:rsidR="009224B1">
        <w:t>ejemplo,</w:t>
      </w:r>
      <w:r>
        <w:t xml:space="preserve"> los asignados para alarmas y </w:t>
      </w:r>
      <w:r w:rsidR="00A31900">
        <w:t>datos en vivo</w:t>
      </w:r>
      <w:r w:rsidR="00046EEF">
        <w:t xml:space="preserve">. Si se necesita hacer énfasis </w:t>
      </w:r>
      <w:r w:rsidR="002B557B">
        <w:t xml:space="preserve">en algún elemento se debería utilizar el groso de línea </w:t>
      </w:r>
      <w:r w:rsidR="002B557B">
        <w:fldChar w:fldCharType="begin"/>
      </w:r>
      <w:r w:rsidR="00F605BB">
        <w:instrText xml:space="preserve"> ADDIN ZOTERO_ITEM CSL_CITATION {"citationID":"l8HzsxN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B557B">
        <w:fldChar w:fldCharType="separate"/>
      </w:r>
      <w:r w:rsidR="002B557B" w:rsidRPr="00F44B61">
        <w:t>[9]</w:t>
      </w:r>
      <w:r w:rsidR="002B557B">
        <w:fldChar w:fldCharType="end"/>
      </w:r>
      <w:r w:rsidR="002B557B">
        <w:t>.</w:t>
      </w:r>
    </w:p>
    <w:p w14:paraId="4B2320EA" w14:textId="1ABF8DD3" w:rsidR="002B557B" w:rsidRDefault="002B643B" w:rsidP="00286260">
      <w:pPr>
        <w:pStyle w:val="Texto"/>
        <w:numPr>
          <w:ilvl w:val="0"/>
          <w:numId w:val="13"/>
        </w:numPr>
      </w:pPr>
      <w:r>
        <w:t xml:space="preserve">La representación del estado no dependerá únicamente del color, se recomienda la utilización de características adicionales como el relleno, la forma </w:t>
      </w:r>
      <w:r w:rsidR="0002321B">
        <w:t xml:space="preserve">o inclusive un texto simple que determine el estado actual </w:t>
      </w:r>
      <w:r w:rsidR="0002321B">
        <w:fldChar w:fldCharType="begin"/>
      </w:r>
      <w:r w:rsidR="00F605BB">
        <w:instrText xml:space="preserve"> ADDIN ZOTERO_ITEM CSL_CITATION {"citationID":"zxSQWEW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2321B">
        <w:fldChar w:fldCharType="separate"/>
      </w:r>
      <w:r w:rsidR="0002321B" w:rsidRPr="00F44B61">
        <w:t>[9]</w:t>
      </w:r>
      <w:r w:rsidR="0002321B">
        <w:fldChar w:fldCharType="end"/>
      </w:r>
      <w:r w:rsidR="0002321B">
        <w:t>.</w:t>
      </w:r>
    </w:p>
    <w:p w14:paraId="5C95E9EE" w14:textId="5127CE43" w:rsidR="0002321B" w:rsidRDefault="00EF7223" w:rsidP="00286260">
      <w:pPr>
        <w:pStyle w:val="Texto"/>
        <w:numPr>
          <w:ilvl w:val="0"/>
          <w:numId w:val="13"/>
        </w:numPr>
      </w:pPr>
      <w:r>
        <w:t>Se debe estandarizar la utilización del color, que sea consistente y siempre aplicado de manera rigurosa</w:t>
      </w:r>
      <w:r w:rsidR="00AA1E4B">
        <w:t xml:space="preserve">, además de documentado </w:t>
      </w:r>
      <w:r w:rsidR="00AA1E4B">
        <w:fldChar w:fldCharType="begin"/>
      </w:r>
      <w:r w:rsidR="00F605BB">
        <w:instrText xml:space="preserve"> ADDIN ZOTERO_ITEM CSL_CITATION {"citationID":"aYmw1gd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A1E4B">
        <w:fldChar w:fldCharType="separate"/>
      </w:r>
      <w:r w:rsidR="00AA1E4B" w:rsidRPr="00F44B61">
        <w:t>[9]</w:t>
      </w:r>
      <w:r w:rsidR="00AA1E4B">
        <w:fldChar w:fldCharType="end"/>
      </w:r>
      <w:r w:rsidR="00AA1E4B">
        <w:t>.</w:t>
      </w:r>
    </w:p>
    <w:p w14:paraId="02830D0F" w14:textId="4A59C45B" w:rsidR="00897BCD" w:rsidRDefault="00D934C0" w:rsidP="00286260">
      <w:pPr>
        <w:pStyle w:val="Texto"/>
        <w:numPr>
          <w:ilvl w:val="0"/>
          <w:numId w:val="13"/>
        </w:numPr>
      </w:pPr>
      <w:r>
        <w:t>El contraste con el fondo de pantalla debe ser tomado a consideración para evitar la fatiga visual</w:t>
      </w:r>
      <w:r w:rsidR="00897BCD">
        <w:t xml:space="preserve">  </w:t>
      </w:r>
      <w:r w:rsidR="00897BCD">
        <w:fldChar w:fldCharType="begin"/>
      </w:r>
      <w:r w:rsidR="00F605BB">
        <w:instrText xml:space="preserve"> ADDIN ZOTERO_ITEM CSL_CITATION {"citationID":"SXEZeA7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97BCD">
        <w:fldChar w:fldCharType="separate"/>
      </w:r>
      <w:r w:rsidR="00897BCD" w:rsidRPr="00F44B61">
        <w:t>[9]</w:t>
      </w:r>
      <w:r w:rsidR="00897BCD">
        <w:fldChar w:fldCharType="end"/>
      </w:r>
      <w:r w:rsidR="00897BCD">
        <w:t>.</w:t>
      </w:r>
    </w:p>
    <w:p w14:paraId="0DB96762" w14:textId="77777777" w:rsidR="00F3236E" w:rsidRDefault="003B06CA" w:rsidP="00F3236E">
      <w:pPr>
        <w:pStyle w:val="Texto"/>
        <w:keepNext/>
        <w:jc w:val="center"/>
      </w:pPr>
      <w:r w:rsidRPr="003B06CA">
        <w:rPr>
          <w:noProof/>
        </w:rPr>
        <w:lastRenderedPageBreak/>
        <w:drawing>
          <wp:inline distT="0" distB="0" distL="0" distR="0" wp14:anchorId="4F931582" wp14:editId="58AD074C">
            <wp:extent cx="5163271" cy="3105583"/>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3"/>
                    <a:stretch>
                      <a:fillRect/>
                    </a:stretch>
                  </pic:blipFill>
                  <pic:spPr>
                    <a:xfrm>
                      <a:off x="0" y="0"/>
                      <a:ext cx="5163271" cy="3105583"/>
                    </a:xfrm>
                    <a:prstGeom prst="rect">
                      <a:avLst/>
                    </a:prstGeom>
                  </pic:spPr>
                </pic:pic>
              </a:graphicData>
            </a:graphic>
          </wp:inline>
        </w:drawing>
      </w:r>
    </w:p>
    <w:p w14:paraId="5B4416CD" w14:textId="5DFF2019" w:rsidR="00897BCD" w:rsidRPr="00052A65" w:rsidRDefault="00F3236E" w:rsidP="00F3236E">
      <w:pPr>
        <w:pStyle w:val="Descripcin"/>
        <w:jc w:val="center"/>
        <w:rPr>
          <w:b w:val="0"/>
          <w:bCs/>
        </w:rPr>
      </w:pPr>
      <w:bookmarkStart w:id="20" w:name="_Ref87911522"/>
      <w:r>
        <w:t xml:space="preserve">Figura </w:t>
      </w:r>
      <w:fldSimple w:instr=" STYLEREF 1 \s ">
        <w:r w:rsidR="00C33DD0">
          <w:rPr>
            <w:noProof/>
          </w:rPr>
          <w:t>1</w:t>
        </w:r>
      </w:fldSimple>
      <w:r w:rsidR="00C33DD0">
        <w:t>.</w:t>
      </w:r>
      <w:fldSimple w:instr=" SEQ Figura \* ARABIC \s 1 ">
        <w:r w:rsidR="00C33DD0">
          <w:rPr>
            <w:noProof/>
          </w:rPr>
          <w:t>3</w:t>
        </w:r>
      </w:fldSimple>
      <w:bookmarkEnd w:id="20"/>
      <w:r>
        <w:t xml:space="preserve"> </w:t>
      </w:r>
      <w:r w:rsidRPr="00052A65">
        <w:rPr>
          <w:b w:val="0"/>
          <w:bCs/>
        </w:rPr>
        <w:t>Ejemplo de utilización adecuada del color</w:t>
      </w:r>
      <w:r w:rsidR="00F605BB" w:rsidRPr="00052A65">
        <w:rPr>
          <w:b w:val="0"/>
          <w:bCs/>
        </w:rPr>
        <w:t xml:space="preserve"> </w:t>
      </w:r>
      <w:r w:rsidR="00F605BB" w:rsidRPr="00052A65">
        <w:rPr>
          <w:b w:val="0"/>
          <w:bCs/>
        </w:rPr>
        <w:fldChar w:fldCharType="begin"/>
      </w:r>
      <w:r w:rsidR="00F605BB" w:rsidRPr="00052A65">
        <w:rPr>
          <w:b w:val="0"/>
          <w:bCs/>
        </w:rPr>
        <w:instrText xml:space="preserve"> ADDIN ZOTERO_ITEM CSL_CITATION {"citationID":"09fLhod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05BB" w:rsidRPr="00052A65">
        <w:rPr>
          <w:b w:val="0"/>
          <w:bCs/>
        </w:rPr>
        <w:fldChar w:fldCharType="separate"/>
      </w:r>
      <w:r w:rsidR="00F605BB" w:rsidRPr="00052A65">
        <w:rPr>
          <w:b w:val="0"/>
          <w:bCs/>
        </w:rPr>
        <w:t>[9]</w:t>
      </w:r>
      <w:r w:rsidR="00F605BB" w:rsidRPr="00052A65">
        <w:rPr>
          <w:b w:val="0"/>
          <w:bCs/>
        </w:rPr>
        <w:fldChar w:fldCharType="end"/>
      </w:r>
      <w:r w:rsidR="00F605BB" w:rsidRPr="00052A65">
        <w:rPr>
          <w:b w:val="0"/>
          <w:bCs/>
        </w:rPr>
        <w:t>.</w:t>
      </w:r>
    </w:p>
    <w:p w14:paraId="67FC9FFE" w14:textId="46A41BC9" w:rsidR="00990B7E" w:rsidRDefault="00990B7E" w:rsidP="00990B7E">
      <w:pPr>
        <w:pStyle w:val="Texto"/>
      </w:pPr>
      <w:r>
        <w:t xml:space="preserve">Como se muestra en la </w:t>
      </w:r>
      <w:r>
        <w:fldChar w:fldCharType="begin"/>
      </w:r>
      <w:r>
        <w:instrText xml:space="preserve"> REF _Ref87911522 \h </w:instrText>
      </w:r>
      <w:r>
        <w:fldChar w:fldCharType="separate"/>
      </w:r>
      <w:r>
        <w:t xml:space="preserve">Figura </w:t>
      </w:r>
      <w:r>
        <w:rPr>
          <w:noProof/>
        </w:rPr>
        <w:t>1</w:t>
      </w:r>
      <w:r>
        <w:t>.</w:t>
      </w:r>
      <w:r>
        <w:rPr>
          <w:noProof/>
        </w:rPr>
        <w:t>3</w:t>
      </w:r>
      <w:r>
        <w:fldChar w:fldCharType="end"/>
      </w:r>
      <w:r w:rsidR="001533C9">
        <w:t>, el color se ha reservado para ser utilizado en alarmas y en los datos en vivo</w:t>
      </w:r>
      <w:r w:rsidR="002F0769">
        <w:t xml:space="preserve">, se puede notar claramente que las alarmas tienen colores más visibles y llamativos, sin embargo todos los demás objetos tienen tonos de gris para no distraer de la información más importante </w:t>
      </w:r>
      <w:r w:rsidR="00E73150">
        <w:fldChar w:fldCharType="begin"/>
      </w:r>
      <w:r w:rsidR="00E73150">
        <w:instrText xml:space="preserve"> ADDIN ZOTERO_ITEM CSL_CITATION {"citationID":"dWkBWoD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73150">
        <w:fldChar w:fldCharType="separate"/>
      </w:r>
      <w:r w:rsidR="00E73150" w:rsidRPr="00E73150">
        <w:t>[9]</w:t>
      </w:r>
      <w:r w:rsidR="00E73150">
        <w:fldChar w:fldCharType="end"/>
      </w:r>
      <w:r w:rsidR="002F0769">
        <w:t>.</w:t>
      </w:r>
      <w:r>
        <w:t xml:space="preserve"> </w:t>
      </w:r>
    </w:p>
    <w:p w14:paraId="39731BFE" w14:textId="404F71AD" w:rsidR="00BF7882" w:rsidRDefault="004072DC" w:rsidP="001F3ABC">
      <w:pPr>
        <w:pStyle w:val="Ttulo4PT"/>
      </w:pPr>
      <w:r>
        <w:t>Animaciones en Objetos HMI</w:t>
      </w:r>
    </w:p>
    <w:p w14:paraId="6EC37A5F" w14:textId="1DB3E3EC" w:rsidR="00BD5CAF" w:rsidRDefault="008B2698" w:rsidP="00BD6BE1">
      <w:pPr>
        <w:pStyle w:val="Texto"/>
      </w:pPr>
      <w:r>
        <w:t xml:space="preserve">Para mostrar que un objeto </w:t>
      </w:r>
      <w:r w:rsidR="00557C43">
        <w:t xml:space="preserve">en la interfaz </w:t>
      </w:r>
      <w:r>
        <w:t>requiere de atención inmediata, se puede utilizar la animación de parpadeo o intermitente</w:t>
      </w:r>
      <w:r w:rsidR="00487F9A">
        <w:t xml:space="preserve"> para un objeto, sin </w:t>
      </w:r>
      <w:r w:rsidR="00900271">
        <w:t>embargo,</w:t>
      </w:r>
      <w:r w:rsidR="00487F9A">
        <w:t xml:space="preserve"> el texto de dicho</w:t>
      </w:r>
      <w:r w:rsidR="008C7A2B">
        <w:t xml:space="preserve"> objeto deberá acentuarse manteniendo su legibilidad</w:t>
      </w:r>
      <w:r w:rsidR="00737200">
        <w:t>, se sugiere utilizar un borde u otro objeto parpadeante junto al texto</w:t>
      </w:r>
      <w:r w:rsidR="00900271">
        <w:t xml:space="preserve"> </w:t>
      </w:r>
      <w:r w:rsidR="00900271">
        <w:fldChar w:fldCharType="begin"/>
      </w:r>
      <w:r w:rsidR="00900271">
        <w:instrText xml:space="preserve"> ADDIN ZOTERO_ITEM CSL_CITATION {"citationID":"yApXGIG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0271">
        <w:fldChar w:fldCharType="separate"/>
      </w:r>
      <w:r w:rsidR="00900271" w:rsidRPr="00900271">
        <w:t>[9]</w:t>
      </w:r>
      <w:r w:rsidR="00900271">
        <w:fldChar w:fldCharType="end"/>
      </w:r>
      <w:r w:rsidR="00737200">
        <w:t xml:space="preserve">. </w:t>
      </w:r>
      <w:r w:rsidR="00900271">
        <w:t>Además,</w:t>
      </w:r>
      <w:r w:rsidR="00737200">
        <w:t xml:space="preserve"> se debe </w:t>
      </w:r>
      <w:r w:rsidR="00900271">
        <w:t>proporcionar una opción al operador para detener el parpadeo cuando se percate del problema</w:t>
      </w:r>
      <w:r w:rsidR="001C44FA">
        <w:t xml:space="preserve"> </w:t>
      </w:r>
      <w:r w:rsidR="001C44FA">
        <w:fldChar w:fldCharType="begin"/>
      </w:r>
      <w:r w:rsidR="001C44FA">
        <w:instrText xml:space="preserve"> ADDIN ZOTERO_ITEM CSL_CITATION {"citationID":"fizODKX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44FA">
        <w:fldChar w:fldCharType="separate"/>
      </w:r>
      <w:r w:rsidR="001C44FA" w:rsidRPr="001C44FA">
        <w:t>[9]</w:t>
      </w:r>
      <w:r w:rsidR="001C44FA">
        <w:fldChar w:fldCharType="end"/>
      </w:r>
      <w:r w:rsidR="00900271">
        <w:t>.</w:t>
      </w:r>
    </w:p>
    <w:p w14:paraId="49B92A78" w14:textId="5B8C7BBE" w:rsidR="004B147E" w:rsidRDefault="00206F5B" w:rsidP="001F3ABC">
      <w:pPr>
        <w:pStyle w:val="Ttulo4PT"/>
      </w:pPr>
      <w:r>
        <w:t xml:space="preserve">Tipos de </w:t>
      </w:r>
      <w:r w:rsidR="004F261B">
        <w:t>Fuente</w:t>
      </w:r>
      <w:r>
        <w:t xml:space="preserve"> y Tamaños de Fuente</w:t>
      </w:r>
    </w:p>
    <w:p w14:paraId="30F0BAB5" w14:textId="02935114" w:rsidR="004B147E" w:rsidRDefault="0055740C" w:rsidP="00BD6BE1">
      <w:pPr>
        <w:pStyle w:val="Texto"/>
      </w:pPr>
      <w:r>
        <w:t>Las pantallas HMI deben mostrar textos claros y fáciles de leer, permitiendo a los usuarios comprender la navegación</w:t>
      </w:r>
      <w:r w:rsidR="006D1680">
        <w:t xml:space="preserve">, a continuación se mostrarán recomendaciones clave para tipos y tamaños de fuente </w:t>
      </w:r>
      <w:r w:rsidR="00E62527">
        <w:fldChar w:fldCharType="begin"/>
      </w:r>
      <w:r w:rsidR="00E62527">
        <w:instrText xml:space="preserve"> ADDIN ZOTERO_ITEM CSL_CITATION {"citationID":"5APmMlq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62527">
        <w:fldChar w:fldCharType="separate"/>
      </w:r>
      <w:r w:rsidR="00E62527" w:rsidRPr="00E62527">
        <w:t>[9]</w:t>
      </w:r>
      <w:r w:rsidR="00E62527">
        <w:fldChar w:fldCharType="end"/>
      </w:r>
      <w:r w:rsidR="006D1680">
        <w:t xml:space="preserve">: </w:t>
      </w:r>
    </w:p>
    <w:p w14:paraId="7C394843" w14:textId="13DD15C1" w:rsidR="00E62527" w:rsidRDefault="00CA3A04" w:rsidP="00286260">
      <w:pPr>
        <w:pStyle w:val="Texto"/>
        <w:numPr>
          <w:ilvl w:val="0"/>
          <w:numId w:val="14"/>
        </w:numPr>
      </w:pPr>
      <w:r>
        <w:t>Se recomienda utilizar la fuente San</w:t>
      </w:r>
      <w:r w:rsidR="00B41820">
        <w:t>s Serif para una mejor legibilidad</w:t>
      </w:r>
      <w:r w:rsidR="003E6EDB">
        <w:t xml:space="preserve"> </w:t>
      </w:r>
      <w:r w:rsidR="003E6EDB">
        <w:fldChar w:fldCharType="begin"/>
      </w:r>
      <w:r w:rsidR="003E6EDB">
        <w:instrText xml:space="preserve"> ADDIN ZOTERO_ITEM CSL_CITATION {"citationID":"GRnUap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159F401A" w14:textId="58A91027" w:rsidR="00B41820" w:rsidRDefault="00957E3B" w:rsidP="00286260">
      <w:pPr>
        <w:pStyle w:val="Texto"/>
        <w:numPr>
          <w:ilvl w:val="0"/>
          <w:numId w:val="14"/>
        </w:numPr>
      </w:pPr>
      <w:r>
        <w:t xml:space="preserve">Se debe utilizar un tamaño de fuente uniforme tanto para los datos, </w:t>
      </w:r>
      <w:r w:rsidR="006E144B">
        <w:t>“</w:t>
      </w:r>
      <w:proofErr w:type="spellStart"/>
      <w:r w:rsidR="006E144B">
        <w:t>captions</w:t>
      </w:r>
      <w:proofErr w:type="spellEnd"/>
      <w:r w:rsidR="00F15534">
        <w:t>”, títulos</w:t>
      </w:r>
      <w:r w:rsidR="00C213E3">
        <w:t>, cabecera</w:t>
      </w:r>
      <w:r w:rsidR="006E144B">
        <w:t>s</w:t>
      </w:r>
      <w:r w:rsidR="00F15534">
        <w:t>. Mientras que las etiquetas y anotaciones pueden ser más pequeñas</w:t>
      </w:r>
      <w:r w:rsidR="003E6EDB">
        <w:t xml:space="preserve"> </w:t>
      </w:r>
      <w:r w:rsidR="003E6EDB">
        <w:fldChar w:fldCharType="begin"/>
      </w:r>
      <w:r w:rsidR="002E08E7">
        <w:instrText xml:space="preserve"> ADDIN ZOTERO_ITEM CSL_CITATION {"citationID":"Q98v7Tx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02BA0DA6" w14:textId="6DED1B62" w:rsidR="00F15534" w:rsidRDefault="007B599F" w:rsidP="00286260">
      <w:pPr>
        <w:pStyle w:val="Texto"/>
        <w:numPr>
          <w:ilvl w:val="0"/>
          <w:numId w:val="14"/>
        </w:numPr>
      </w:pPr>
      <w:r>
        <w:t>Datos prioritarios deben ser más grandes y en negrillas</w:t>
      </w:r>
      <w:r w:rsidR="003E6EDB">
        <w:t xml:space="preserve"> </w:t>
      </w:r>
      <w:r w:rsidR="003E6EDB">
        <w:fldChar w:fldCharType="begin"/>
      </w:r>
      <w:r w:rsidR="002E08E7">
        <w:instrText xml:space="preserve"> ADDIN ZOTERO_ITEM CSL_CITATION {"citationID":"RTYXQiG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3D46175D" w14:textId="1DC4F090" w:rsidR="007B599F" w:rsidRDefault="00A27968" w:rsidP="00286260">
      <w:pPr>
        <w:pStyle w:val="Texto"/>
        <w:numPr>
          <w:ilvl w:val="0"/>
          <w:numId w:val="14"/>
        </w:numPr>
      </w:pPr>
      <w:r>
        <w:lastRenderedPageBreak/>
        <w:t>Para otros datos que se busquen destacar se deben utilizar fuentes que sean más grandes que los de las etiquetas</w:t>
      </w:r>
      <w:r w:rsidR="00CE165E">
        <w:t xml:space="preserve"> </w:t>
      </w:r>
      <w:r w:rsidR="00CE165E">
        <w:fldChar w:fldCharType="begin"/>
      </w:r>
      <w:r w:rsidR="002E08E7">
        <w:instrText xml:space="preserve"> ADDIN ZOTERO_ITEM CSL_CITATION {"citationID":"AmnXu8w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165E">
        <w:fldChar w:fldCharType="separate"/>
      </w:r>
      <w:r w:rsidR="00CE165E" w:rsidRPr="00CE165E">
        <w:t>[9]</w:t>
      </w:r>
      <w:r w:rsidR="00CE165E">
        <w:fldChar w:fldCharType="end"/>
      </w:r>
      <w:r w:rsidR="00CE165E">
        <w:t>.</w:t>
      </w:r>
    </w:p>
    <w:p w14:paraId="1B45D0AF" w14:textId="74A179BE" w:rsidR="00424B03" w:rsidRDefault="00424B03" w:rsidP="00424B03">
      <w:pPr>
        <w:pStyle w:val="Texto"/>
      </w:pPr>
      <w:r>
        <w:t xml:space="preserve">Es necesario </w:t>
      </w:r>
      <w:r w:rsidR="00A84A6C">
        <w:t>comentar también que los tamaños de fuente dependerán en gran medida de donde se estén mostrando y como los usuarios estan viendo el monitor</w:t>
      </w:r>
      <w:r w:rsidR="002E08E7">
        <w:t xml:space="preserve">, se necesitarán fuentes más grandes si dichos monitores estarán </w:t>
      </w:r>
      <w:proofErr w:type="spellStart"/>
      <w:r w:rsidR="002E08E7">
        <w:t>mu</w:t>
      </w:r>
      <w:proofErr w:type="spellEnd"/>
      <w:r w:rsidR="002E08E7">
        <w:t xml:space="preserve"> lejos de los usuarios </w:t>
      </w:r>
      <w:r w:rsidR="002E08E7">
        <w:fldChar w:fldCharType="begin"/>
      </w:r>
      <w:r w:rsidR="002E08E7">
        <w:instrText xml:space="preserve"> ADDIN ZOTERO_ITEM CSL_CITATION {"citationID":"nrjgtJS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E08E7">
        <w:fldChar w:fldCharType="separate"/>
      </w:r>
      <w:r w:rsidR="002E08E7" w:rsidRPr="002E08E7">
        <w:t>[9]</w:t>
      </w:r>
      <w:r w:rsidR="002E08E7">
        <w:fldChar w:fldCharType="end"/>
      </w:r>
      <w:r w:rsidR="002E08E7">
        <w:t>.</w:t>
      </w:r>
    </w:p>
    <w:p w14:paraId="259D4952" w14:textId="0E78F4E0" w:rsidR="002C02D9" w:rsidRDefault="00954B86" w:rsidP="001F3ABC">
      <w:pPr>
        <w:pStyle w:val="Ttulo4PT"/>
      </w:pPr>
      <w:r>
        <w:t>Texto Estático</w:t>
      </w:r>
    </w:p>
    <w:p w14:paraId="343AAA69" w14:textId="38B48C5B" w:rsidR="00235D70" w:rsidRDefault="00F53447" w:rsidP="00BD6BE1">
      <w:pPr>
        <w:pStyle w:val="Texto"/>
      </w:pPr>
      <w:r>
        <w:t xml:space="preserve">Este término se refiere a los textos que no </w:t>
      </w:r>
      <w:r w:rsidR="009B1371">
        <w:t>cambiarán</w:t>
      </w:r>
      <w:r>
        <w:t xml:space="preserve"> en la interfaz durante su </w:t>
      </w:r>
      <w:r w:rsidR="009B1371">
        <w:t xml:space="preserve">funcionamiento, aquí se </w:t>
      </w:r>
      <w:r w:rsidR="002E0A99">
        <w:t>incluyen</w:t>
      </w:r>
      <w:r w:rsidR="009B1371">
        <w:t xml:space="preserve"> los textos que pueden ser modificados por los usuarios</w:t>
      </w:r>
      <w:r w:rsidR="002E0A99">
        <w:t xml:space="preserve"> con permisos para poder modificarlos, pero que no se modificarán </w:t>
      </w:r>
      <w:r w:rsidR="005F2F03">
        <w:t xml:space="preserve">con frecuencia </w:t>
      </w:r>
      <w:r w:rsidR="005F2F03">
        <w:fldChar w:fldCharType="begin"/>
      </w:r>
      <w:r w:rsidR="005F2F03">
        <w:instrText xml:space="preserve"> ADDIN ZOTERO_ITEM CSL_CITATION {"citationID":"y6d5IJn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F03">
        <w:fldChar w:fldCharType="separate"/>
      </w:r>
      <w:r w:rsidR="005F2F03" w:rsidRPr="005F2F03">
        <w:t>[9]</w:t>
      </w:r>
      <w:r w:rsidR="005F2F03">
        <w:fldChar w:fldCharType="end"/>
      </w:r>
      <w:r w:rsidR="005F2F03">
        <w:t>.</w:t>
      </w:r>
      <w:r w:rsidR="009B1371">
        <w:t xml:space="preserve"> </w:t>
      </w:r>
    </w:p>
    <w:p w14:paraId="3685D335" w14:textId="41E63587" w:rsidR="005F2F03" w:rsidRDefault="007D2D64" w:rsidP="00BD6BE1">
      <w:pPr>
        <w:pStyle w:val="Texto"/>
      </w:pPr>
      <w:r>
        <w:t>A continuación, se muestran recomendaciones generales para los textos estáticos:</w:t>
      </w:r>
    </w:p>
    <w:p w14:paraId="1F8F73CF" w14:textId="670596D2" w:rsidR="007D2D64" w:rsidRDefault="007D2D64" w:rsidP="00286260">
      <w:pPr>
        <w:pStyle w:val="Texto"/>
        <w:numPr>
          <w:ilvl w:val="0"/>
          <w:numId w:val="15"/>
        </w:numPr>
      </w:pPr>
      <w:r>
        <w:t xml:space="preserve">Se debe </w:t>
      </w:r>
      <w:r w:rsidR="00C101BA">
        <w:t>reducir la utilización de abreviaturas ya que traducirlos a otros idiomas puede ser difícil</w:t>
      </w:r>
      <w:r w:rsidR="00906331">
        <w:t xml:space="preserve"> </w:t>
      </w:r>
      <w:r w:rsidR="00906331">
        <w:fldChar w:fldCharType="begin"/>
      </w:r>
      <w:r w:rsidR="00906331">
        <w:instrText xml:space="preserve"> ADDIN ZOTERO_ITEM CSL_CITATION {"citationID":"2LIqFBk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6331">
        <w:fldChar w:fldCharType="separate"/>
      </w:r>
      <w:r w:rsidR="00906331" w:rsidRPr="00906331">
        <w:t>[9]</w:t>
      </w:r>
      <w:r w:rsidR="00906331">
        <w:fldChar w:fldCharType="end"/>
      </w:r>
      <w:r w:rsidR="00C101BA">
        <w:t>.</w:t>
      </w:r>
    </w:p>
    <w:p w14:paraId="0FA09650" w14:textId="5BD9A761" w:rsidR="00C101BA" w:rsidRDefault="00EA2F3F" w:rsidP="00286260">
      <w:pPr>
        <w:pStyle w:val="Texto"/>
        <w:numPr>
          <w:ilvl w:val="0"/>
          <w:numId w:val="15"/>
        </w:numPr>
      </w:pPr>
      <w:r>
        <w:t>El tamaño debe ser acorde a su jerarquía y el tamaño del monitor</w:t>
      </w:r>
      <w:r w:rsidR="00144D87">
        <w:t xml:space="preserve"> </w:t>
      </w:r>
      <w:r w:rsidR="00144D87">
        <w:fldChar w:fldCharType="begin"/>
      </w:r>
      <w:r w:rsidR="0001289F">
        <w:instrText xml:space="preserve"> ADDIN ZOTERO_ITEM CSL_CITATION {"citationID":"ZTSHCss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24290C16" w14:textId="7F0C3B46" w:rsidR="00906331" w:rsidRDefault="00906331" w:rsidP="00286260">
      <w:pPr>
        <w:pStyle w:val="Texto"/>
        <w:numPr>
          <w:ilvl w:val="0"/>
          <w:numId w:val="15"/>
        </w:numPr>
      </w:pPr>
      <w:r>
        <w:t>Debe diseñarse los espacios de los textos tomando en cuenta la traducción a otros idiomas</w:t>
      </w:r>
      <w:r w:rsidR="00144D87">
        <w:t xml:space="preserve"> </w:t>
      </w:r>
      <w:r w:rsidR="00144D87">
        <w:fldChar w:fldCharType="begin"/>
      </w:r>
      <w:r w:rsidR="0001289F">
        <w:instrText xml:space="preserve"> ADDIN ZOTERO_ITEM CSL_CITATION {"citationID":"icTnDzf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64B8003D" w14:textId="793AF553" w:rsidR="00CD3DCB" w:rsidRDefault="00522679" w:rsidP="003F65A5">
      <w:pPr>
        <w:pStyle w:val="Ttulo5PT"/>
      </w:pPr>
      <w:r>
        <w:t>Títulos</w:t>
      </w:r>
    </w:p>
    <w:p w14:paraId="74BAA6AC" w14:textId="6866AC96" w:rsidR="005168D4" w:rsidRDefault="00CB54BC" w:rsidP="00CB54BC">
      <w:pPr>
        <w:pStyle w:val="Texto"/>
      </w:pPr>
      <w:r>
        <w:t xml:space="preserve">Los títulos </w:t>
      </w:r>
      <w:r w:rsidR="00CA504C">
        <w:t xml:space="preserve">son los </w:t>
      </w:r>
      <w:r w:rsidR="0001289F">
        <w:t>textos</w:t>
      </w:r>
      <w:r w:rsidR="00CA504C">
        <w:t xml:space="preserve"> que se muestran en la parte superior de la pantalla o de la página e identifica o describe</w:t>
      </w:r>
      <w:r w:rsidR="0001289F">
        <w:t xml:space="preserve"> el contenido de dicha página o pantalla </w:t>
      </w:r>
      <w:r w:rsidR="0001289F">
        <w:fldChar w:fldCharType="begin"/>
      </w:r>
      <w:r w:rsidR="0001289F">
        <w:instrText xml:space="preserve"> ADDIN ZOTERO_ITEM CSL_CITATION {"citationID":"C1XOTcX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289F">
        <w:fldChar w:fldCharType="separate"/>
      </w:r>
      <w:r w:rsidR="0001289F" w:rsidRPr="0001289F">
        <w:t>[9]</w:t>
      </w:r>
      <w:r w:rsidR="0001289F">
        <w:fldChar w:fldCharType="end"/>
      </w:r>
      <w:r w:rsidR="0001289F">
        <w:t>.</w:t>
      </w:r>
    </w:p>
    <w:p w14:paraId="22BCE32E" w14:textId="0401B6C5" w:rsidR="00BE08AF" w:rsidRDefault="00BE08AF" w:rsidP="00CB54BC">
      <w:pPr>
        <w:pStyle w:val="Texto"/>
      </w:pPr>
      <w:r>
        <w:t xml:space="preserve">A </w:t>
      </w:r>
      <w:r w:rsidR="0063640B">
        <w:t>continuación,</w:t>
      </w:r>
      <w:r>
        <w:t xml:space="preserve"> se muestran recomendaciones generales para los títulos</w:t>
      </w:r>
      <w:r w:rsidR="0063640B">
        <w:t xml:space="preserve">: </w:t>
      </w:r>
    </w:p>
    <w:p w14:paraId="6F4F2126" w14:textId="58A18E2B" w:rsidR="0063640B" w:rsidRDefault="00D656DB" w:rsidP="00286260">
      <w:pPr>
        <w:pStyle w:val="Texto"/>
        <w:numPr>
          <w:ilvl w:val="0"/>
          <w:numId w:val="16"/>
        </w:numPr>
      </w:pPr>
      <w:r>
        <w:t>Se debe utilizar una fuente en negrillas</w:t>
      </w:r>
      <w:r w:rsidR="004C56C8">
        <w:t xml:space="preserve"> </w:t>
      </w:r>
      <w:r w:rsidR="004C56C8">
        <w:fldChar w:fldCharType="begin"/>
      </w:r>
      <w:r w:rsidR="005F243C">
        <w:instrText xml:space="preserve"> ADDIN ZOTERO_ITEM CSL_CITATION {"citationID":"izN3fpf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5F243C" w:rsidRPr="005F243C">
        <w:t>[9]</w:t>
      </w:r>
      <w:r w:rsidR="004C56C8">
        <w:fldChar w:fldCharType="end"/>
      </w:r>
      <w:r w:rsidR="004C56C8">
        <w:t>.</w:t>
      </w:r>
    </w:p>
    <w:p w14:paraId="7AFAC8D0" w14:textId="1A0D4C43" w:rsidR="00D656DB" w:rsidRDefault="00D656DB" w:rsidP="00286260">
      <w:pPr>
        <w:pStyle w:val="Texto"/>
        <w:numPr>
          <w:ilvl w:val="0"/>
          <w:numId w:val="16"/>
        </w:numPr>
      </w:pPr>
      <w:r>
        <w:t>Se debe u</w:t>
      </w:r>
      <w:r w:rsidR="004C56C8">
        <w:t xml:space="preserve">sar un tamaño de fuente grande </w:t>
      </w:r>
      <w:r w:rsidR="004C56C8">
        <w:fldChar w:fldCharType="begin"/>
      </w:r>
      <w:r w:rsidR="005F243C">
        <w:instrText xml:space="preserve"> ADDIN ZOTERO_ITEM CSL_CITATION {"citationID":"Dr2EyMu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4C56C8" w:rsidRPr="0001289F">
        <w:t>[9]</w:t>
      </w:r>
      <w:r w:rsidR="004C56C8">
        <w:fldChar w:fldCharType="end"/>
      </w:r>
      <w:r w:rsidR="004C56C8">
        <w:t>.</w:t>
      </w:r>
    </w:p>
    <w:p w14:paraId="22ED8471" w14:textId="23DC7463" w:rsidR="004C56C8" w:rsidRPr="005168D4" w:rsidRDefault="004C56C8" w:rsidP="00286260">
      <w:pPr>
        <w:pStyle w:val="Texto"/>
        <w:numPr>
          <w:ilvl w:val="0"/>
          <w:numId w:val="16"/>
        </w:numPr>
      </w:pPr>
      <w:r>
        <w:t xml:space="preserve">Los títulos deben estar en la misma posición en cada pantalla para que los usuarios puedan identificarlo más rápidamente </w:t>
      </w:r>
      <w:r>
        <w:fldChar w:fldCharType="begin"/>
      </w:r>
      <w:r w:rsidR="005F243C">
        <w:instrText xml:space="preserve"> ADDIN ZOTERO_ITEM CSL_CITATION {"citationID":"4jXl5a3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01289F">
        <w:t>[9]</w:t>
      </w:r>
      <w:r>
        <w:fldChar w:fldCharType="end"/>
      </w:r>
      <w:r>
        <w:t>.</w:t>
      </w:r>
    </w:p>
    <w:p w14:paraId="165A9AD9" w14:textId="290F3E77" w:rsidR="004C56C8" w:rsidRDefault="00483B49" w:rsidP="000256F9">
      <w:pPr>
        <w:pStyle w:val="Ttulo5PT"/>
      </w:pPr>
      <w:r>
        <w:t>Cabeceras de Columnas</w:t>
      </w:r>
    </w:p>
    <w:p w14:paraId="37804ED3" w14:textId="29113FEC" w:rsidR="000256F9" w:rsidRDefault="00357C09" w:rsidP="00BD6BE1">
      <w:pPr>
        <w:pStyle w:val="Texto"/>
      </w:pPr>
      <w:r>
        <w:t>Estos textos se muestran en la parte superior de una columna de datos o controles</w:t>
      </w:r>
      <w:r w:rsidR="00FA0F86">
        <w:t xml:space="preserve">, su función es describir el contenido que viene debajo de ellos </w:t>
      </w:r>
      <w:r w:rsidR="005F243C">
        <w:fldChar w:fldCharType="begin"/>
      </w:r>
      <w:r w:rsidR="005F243C">
        <w:instrText xml:space="preserve"> ADDIN ZOTERO_ITEM CSL_CITATION {"citationID":"zZ6lymS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43C">
        <w:fldChar w:fldCharType="separate"/>
      </w:r>
      <w:r w:rsidR="005F243C" w:rsidRPr="005F243C">
        <w:t>[9]</w:t>
      </w:r>
      <w:r w:rsidR="005F243C">
        <w:fldChar w:fldCharType="end"/>
      </w:r>
      <w:r w:rsidR="00FA0F86">
        <w:t>.</w:t>
      </w:r>
    </w:p>
    <w:p w14:paraId="1A469FF9" w14:textId="4862925B" w:rsidR="005F243C" w:rsidRDefault="00B34AA3" w:rsidP="00BD6BE1">
      <w:pPr>
        <w:pStyle w:val="Texto"/>
      </w:pPr>
      <w:r>
        <w:t xml:space="preserve">Para estos textos se podría </w:t>
      </w:r>
      <w:r w:rsidR="00ED6F04">
        <w:t>recomendar,</w:t>
      </w:r>
      <w:r>
        <w:t xml:space="preserve"> por ejemplo</w:t>
      </w:r>
      <w:r w:rsidR="00ED6F04">
        <w:t>:</w:t>
      </w:r>
    </w:p>
    <w:p w14:paraId="7DF93C36" w14:textId="263A3188" w:rsidR="00ED6F04" w:rsidRDefault="003A6FC6" w:rsidP="00286260">
      <w:pPr>
        <w:pStyle w:val="Texto"/>
        <w:numPr>
          <w:ilvl w:val="0"/>
          <w:numId w:val="17"/>
        </w:numPr>
      </w:pPr>
      <w:r>
        <w:t xml:space="preserve">Utilizar una fuente en negrilla </w:t>
      </w:r>
      <w:r>
        <w:fldChar w:fldCharType="begin"/>
      </w:r>
      <w:r>
        <w:instrText xml:space="preserve"> ADDIN ZOTERO_ITEM CSL_CITATION {"citationID":"sjCDVVj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8EBDA20" w14:textId="6C20512B" w:rsidR="00D57B10" w:rsidRDefault="00D57B10" w:rsidP="00286260">
      <w:pPr>
        <w:pStyle w:val="Texto"/>
        <w:numPr>
          <w:ilvl w:val="0"/>
          <w:numId w:val="17"/>
        </w:numPr>
      </w:pPr>
      <w:r>
        <w:lastRenderedPageBreak/>
        <w:t xml:space="preserve">Se debe utilizar subrayado, delimitando que es el encabezado de los datos que vienen después </w:t>
      </w:r>
      <w:r>
        <w:fldChar w:fldCharType="begin"/>
      </w:r>
      <w:r w:rsidR="008442CB">
        <w:instrText xml:space="preserve"> ADDIN ZOTERO_ITEM CSL_CITATION {"citationID":"Ajlywnd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4233F50D" w14:textId="44CB092C" w:rsidR="00D57B10" w:rsidRDefault="00553C6A" w:rsidP="00286260">
      <w:pPr>
        <w:pStyle w:val="Texto"/>
        <w:numPr>
          <w:ilvl w:val="0"/>
          <w:numId w:val="17"/>
        </w:numPr>
      </w:pPr>
      <w:r>
        <w:t>La primera columna debería tener un encabezado con justificación hacia la izquierda</w:t>
      </w:r>
      <w:r w:rsidR="002207D4">
        <w:t xml:space="preserve"> </w:t>
      </w:r>
      <w:r w:rsidR="002207D4">
        <w:fldChar w:fldCharType="begin"/>
      </w:r>
      <w:r w:rsidR="008442CB">
        <w:instrText xml:space="preserve"> ADDIN ZOTERO_ITEM CSL_CITATION {"citationID":"OCAmsI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207D4">
        <w:fldChar w:fldCharType="separate"/>
      </w:r>
      <w:r w:rsidR="002207D4" w:rsidRPr="003A6FC6">
        <w:t>[9]</w:t>
      </w:r>
      <w:r w:rsidR="002207D4">
        <w:fldChar w:fldCharType="end"/>
      </w:r>
      <w:r w:rsidR="002207D4">
        <w:t>.</w:t>
      </w:r>
    </w:p>
    <w:p w14:paraId="6B2AF132" w14:textId="09CCCF55" w:rsidR="002207D4" w:rsidRDefault="002207D4" w:rsidP="00286260">
      <w:pPr>
        <w:pStyle w:val="Texto"/>
        <w:numPr>
          <w:ilvl w:val="0"/>
          <w:numId w:val="17"/>
        </w:numPr>
      </w:pPr>
      <w:r>
        <w:t xml:space="preserve">Columnas anchas deben también tener títulos justificados a la izquierda </w:t>
      </w:r>
      <w:r>
        <w:fldChar w:fldCharType="begin"/>
      </w:r>
      <w:r w:rsidR="008442CB">
        <w:instrText xml:space="preserve"> ADDIN ZOTERO_ITEM CSL_CITATION {"citationID":"HCSCMgF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01535B3" w14:textId="2FC16864" w:rsidR="002207D4" w:rsidRDefault="002207D4" w:rsidP="00286260">
      <w:pPr>
        <w:pStyle w:val="Texto"/>
        <w:numPr>
          <w:ilvl w:val="0"/>
          <w:numId w:val="17"/>
        </w:numPr>
      </w:pPr>
      <w:r>
        <w:t>Las comunas estrechas, en cambio, deben tener los encabezados justificados en el centro</w:t>
      </w:r>
      <w:r w:rsidR="00B37269">
        <w:t xml:space="preserve"> </w:t>
      </w:r>
      <w:r w:rsidR="00B37269">
        <w:fldChar w:fldCharType="begin"/>
      </w:r>
      <w:r w:rsidR="008442CB">
        <w:instrText xml:space="preserve"> ADDIN ZOTERO_ITEM CSL_CITATION {"citationID":"C9EGIwi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37269">
        <w:fldChar w:fldCharType="separate"/>
      </w:r>
      <w:r w:rsidR="00B37269" w:rsidRPr="003A6FC6">
        <w:t>[9]</w:t>
      </w:r>
      <w:r w:rsidR="00B37269">
        <w:fldChar w:fldCharType="end"/>
      </w:r>
      <w:r w:rsidR="00B37269">
        <w:t>.</w:t>
      </w:r>
    </w:p>
    <w:p w14:paraId="30F14457" w14:textId="52DB79AA" w:rsidR="00B37269" w:rsidRDefault="00B37269" w:rsidP="00286260">
      <w:pPr>
        <w:pStyle w:val="Texto"/>
        <w:numPr>
          <w:ilvl w:val="0"/>
          <w:numId w:val="17"/>
        </w:numPr>
      </w:pPr>
      <w:r>
        <w:t xml:space="preserve">Los títulos de las columnas </w:t>
      </w:r>
      <w:r w:rsidR="00CA2A33">
        <w:t xml:space="preserve">siguientes deben utilizar la misma justificación </w:t>
      </w:r>
      <w:r w:rsidR="00CA2A33">
        <w:fldChar w:fldCharType="begin"/>
      </w:r>
      <w:r w:rsidR="008442CB">
        <w:instrText xml:space="preserve"> ADDIN ZOTERO_ITEM CSL_CITATION {"citationID":"AmykKd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A2A33">
        <w:fldChar w:fldCharType="separate"/>
      </w:r>
      <w:r w:rsidR="00CA2A33" w:rsidRPr="003A6FC6">
        <w:t>[9]</w:t>
      </w:r>
      <w:r w:rsidR="00CA2A33">
        <w:fldChar w:fldCharType="end"/>
      </w:r>
      <w:r w:rsidR="00CA2A33">
        <w:t>.</w:t>
      </w:r>
    </w:p>
    <w:p w14:paraId="4CDAC4C2" w14:textId="78B6C5A8" w:rsidR="00CA2A33" w:rsidRDefault="001869B7" w:rsidP="00261E4B">
      <w:pPr>
        <w:pStyle w:val="Ttulo5PT"/>
      </w:pPr>
      <w:r>
        <w:t>Cabeceras de Grupos</w:t>
      </w:r>
    </w:p>
    <w:p w14:paraId="1B47227B" w14:textId="1E0BCAEC" w:rsidR="00485AB1" w:rsidRDefault="00485AB1" w:rsidP="00BD6BE1">
      <w:pPr>
        <w:pStyle w:val="Texto"/>
      </w:pPr>
      <w:r>
        <w:t>Las cabeceras de grupos permiten delimitar y describir un conjunto de datos o controles en la pantalla</w:t>
      </w:r>
      <w:r w:rsidR="00611EC2">
        <w:t xml:space="preserve"> </w:t>
      </w:r>
      <w:r w:rsidR="00611EC2">
        <w:fldChar w:fldCharType="begin"/>
      </w:r>
      <w:r w:rsidR="008442CB">
        <w:instrText xml:space="preserve"> ADDIN ZOTERO_ITEM CSL_CITATION {"citationID":"GIN6eJB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 xml:space="preserve">. Las cabeceras de grupos deben ser justificados hacia la izquierda con una fuente en negrillas </w:t>
      </w:r>
      <w:r w:rsidR="00611EC2">
        <w:fldChar w:fldCharType="begin"/>
      </w:r>
      <w:r w:rsidR="008442CB">
        <w:instrText xml:space="preserve"> ADDIN ZOTERO_ITEM CSL_CITATION {"citationID":"wVdSJpy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w:t>
      </w:r>
    </w:p>
    <w:p w14:paraId="3C3CA74F" w14:textId="1D924391" w:rsidR="00611EC2" w:rsidRDefault="00B90C38" w:rsidP="00B90C38">
      <w:pPr>
        <w:pStyle w:val="Ttulo5PT"/>
      </w:pPr>
      <w:r>
        <w:t>Etiquetas</w:t>
      </w:r>
    </w:p>
    <w:p w14:paraId="2665FD34" w14:textId="77D4F07D" w:rsidR="00B90C38" w:rsidRDefault="005168EA" w:rsidP="00BD6BE1">
      <w:pPr>
        <w:pStyle w:val="Texto"/>
      </w:pPr>
      <w:r>
        <w:t>Las etiquetas son cualquier tipo de texto descriptivo y estático</w:t>
      </w:r>
      <w:r w:rsidR="001010D6">
        <w:t xml:space="preserve"> dentro de la interfaz para elementos como los datos, grupos, títulos de la pantalla, </w:t>
      </w:r>
      <w:proofErr w:type="spellStart"/>
      <w:r w:rsidR="001010D6">
        <w:t>etc</w:t>
      </w:r>
      <w:proofErr w:type="spellEnd"/>
      <w:r w:rsidR="00F64E9A">
        <w:t xml:space="preserve"> </w:t>
      </w:r>
      <w:r w:rsidR="00F64E9A">
        <w:fldChar w:fldCharType="begin"/>
      </w:r>
      <w:r w:rsidR="008442CB">
        <w:instrText xml:space="preserve"> ADDIN ZOTERO_ITEM CSL_CITATION {"citationID":"ZoODkBZ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r w:rsidR="001010D6">
        <w:t xml:space="preserve"> Las etiquetas para los datos deben justificarse a la izquierda,</w:t>
      </w:r>
      <w:r w:rsidR="00F64E9A">
        <w:t xml:space="preserve"> mientras que los datos deben estar al a derecha o debajo de dicha etiqueta </w:t>
      </w:r>
      <w:r w:rsidR="00F64E9A">
        <w:fldChar w:fldCharType="begin"/>
      </w:r>
      <w:r w:rsidR="008442CB">
        <w:instrText xml:space="preserve"> ADDIN ZOTERO_ITEM CSL_CITATION {"citationID":"eGOWwHl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p>
    <w:p w14:paraId="03C458A2" w14:textId="2FC79C7E" w:rsidR="00973AD5" w:rsidRDefault="00121F72" w:rsidP="00BD6BE1">
      <w:pPr>
        <w:pStyle w:val="Texto"/>
      </w:pPr>
      <w:r>
        <w:t>A continuación, se presentarán recomendaciones para la utilización correcta de etiquetas:</w:t>
      </w:r>
    </w:p>
    <w:p w14:paraId="25C38BB9" w14:textId="7CCA9DB4" w:rsidR="00121F72" w:rsidRDefault="00BB127F" w:rsidP="00286260">
      <w:pPr>
        <w:pStyle w:val="Texto"/>
        <w:numPr>
          <w:ilvl w:val="0"/>
          <w:numId w:val="18"/>
        </w:numPr>
      </w:pPr>
      <w:r>
        <w:t>Se debe utilizar texto gris oscuro, más no negro</w:t>
      </w:r>
      <w:r w:rsidR="000B12DA">
        <w:t xml:space="preserve"> </w:t>
      </w:r>
      <w:r w:rsidR="000B12DA">
        <w:fldChar w:fldCharType="begin"/>
      </w:r>
      <w:r w:rsidR="008442CB">
        <w:instrText xml:space="preserve"> ADDIN ZOTERO_ITEM CSL_CITATION {"citationID":"AcaNxXV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584245D8" w14:textId="61B53933" w:rsidR="00BB127F" w:rsidRDefault="00C45952" w:rsidP="00286260">
      <w:pPr>
        <w:pStyle w:val="Texto"/>
        <w:numPr>
          <w:ilvl w:val="0"/>
          <w:numId w:val="18"/>
        </w:numPr>
      </w:pPr>
      <w:r>
        <w:t>Se debe utilizar la fuente Sans Serif</w:t>
      </w:r>
      <w:r w:rsidR="000B12DA">
        <w:t xml:space="preserve"> </w:t>
      </w:r>
      <w:r w:rsidR="000B12DA">
        <w:fldChar w:fldCharType="begin"/>
      </w:r>
      <w:r w:rsidR="008442CB">
        <w:instrText xml:space="preserve"> ADDIN ZOTERO_ITEM CSL_CITATION {"citationID":"GsjyuIN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37B88A4F" w14:textId="00845432" w:rsidR="00C45952" w:rsidRDefault="00B26AD6" w:rsidP="00286260">
      <w:pPr>
        <w:pStyle w:val="Texto"/>
        <w:numPr>
          <w:ilvl w:val="0"/>
          <w:numId w:val="18"/>
        </w:numPr>
      </w:pPr>
      <w:r>
        <w:t>Si se opta por otra fuente, esta deberá ser legible y tener un tamaño adecuado</w:t>
      </w:r>
      <w:r w:rsidR="000B12DA">
        <w:t xml:space="preserve"> </w:t>
      </w:r>
      <w:r w:rsidR="000B12DA">
        <w:fldChar w:fldCharType="begin"/>
      </w:r>
      <w:r w:rsidR="008442CB">
        <w:instrText xml:space="preserve"> ADDIN ZOTERO_ITEM CSL_CITATION {"citationID":"2AKIpC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2FCC0CC6" w14:textId="58AE5D7A" w:rsidR="00183F08" w:rsidRDefault="004B7C33" w:rsidP="00286260">
      <w:pPr>
        <w:pStyle w:val="Texto"/>
        <w:numPr>
          <w:ilvl w:val="0"/>
          <w:numId w:val="18"/>
        </w:numPr>
      </w:pPr>
      <w:r>
        <w:t>La fuente elegida debe ser utilizada para todas las fuentes del diseño, añadiendo coherencia</w:t>
      </w:r>
      <w:r w:rsidR="000B12DA">
        <w:t xml:space="preserve"> </w:t>
      </w:r>
      <w:r w:rsidR="000B12DA">
        <w:fldChar w:fldCharType="begin"/>
      </w:r>
      <w:r w:rsidR="008442CB">
        <w:instrText xml:space="preserve"> ADDIN ZOTERO_ITEM CSL_CITATION {"citationID":"uw5Mg8T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4C255074" w14:textId="16CE73B5" w:rsidR="004B7C33" w:rsidRDefault="004B7C33" w:rsidP="00286260">
      <w:pPr>
        <w:pStyle w:val="Texto"/>
        <w:numPr>
          <w:ilvl w:val="0"/>
          <w:numId w:val="18"/>
        </w:numPr>
      </w:pPr>
      <w:r>
        <w:t>Las palabras en mayúsculas deben reservarse para palabras aisladas, títulos, etiquetas breves</w:t>
      </w:r>
      <w:r w:rsidR="0051451D">
        <w:t>, y designaciones de equipos</w:t>
      </w:r>
      <w:r w:rsidR="000B12DA">
        <w:t xml:space="preserve"> </w:t>
      </w:r>
      <w:r w:rsidR="000B12DA">
        <w:fldChar w:fldCharType="begin"/>
      </w:r>
      <w:r w:rsidR="008442CB">
        <w:instrText xml:space="preserve"> ADDIN ZOTERO_ITEM CSL_CITATION {"citationID":"KmuwlYh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3BB6F63" w14:textId="199B5C66" w:rsidR="0051451D" w:rsidRDefault="00733B66" w:rsidP="00286260">
      <w:pPr>
        <w:pStyle w:val="Texto"/>
        <w:numPr>
          <w:ilvl w:val="0"/>
          <w:numId w:val="18"/>
        </w:numPr>
      </w:pPr>
      <w:r>
        <w:t xml:space="preserve">Para los demás casos se debe utilizar </w:t>
      </w:r>
      <w:r w:rsidR="00A510B6">
        <w:t>mayúsculas y minúsculas</w:t>
      </w:r>
      <w:r w:rsidR="00176D02">
        <w:t xml:space="preserve"> </w:t>
      </w:r>
      <w:r w:rsidR="008E5177">
        <w:t>par</w:t>
      </w:r>
      <w:r w:rsidR="00176B5C">
        <w:t>a aumentar la legibilidad de las etiquetas</w:t>
      </w:r>
      <w:r w:rsidR="000B12DA">
        <w:t xml:space="preserve"> </w:t>
      </w:r>
      <w:r w:rsidR="000B12DA">
        <w:fldChar w:fldCharType="begin"/>
      </w:r>
      <w:r w:rsidR="008442CB">
        <w:instrText xml:space="preserve"> ADDIN ZOTERO_ITEM CSL_CITATION {"citationID":"kpGhiQ3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7F69C8C2" w14:textId="7F872407" w:rsidR="00176B5C" w:rsidRDefault="0023750A" w:rsidP="00286260">
      <w:pPr>
        <w:pStyle w:val="Texto"/>
        <w:numPr>
          <w:ilvl w:val="0"/>
          <w:numId w:val="18"/>
        </w:numPr>
      </w:pPr>
      <w:r>
        <w:t xml:space="preserve">Se recomienda para distinguir el texto </w:t>
      </w:r>
      <w:r w:rsidR="000B12DA">
        <w:t xml:space="preserve">utilizar diferentes tamaños o usando diferentes colores, es decir, diferentes tonos de gris </w:t>
      </w:r>
      <w:r w:rsidR="000B12DA">
        <w:fldChar w:fldCharType="begin"/>
      </w:r>
      <w:r w:rsidR="008442CB">
        <w:instrText xml:space="preserve"> ADDIN ZOTERO_ITEM CSL_CITATION {"citationID":"1ESe7UX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86055A0" w14:textId="0D6ABCC8" w:rsidR="004953EF" w:rsidRDefault="0027156C" w:rsidP="004953EF">
      <w:pPr>
        <w:pStyle w:val="Texto"/>
      </w:pPr>
      <w:r>
        <w:lastRenderedPageBreak/>
        <w:t xml:space="preserve">Además de las recomendaciones previamente expuestas, los nombres de los elementos deben ser </w:t>
      </w:r>
      <w:r w:rsidR="004422B1">
        <w:t xml:space="preserve">claros y entendibles, es decir, </w:t>
      </w:r>
      <w:r w:rsidR="005C4392">
        <w:t xml:space="preserve">no se deben referir a un tanque como ABDFE-MBR-5342 </w:t>
      </w:r>
      <w:r w:rsidR="00042273">
        <w:t xml:space="preserve">incluso si esa es su etiqueta, deberían referirse a </w:t>
      </w:r>
      <w:proofErr w:type="spellStart"/>
      <w:r w:rsidR="00042273">
        <w:t>el</w:t>
      </w:r>
      <w:proofErr w:type="spellEnd"/>
      <w:r w:rsidR="00042273">
        <w:t xml:space="preserve"> como “Tanque A“ o “Tanque de </w:t>
      </w:r>
      <w:r w:rsidR="008442CB">
        <w:t>Filtrado</w:t>
      </w:r>
      <w:r w:rsidR="00042273">
        <w:t xml:space="preserve"> C”</w:t>
      </w:r>
      <w:r w:rsidR="008442CB">
        <w:t xml:space="preserve">, siendo más fácil de entender </w:t>
      </w:r>
      <w:r w:rsidR="008442CB">
        <w:fldChar w:fldCharType="begin"/>
      </w:r>
      <w:r w:rsidR="008442CB">
        <w:instrText xml:space="preserve"> ADDIN ZOTERO_ITEM CSL_CITATION {"citationID":"5yIgKf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442CB">
        <w:fldChar w:fldCharType="separate"/>
      </w:r>
      <w:r w:rsidR="008442CB" w:rsidRPr="008442CB">
        <w:t>[9]</w:t>
      </w:r>
      <w:r w:rsidR="008442CB">
        <w:fldChar w:fldCharType="end"/>
      </w:r>
      <w:r w:rsidR="008442CB">
        <w:t>.</w:t>
      </w:r>
    </w:p>
    <w:p w14:paraId="7023292D" w14:textId="67CE7EBF" w:rsidR="00472CD3" w:rsidRDefault="00472CD3" w:rsidP="001F3ABC">
      <w:pPr>
        <w:pStyle w:val="Ttulo4PT"/>
      </w:pPr>
      <w:r>
        <w:t>Datos Dinámicos</w:t>
      </w:r>
    </w:p>
    <w:p w14:paraId="7BD41335" w14:textId="389A5A53" w:rsidR="00204C00" w:rsidRDefault="00D76BFE" w:rsidP="00BD6BE1">
      <w:pPr>
        <w:pStyle w:val="Texto"/>
      </w:pPr>
      <w:r>
        <w:t xml:space="preserve">Como se </w:t>
      </w:r>
      <w:r w:rsidR="00850B78">
        <w:t xml:space="preserve">dijo anteriormente, los datos </w:t>
      </w:r>
      <w:r w:rsidR="007F44E7">
        <w:t>deben presentarse de manera directa, y calara evitando distracciones, es decir</w:t>
      </w:r>
      <w:r w:rsidR="00204C00">
        <w:t xml:space="preserve">, se debe proporcionar lo necesario y eliminar todo lo demás  </w:t>
      </w:r>
      <w:r w:rsidR="00204C00">
        <w:fldChar w:fldCharType="begin"/>
      </w:r>
      <w:r w:rsidR="00E46546">
        <w:instrText xml:space="preserve"> ADDIN ZOTERO_ITEM CSL_CITATION {"citationID":"TieodZR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04C00">
        <w:fldChar w:fldCharType="separate"/>
      </w:r>
      <w:r w:rsidR="00204C00" w:rsidRPr="008442CB">
        <w:t>[9]</w:t>
      </w:r>
      <w:r w:rsidR="00204C00">
        <w:fldChar w:fldCharType="end"/>
      </w:r>
      <w:r w:rsidR="00204C00">
        <w:t xml:space="preserve">. </w:t>
      </w:r>
      <w:r w:rsidR="00CC1A95">
        <w:t>Un ejemplo</w:t>
      </w:r>
      <w:r w:rsidR="004510F4">
        <w:t xml:space="preserve"> es mostrar </w:t>
      </w:r>
      <w:r w:rsidR="00C429D3">
        <w:t xml:space="preserve">solamente </w:t>
      </w:r>
      <w:r w:rsidR="004510F4">
        <w:t>el nivel de precisión necesario</w:t>
      </w:r>
      <w:r w:rsidR="00595EAD">
        <w:t xml:space="preserve"> para que </w:t>
      </w:r>
      <w:r w:rsidR="00B54B0B">
        <w:t xml:space="preserve">el usuario pueda trabajar de forma efectiva, es decir, si se requieren solo 2 decimales de precisión </w:t>
      </w:r>
      <w:r w:rsidR="00E46546">
        <w:t xml:space="preserve">no debería mostrarse 3 o más </w:t>
      </w:r>
      <w:r w:rsidR="00E46546">
        <w:fldChar w:fldCharType="begin"/>
      </w:r>
      <w:r w:rsidR="00E46546">
        <w:instrText xml:space="preserve"> ADDIN ZOTERO_ITEM CSL_CITATION {"citationID":"jQ8zuZM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46546">
        <w:fldChar w:fldCharType="separate"/>
      </w:r>
      <w:r w:rsidR="00E46546" w:rsidRPr="00E46546">
        <w:t>[9]</w:t>
      </w:r>
      <w:r w:rsidR="00E46546">
        <w:fldChar w:fldCharType="end"/>
      </w:r>
      <w:r w:rsidR="00E46546">
        <w:t xml:space="preserve">. </w:t>
      </w:r>
      <w:r w:rsidR="003B67F0">
        <w:t xml:space="preserve"> </w:t>
      </w:r>
      <w:r w:rsidR="00B428A8">
        <w:t>La representación gráfic</w:t>
      </w:r>
      <w:r w:rsidR="005567ED">
        <w:t xml:space="preserve">a de los gráficos es más que necesaria y útil ya que permite que el usuario absorba la información </w:t>
      </w:r>
      <w:r w:rsidR="003B6C8B">
        <w:t>con un vistazo rápido</w:t>
      </w:r>
      <w:r w:rsidR="00BC3E25">
        <w:t xml:space="preserve"> </w:t>
      </w:r>
      <w:r w:rsidR="00BC3E25">
        <w:fldChar w:fldCharType="begin"/>
      </w:r>
      <w:r w:rsidR="00BC3E25">
        <w:instrText xml:space="preserve"> ADDIN ZOTERO_ITEM CSL_CITATION {"citationID":"Hkj0RkZ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C3E25">
        <w:fldChar w:fldCharType="separate"/>
      </w:r>
      <w:r w:rsidR="00BC3E25" w:rsidRPr="00BC3E25">
        <w:t>[9]</w:t>
      </w:r>
      <w:r w:rsidR="00BC3E25">
        <w:fldChar w:fldCharType="end"/>
      </w:r>
      <w:r w:rsidR="00BC3E25">
        <w:t>.</w:t>
      </w:r>
    </w:p>
    <w:p w14:paraId="4758EB8D" w14:textId="01F2B10F" w:rsidR="00332414" w:rsidRDefault="00031056" w:rsidP="00B619EA">
      <w:pPr>
        <w:pStyle w:val="Ttulo5PT"/>
      </w:pPr>
      <w:r>
        <w:t>Datos de Texto Dinámico</w:t>
      </w:r>
    </w:p>
    <w:p w14:paraId="187E2011" w14:textId="7D1406CA" w:rsidR="00B619EA" w:rsidRDefault="00031056" w:rsidP="00BD6BE1">
      <w:pPr>
        <w:pStyle w:val="Texto"/>
      </w:pPr>
      <w:r>
        <w:t xml:space="preserve">Los datos de texto dinámico </w:t>
      </w:r>
      <w:r w:rsidR="00F5673E">
        <w:t>deben usarse en el mínimo de los casos</w:t>
      </w:r>
      <w:r w:rsidR="00455AB6">
        <w:t xml:space="preserve">, ya que llegan a ser difíciles de entender con </w:t>
      </w:r>
      <w:r w:rsidR="00E3404D">
        <w:t>un vistazo rápido y requieren un nivel elevado de enfoque</w:t>
      </w:r>
      <w:r w:rsidR="00237300">
        <w:t xml:space="preserve"> </w:t>
      </w:r>
      <w:r w:rsidR="00237300">
        <w:fldChar w:fldCharType="begin"/>
      </w:r>
      <w:r w:rsidR="00237300">
        <w:instrText xml:space="preserve"> ADDIN ZOTERO_ITEM CSL_CITATION {"citationID":"7KU1C1t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7300">
        <w:fldChar w:fldCharType="separate"/>
      </w:r>
      <w:r w:rsidR="00237300" w:rsidRPr="00237300">
        <w:t>[9]</w:t>
      </w:r>
      <w:r w:rsidR="00237300">
        <w:fldChar w:fldCharType="end"/>
      </w:r>
      <w:r w:rsidR="00237300">
        <w:t>.</w:t>
      </w:r>
    </w:p>
    <w:p w14:paraId="177AA453" w14:textId="4E7DE706" w:rsidR="00B8594C" w:rsidRDefault="0099291F" w:rsidP="00BD6BE1">
      <w:pPr>
        <w:pStyle w:val="Texto"/>
      </w:pPr>
      <w:r>
        <w:t>Recomendaciones para datos de texto dinámicos:</w:t>
      </w:r>
    </w:p>
    <w:p w14:paraId="67E045C1" w14:textId="168AA447" w:rsidR="0099291F" w:rsidRDefault="0099291F" w:rsidP="00286260">
      <w:pPr>
        <w:pStyle w:val="Texto"/>
        <w:numPr>
          <w:ilvl w:val="0"/>
          <w:numId w:val="19"/>
        </w:numPr>
      </w:pPr>
      <w:r>
        <w:t>Las etiquetas deben estar al a izquierda o en la parte superior de los datos.</w:t>
      </w:r>
    </w:p>
    <w:p w14:paraId="575B7A58" w14:textId="04DF3720" w:rsidR="0099291F" w:rsidRDefault="008B57E7" w:rsidP="00286260">
      <w:pPr>
        <w:pStyle w:val="Texto"/>
        <w:numPr>
          <w:ilvl w:val="0"/>
          <w:numId w:val="19"/>
        </w:numPr>
      </w:pPr>
      <w:r>
        <w:t>Reducir el uso de abreviaciones ya que pueden dificultar la traducción a otros idiomas.</w:t>
      </w:r>
    </w:p>
    <w:p w14:paraId="2E37AABE" w14:textId="22FF61D9" w:rsidR="008B57E7" w:rsidRDefault="00100A12" w:rsidP="0081719F">
      <w:pPr>
        <w:pStyle w:val="Ttulo5PT"/>
      </w:pPr>
      <w:r>
        <w:t xml:space="preserve">Datos </w:t>
      </w:r>
      <w:r w:rsidR="0081719F">
        <w:t>Numéricos Dinámicos</w:t>
      </w:r>
    </w:p>
    <w:p w14:paraId="5F1BEB14" w14:textId="4D82CF97" w:rsidR="0081719F" w:rsidRDefault="005E4281" w:rsidP="00BD6BE1">
      <w:pPr>
        <w:pStyle w:val="Texto"/>
      </w:pPr>
      <w:r>
        <w:t xml:space="preserve">Al igual que los datos de texto dinámicos este tipo de datos también </w:t>
      </w:r>
      <w:r w:rsidR="003E59F3">
        <w:t xml:space="preserve">son difíciles de entender de un vistazo rápido y requieren un nivel elevado de enfoque </w:t>
      </w:r>
      <w:r w:rsidR="003E59F3">
        <w:fldChar w:fldCharType="begin"/>
      </w:r>
      <w:r w:rsidR="00443C7B">
        <w:instrText xml:space="preserve"> ADDIN ZOTERO_ITEM CSL_CITATION {"citationID":"ul4ph6W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59F3">
        <w:fldChar w:fldCharType="separate"/>
      </w:r>
      <w:r w:rsidR="003E59F3" w:rsidRPr="00237300">
        <w:t>[9]</w:t>
      </w:r>
      <w:r w:rsidR="003E59F3">
        <w:fldChar w:fldCharType="end"/>
      </w:r>
      <w:r w:rsidR="003E59F3">
        <w:t>.</w:t>
      </w:r>
    </w:p>
    <w:p w14:paraId="3FA2723E" w14:textId="48B76E80" w:rsidR="003E59F3" w:rsidRDefault="003D26D7" w:rsidP="00BD6BE1">
      <w:pPr>
        <w:pStyle w:val="Texto"/>
      </w:pPr>
      <w:r>
        <w:t>Recomendaciones para datos numéricos dinámicos:</w:t>
      </w:r>
    </w:p>
    <w:p w14:paraId="4D16E20E" w14:textId="1B8E1D7F" w:rsidR="003D26D7" w:rsidRDefault="00305465" w:rsidP="00286260">
      <w:pPr>
        <w:pStyle w:val="Texto"/>
        <w:numPr>
          <w:ilvl w:val="0"/>
          <w:numId w:val="20"/>
        </w:numPr>
      </w:pPr>
      <w:r>
        <w:t xml:space="preserve">Las </w:t>
      </w:r>
      <w:r w:rsidR="002975C9">
        <w:t>etiquetas deben estar a la izquierda o encima de los datos dinámicos</w:t>
      </w:r>
      <w:r w:rsidR="00A40B8B">
        <w:t xml:space="preserve"> </w:t>
      </w:r>
      <w:r w:rsidR="00A40B8B">
        <w:fldChar w:fldCharType="begin"/>
      </w:r>
      <w:r w:rsidR="00443C7B">
        <w:instrText xml:space="preserve"> ADDIN ZOTERO_ITEM CSL_CITATION {"citationID":"TCWDEd4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1E9FFC9" w14:textId="1CB7E840" w:rsidR="00960770" w:rsidRDefault="00EF4B8F" w:rsidP="00286260">
      <w:pPr>
        <w:pStyle w:val="Texto"/>
        <w:numPr>
          <w:ilvl w:val="0"/>
          <w:numId w:val="20"/>
        </w:numPr>
      </w:pPr>
      <w:r>
        <w:t>Este tipo de datos al ser numéricos</w:t>
      </w:r>
      <w:r w:rsidR="005516F1">
        <w:t xml:space="preserve"> deben tener sus correspondientes unidades de ingeniería</w:t>
      </w:r>
      <w:r w:rsidR="000D0CDD">
        <w:t>, excepto si el contexto elimina esta necesidad o si el</w:t>
      </w:r>
      <w:r w:rsidR="0023736D">
        <w:t xml:space="preserve"> valor no tiene unidades</w:t>
      </w:r>
      <w:r w:rsidR="00A40B8B">
        <w:t xml:space="preserve"> </w:t>
      </w:r>
      <w:r w:rsidR="00A40B8B">
        <w:fldChar w:fldCharType="begin"/>
      </w:r>
      <w:r w:rsidR="00443C7B">
        <w:instrText xml:space="preserve"> ADDIN ZOTERO_ITEM CSL_CITATION {"citationID":"uq4aAXF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14325A1" w14:textId="1A912350" w:rsidR="0023736D" w:rsidRDefault="000927F3" w:rsidP="00286260">
      <w:pPr>
        <w:pStyle w:val="Texto"/>
        <w:numPr>
          <w:ilvl w:val="0"/>
          <w:numId w:val="20"/>
        </w:numPr>
      </w:pPr>
      <w:r>
        <w:t xml:space="preserve">Es recomendable que las unidades de ingeniería aparezcan a la derecha </w:t>
      </w:r>
      <w:r w:rsidR="00733833">
        <w:t>o debajo de los datos numéricos dinámicos</w:t>
      </w:r>
      <w:r w:rsidR="00A40B8B">
        <w:t xml:space="preserve"> </w:t>
      </w:r>
      <w:r w:rsidR="00A40B8B">
        <w:fldChar w:fldCharType="begin"/>
      </w:r>
      <w:r w:rsidR="00443C7B">
        <w:instrText xml:space="preserve"> ADDIN ZOTERO_ITEM CSL_CITATION {"citationID":"W2jDCTC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5D4C2A5" w14:textId="76238935" w:rsidR="00733833" w:rsidRDefault="00C51C8F" w:rsidP="00286260">
      <w:pPr>
        <w:pStyle w:val="Texto"/>
        <w:numPr>
          <w:ilvl w:val="0"/>
          <w:numId w:val="20"/>
        </w:numPr>
      </w:pPr>
      <w:r>
        <w:t>Los datos numéricos del tipo entero deben evitar la utilización de un punto decimal</w:t>
      </w:r>
      <w:r w:rsidR="00A40B8B">
        <w:t xml:space="preserve"> </w:t>
      </w:r>
      <w:r w:rsidR="00A40B8B">
        <w:fldChar w:fldCharType="begin"/>
      </w:r>
      <w:r w:rsidR="00443C7B">
        <w:instrText xml:space="preserve"> ADDIN ZOTERO_ITEM CSL_CITATION {"citationID":"BPUvUeY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60B6BE6" w14:textId="0BF7CB06" w:rsidR="00C51C8F" w:rsidRDefault="00C51C8F" w:rsidP="00286260">
      <w:pPr>
        <w:pStyle w:val="Texto"/>
        <w:numPr>
          <w:ilvl w:val="0"/>
          <w:numId w:val="20"/>
        </w:numPr>
      </w:pPr>
      <w:r>
        <w:lastRenderedPageBreak/>
        <w:t>Si datos numéricos tienen como objetivo su comparación, estos deben justificarse</w:t>
      </w:r>
      <w:r w:rsidR="00A40B8B">
        <w:t xml:space="preserve">, alineando sus puntos decimales </w:t>
      </w:r>
      <w:r w:rsidR="00A40B8B">
        <w:fldChar w:fldCharType="begin"/>
      </w:r>
      <w:r w:rsidR="00443C7B">
        <w:instrText xml:space="preserve"> ADDIN ZOTERO_ITEM CSL_CITATION {"citationID":"yRMO5K9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19887634" w14:textId="47DD0074" w:rsidR="00A40B8B" w:rsidRDefault="00026292" w:rsidP="00026292">
      <w:pPr>
        <w:pStyle w:val="Ttulo5PT"/>
      </w:pPr>
      <w:r>
        <w:t>Gráficos de Barra</w:t>
      </w:r>
    </w:p>
    <w:p w14:paraId="16F181F9" w14:textId="355B0D09" w:rsidR="00026292" w:rsidRDefault="00AF7127" w:rsidP="00BD6BE1">
      <w:pPr>
        <w:pStyle w:val="Texto"/>
      </w:pPr>
      <w:r>
        <w:t xml:space="preserve">Los gráficos de barra permiten mostrar una </w:t>
      </w:r>
      <w:r w:rsidR="005B18FB">
        <w:t>sola cantidad relacionándola con su límite, su rango o los umbrales de control y alarma</w:t>
      </w:r>
      <w:r w:rsidR="00A5669A">
        <w:t>, también se pueden utilizar varios gráficos de barras</w:t>
      </w:r>
      <w:r w:rsidR="00CD2C49">
        <w:t xml:space="preserve"> para representar una relación rápida y realizar comparaciones</w:t>
      </w:r>
      <w:r w:rsidR="0029578B">
        <w:t xml:space="preserve"> </w:t>
      </w:r>
      <w:r w:rsidR="0029578B">
        <w:fldChar w:fldCharType="begin"/>
      </w:r>
      <w:r w:rsidR="00443C7B">
        <w:instrText xml:space="preserve"> ADDIN ZOTERO_ITEM CSL_CITATION {"citationID":"Zspue8x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9578B">
        <w:fldChar w:fldCharType="separate"/>
      </w:r>
      <w:r w:rsidR="0029578B" w:rsidRPr="00237300">
        <w:t>[9]</w:t>
      </w:r>
      <w:r w:rsidR="0029578B">
        <w:fldChar w:fldCharType="end"/>
      </w:r>
      <w:r w:rsidR="0029578B">
        <w:t>.</w:t>
      </w:r>
      <w:r w:rsidR="00CD2C49">
        <w:t xml:space="preserve">  </w:t>
      </w:r>
      <w:r w:rsidR="005B18FB">
        <w:t xml:space="preserve"> </w:t>
      </w:r>
    </w:p>
    <w:p w14:paraId="2D5B2D16" w14:textId="7E96C4C9" w:rsidR="00E22C5D" w:rsidRDefault="004723CA" w:rsidP="00BD6BE1">
      <w:pPr>
        <w:pStyle w:val="Texto"/>
      </w:pPr>
      <w:r>
        <w:t xml:space="preserve">Las ventajas de este tipo de gráficos es que </w:t>
      </w:r>
      <w:r w:rsidR="004157FE">
        <w:t>permite dar contexto en un espacio pequeño, al comp</w:t>
      </w:r>
      <w:r w:rsidR="00533EDD">
        <w:t>a</w:t>
      </w:r>
      <w:r w:rsidR="004157FE">
        <w:t xml:space="preserve">rar </w:t>
      </w:r>
      <w:r w:rsidR="00533EDD">
        <w:t>el valor actual de los datos y su límites</w:t>
      </w:r>
      <w:r w:rsidR="00134F1C">
        <w:t xml:space="preserve">, con los gráficos de barra también </w:t>
      </w:r>
      <w:r w:rsidR="00542123">
        <w:t>se puede mostrar medidas que se asocian con elementos discretos</w:t>
      </w:r>
      <w:r w:rsidR="00443C7B">
        <w:t xml:space="preserve"> </w:t>
      </w:r>
      <w:r w:rsidR="00443C7B">
        <w:fldChar w:fldCharType="begin"/>
      </w:r>
      <w:r w:rsidR="00443C7B">
        <w:instrText xml:space="preserve"> ADDIN ZOTERO_ITEM CSL_CITATION {"citationID":"qOJ3R3j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43C7B">
        <w:fldChar w:fldCharType="separate"/>
      </w:r>
      <w:r w:rsidR="00443C7B" w:rsidRPr="00443C7B">
        <w:t>[9]</w:t>
      </w:r>
      <w:r w:rsidR="00443C7B">
        <w:fldChar w:fldCharType="end"/>
      </w:r>
      <w:r w:rsidR="00542123">
        <w:t>.</w:t>
      </w:r>
      <w:r w:rsidR="009D7F63">
        <w:t xml:space="preserve"> </w:t>
      </w:r>
      <w:r w:rsidR="00AF2EC2">
        <w:t xml:space="preserve">Las desventajas en cambio son que no proporcionan datos históricos </w:t>
      </w:r>
      <w:r w:rsidR="009D7F63">
        <w:t xml:space="preserve">y su precisión numérica no </w:t>
      </w:r>
      <w:r w:rsidR="000D1DD7">
        <w:t xml:space="preserve">es tan alta como el de una pantalla </w:t>
      </w:r>
      <w:r w:rsidR="000D1DD7">
        <w:fldChar w:fldCharType="begin"/>
      </w:r>
      <w:r w:rsidR="00BF2395">
        <w:instrText xml:space="preserve"> ADDIN ZOTERO_ITEM CSL_CITATION {"citationID":"jN8FkI5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D1DD7">
        <w:fldChar w:fldCharType="separate"/>
      </w:r>
      <w:r w:rsidR="000D1DD7" w:rsidRPr="00443C7B">
        <w:t>[9]</w:t>
      </w:r>
      <w:r w:rsidR="000D1DD7">
        <w:fldChar w:fldCharType="end"/>
      </w:r>
      <w:r w:rsidR="000D1DD7">
        <w:t>.</w:t>
      </w:r>
    </w:p>
    <w:p w14:paraId="75BCE845" w14:textId="13AF8538" w:rsidR="000D1DD7" w:rsidRDefault="0064210C" w:rsidP="00BD6BE1">
      <w:pPr>
        <w:pStyle w:val="Texto"/>
      </w:pPr>
      <w:r>
        <w:t>Elementos requeridos por un gráfico de barras:</w:t>
      </w:r>
    </w:p>
    <w:p w14:paraId="7C1D5EE4" w14:textId="3B5BD2E3" w:rsidR="00AF2EC2" w:rsidRDefault="00BF2395" w:rsidP="00286260">
      <w:pPr>
        <w:pStyle w:val="Texto"/>
        <w:numPr>
          <w:ilvl w:val="0"/>
          <w:numId w:val="21"/>
        </w:numPr>
      </w:pPr>
      <w:r>
        <w:t xml:space="preserve">Contenedor de la barra </w:t>
      </w:r>
      <w:r w:rsidR="00605BB7">
        <w:t xml:space="preserve">y forma de fondo </w:t>
      </w:r>
      <w:r w:rsidR="00605BB7">
        <w:fldChar w:fldCharType="begin"/>
      </w:r>
      <w:r w:rsidR="006B6B4A">
        <w:instrText xml:space="preserve"> ADDIN ZOTERO_ITEM CSL_CITATION {"citationID":"KtlxCJX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5BB7">
        <w:fldChar w:fldCharType="separate"/>
      </w:r>
      <w:r w:rsidR="00605BB7" w:rsidRPr="00443C7B">
        <w:t>[9]</w:t>
      </w:r>
      <w:r w:rsidR="00605BB7">
        <w:fldChar w:fldCharType="end"/>
      </w:r>
      <w:r w:rsidR="00605BB7">
        <w:t>.</w:t>
      </w:r>
    </w:p>
    <w:p w14:paraId="5D434C92" w14:textId="36E0214C" w:rsidR="00605BB7" w:rsidRDefault="00605BB7" w:rsidP="00286260">
      <w:pPr>
        <w:pStyle w:val="Texto"/>
        <w:numPr>
          <w:ilvl w:val="0"/>
          <w:numId w:val="21"/>
        </w:numPr>
      </w:pPr>
      <w:r>
        <w:t>Indicador del valor actual</w:t>
      </w:r>
      <w:r w:rsidR="00CF264E">
        <w:t xml:space="preserve"> </w:t>
      </w:r>
      <w:r w:rsidR="00CF264E">
        <w:fldChar w:fldCharType="begin"/>
      </w:r>
      <w:r w:rsidR="006B6B4A">
        <w:instrText xml:space="preserve"> ADDIN ZOTERO_ITEM CSL_CITATION {"citationID":"UpotmT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F264E">
        <w:fldChar w:fldCharType="separate"/>
      </w:r>
      <w:r w:rsidR="00CF264E" w:rsidRPr="00443C7B">
        <w:t>[9]</w:t>
      </w:r>
      <w:r w:rsidR="00CF264E">
        <w:fldChar w:fldCharType="end"/>
      </w:r>
      <w:r w:rsidR="00CF264E">
        <w:t>.</w:t>
      </w:r>
    </w:p>
    <w:p w14:paraId="6C599AE1" w14:textId="2EF42205" w:rsidR="00DE0024" w:rsidRDefault="003626CA" w:rsidP="00BD6BE1">
      <w:pPr>
        <w:pStyle w:val="Texto"/>
      </w:pPr>
      <w:r>
        <w:t>Componentes de categoría opcional para el gráfico de barras</w:t>
      </w:r>
    </w:p>
    <w:p w14:paraId="3EE87795" w14:textId="5DD53B1E" w:rsidR="003626CA" w:rsidRDefault="00CF264E" w:rsidP="00286260">
      <w:pPr>
        <w:pStyle w:val="Texto"/>
        <w:numPr>
          <w:ilvl w:val="0"/>
          <w:numId w:val="22"/>
        </w:numPr>
      </w:pPr>
      <w:r>
        <w:t>Nombre definido por el usuario</w:t>
      </w:r>
      <w:bookmarkStart w:id="21" w:name="_Hlk87972770"/>
      <w:r w:rsidR="003F74B9">
        <w:t xml:space="preserve"> </w:t>
      </w:r>
      <w:r w:rsidR="003F74B9">
        <w:fldChar w:fldCharType="begin"/>
      </w:r>
      <w:r w:rsidR="006B6B4A">
        <w:instrText xml:space="preserve"> ADDIN ZOTERO_ITEM CSL_CITATION {"citationID":"n3t3kAz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F74B9">
        <w:fldChar w:fldCharType="separate"/>
      </w:r>
      <w:r w:rsidR="003F74B9" w:rsidRPr="00443C7B">
        <w:t>[9]</w:t>
      </w:r>
      <w:r w:rsidR="003F74B9">
        <w:fldChar w:fldCharType="end"/>
      </w:r>
      <w:r w:rsidR="003F74B9">
        <w:t>.</w:t>
      </w:r>
      <w:bookmarkEnd w:id="21"/>
    </w:p>
    <w:p w14:paraId="3A642534" w14:textId="19DFEA77" w:rsidR="003626CA" w:rsidRDefault="003626CA" w:rsidP="00286260">
      <w:pPr>
        <w:pStyle w:val="Texto"/>
        <w:numPr>
          <w:ilvl w:val="0"/>
          <w:numId w:val="22"/>
        </w:numPr>
      </w:pPr>
      <w:r>
        <w:t xml:space="preserve">Nombre de </w:t>
      </w:r>
      <w:r w:rsidR="003F74B9">
        <w:t>etiqueta</w:t>
      </w:r>
      <w:r w:rsidR="00872C9F">
        <w:t xml:space="preserve"> </w:t>
      </w:r>
      <w:r w:rsidR="00872C9F">
        <w:fldChar w:fldCharType="begin"/>
      </w:r>
      <w:r w:rsidR="006B6B4A">
        <w:instrText xml:space="preserve"> ADDIN ZOTERO_ITEM CSL_CITATION {"citationID":"xoa86XI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E2AF414" w14:textId="330C9163" w:rsidR="003F74B9" w:rsidRDefault="003F74B9" w:rsidP="00286260">
      <w:pPr>
        <w:pStyle w:val="Texto"/>
        <w:numPr>
          <w:ilvl w:val="0"/>
          <w:numId w:val="22"/>
        </w:numPr>
      </w:pPr>
      <w:r>
        <w:t>Punto de al</w:t>
      </w:r>
      <w:r w:rsidR="00CB148C">
        <w:t xml:space="preserve">arma alta </w:t>
      </w:r>
      <w:proofErr w:type="spellStart"/>
      <w:r w:rsidR="00CB148C">
        <w:t>alta</w:t>
      </w:r>
      <w:proofErr w:type="spellEnd"/>
      <w:r w:rsidR="00872C9F">
        <w:t xml:space="preserve"> </w:t>
      </w:r>
      <w:r w:rsidR="00872C9F">
        <w:fldChar w:fldCharType="begin"/>
      </w:r>
      <w:r w:rsidR="006B6B4A">
        <w:instrText xml:space="preserve"> ADDIN ZOTERO_ITEM CSL_CITATION {"citationID":"0HEo5JU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6A6145B" w14:textId="1BFE116B" w:rsidR="00CB148C" w:rsidRDefault="00CB148C" w:rsidP="00286260">
      <w:pPr>
        <w:pStyle w:val="Texto"/>
        <w:numPr>
          <w:ilvl w:val="0"/>
          <w:numId w:val="22"/>
        </w:numPr>
      </w:pPr>
      <w:r>
        <w:t>Punto de alarma baja</w:t>
      </w:r>
      <w:r w:rsidR="00872C9F">
        <w:t xml:space="preserve"> </w:t>
      </w:r>
      <w:r w:rsidR="00872C9F">
        <w:fldChar w:fldCharType="begin"/>
      </w:r>
      <w:r w:rsidR="006B6B4A">
        <w:instrText xml:space="preserve"> ADDIN ZOTERO_ITEM CSL_CITATION {"citationID":"KVtiRTm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74E847B" w14:textId="247ACBF3" w:rsidR="00CB148C" w:rsidRDefault="00CB148C" w:rsidP="00286260">
      <w:pPr>
        <w:pStyle w:val="Texto"/>
        <w:numPr>
          <w:ilvl w:val="0"/>
          <w:numId w:val="22"/>
        </w:numPr>
      </w:pPr>
      <w:r>
        <w:t xml:space="preserve">Punto de alarma </w:t>
      </w:r>
      <w:r w:rsidR="00F42E7B">
        <w:t>baja</w:t>
      </w:r>
      <w:r>
        <w:t xml:space="preserve"> </w:t>
      </w:r>
      <w:proofErr w:type="spellStart"/>
      <w:r>
        <w:t>baja</w:t>
      </w:r>
      <w:proofErr w:type="spellEnd"/>
      <w:r w:rsidR="00872C9F">
        <w:t xml:space="preserve"> </w:t>
      </w:r>
      <w:r w:rsidR="00872C9F">
        <w:fldChar w:fldCharType="begin"/>
      </w:r>
      <w:r w:rsidR="006B6B4A">
        <w:instrText xml:space="preserve"> ADDIN ZOTERO_ITEM CSL_CITATION {"citationID":"aQWphO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15B85B" w14:textId="21B4CE31" w:rsidR="00CB148C" w:rsidRDefault="00263670" w:rsidP="00286260">
      <w:pPr>
        <w:pStyle w:val="Texto"/>
        <w:numPr>
          <w:ilvl w:val="0"/>
          <w:numId w:val="22"/>
        </w:numPr>
      </w:pPr>
      <w:r>
        <w:t>Umbral alto, alto sin alarma</w:t>
      </w:r>
      <w:r w:rsidR="00872C9F">
        <w:t xml:space="preserve"> </w:t>
      </w:r>
      <w:r w:rsidR="00872C9F">
        <w:fldChar w:fldCharType="begin"/>
      </w:r>
      <w:r w:rsidR="006B6B4A">
        <w:instrText xml:space="preserve"> ADDIN ZOTERO_ITEM CSL_CITATION {"citationID":"nddDAs6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1257FD6" w14:textId="532C0B8A" w:rsidR="00CB148C" w:rsidRDefault="00263670" w:rsidP="00286260">
      <w:pPr>
        <w:pStyle w:val="Texto"/>
        <w:numPr>
          <w:ilvl w:val="0"/>
          <w:numId w:val="22"/>
        </w:numPr>
      </w:pPr>
      <w:r>
        <w:t xml:space="preserve">Umbral bajo </w:t>
      </w:r>
      <w:r w:rsidR="0037410F">
        <w:t>sin alarma</w:t>
      </w:r>
      <w:r w:rsidR="00872C9F">
        <w:t xml:space="preserve"> </w:t>
      </w:r>
      <w:r w:rsidR="00872C9F">
        <w:fldChar w:fldCharType="begin"/>
      </w:r>
      <w:r w:rsidR="006B6B4A">
        <w:instrText xml:space="preserve"> ADDIN ZOTERO_ITEM CSL_CITATION {"citationID":"ulgwZQ0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E81986E" w14:textId="450BD08C" w:rsidR="0037410F" w:rsidRDefault="0037410F" w:rsidP="00286260">
      <w:pPr>
        <w:pStyle w:val="Texto"/>
        <w:numPr>
          <w:ilvl w:val="0"/>
          <w:numId w:val="22"/>
        </w:numPr>
      </w:pPr>
      <w:r>
        <w:t xml:space="preserve">Umbral bajo </w:t>
      </w:r>
      <w:proofErr w:type="spellStart"/>
      <w:r>
        <w:t>bajo</w:t>
      </w:r>
      <w:proofErr w:type="spellEnd"/>
      <w:r>
        <w:t xml:space="preserve"> sin alarma</w:t>
      </w:r>
      <w:r w:rsidR="00872C9F">
        <w:t xml:space="preserve"> </w:t>
      </w:r>
      <w:r w:rsidR="00872C9F">
        <w:fldChar w:fldCharType="begin"/>
      </w:r>
      <w:r w:rsidR="006B6B4A">
        <w:instrText xml:space="preserve"> ADDIN ZOTERO_ITEM CSL_CITATION {"citationID":"avGt86K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6CC5B14" w14:textId="4C289155" w:rsidR="007354C7" w:rsidRDefault="00F15B92" w:rsidP="00286260">
      <w:pPr>
        <w:pStyle w:val="Texto"/>
        <w:numPr>
          <w:ilvl w:val="0"/>
          <w:numId w:val="22"/>
        </w:numPr>
      </w:pPr>
      <w:r>
        <w:t>Capacidad para configurar el número de marcas de graduación</w:t>
      </w:r>
      <w:r w:rsidR="00872C9F">
        <w:t xml:space="preserve"> </w:t>
      </w:r>
      <w:r w:rsidR="00872C9F">
        <w:fldChar w:fldCharType="begin"/>
      </w:r>
      <w:r w:rsidR="006B6B4A">
        <w:instrText xml:space="preserve"> ADDIN ZOTERO_ITEM CSL_CITATION {"citationID":"g5KDZQ8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5365A9E" w14:textId="7FED4BCC" w:rsidR="00F15B92" w:rsidRDefault="00B46928" w:rsidP="00286260">
      <w:pPr>
        <w:pStyle w:val="Texto"/>
        <w:numPr>
          <w:ilvl w:val="0"/>
          <w:numId w:val="22"/>
        </w:numPr>
      </w:pPr>
      <w:r>
        <w:t>Rango de funcionamiento normal</w:t>
      </w:r>
      <w:r w:rsidR="00872C9F">
        <w:t xml:space="preserve"> </w:t>
      </w:r>
      <w:r w:rsidR="00872C9F">
        <w:fldChar w:fldCharType="begin"/>
      </w:r>
      <w:r w:rsidR="006B6B4A">
        <w:instrText xml:space="preserve"> ADDIN ZOTERO_ITEM CSL_CITATION {"citationID":"vVDnnM9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0ED1C20" w14:textId="072EA35F" w:rsidR="00B46928" w:rsidRDefault="000F431E" w:rsidP="00286260">
      <w:pPr>
        <w:pStyle w:val="Texto"/>
        <w:numPr>
          <w:ilvl w:val="0"/>
          <w:numId w:val="22"/>
        </w:numPr>
      </w:pPr>
      <w:r>
        <w:t>Set Point</w:t>
      </w:r>
      <w:r w:rsidR="00872C9F">
        <w:t xml:space="preserve"> </w:t>
      </w:r>
      <w:r w:rsidR="00872C9F">
        <w:fldChar w:fldCharType="begin"/>
      </w:r>
      <w:r w:rsidR="006B6B4A">
        <w:instrText xml:space="preserve"> ADDIN ZOTERO_ITEM CSL_CITATION {"citationID":"uzXhGkr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64043F33" w14:textId="299683EC" w:rsidR="000F431E" w:rsidRDefault="000F431E" w:rsidP="00286260">
      <w:pPr>
        <w:pStyle w:val="Texto"/>
        <w:numPr>
          <w:ilvl w:val="0"/>
          <w:numId w:val="22"/>
        </w:numPr>
      </w:pPr>
      <w:r>
        <w:t>Rango de funcionamiento histórico</w:t>
      </w:r>
      <w:r w:rsidR="00872C9F">
        <w:t xml:space="preserve"> </w:t>
      </w:r>
      <w:r w:rsidR="00872C9F">
        <w:fldChar w:fldCharType="begin"/>
      </w:r>
      <w:r w:rsidR="006B6B4A">
        <w:instrText xml:space="preserve"> ADDIN ZOTERO_ITEM CSL_CITATION {"citationID":"vi8WFPi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F98ACE8" w14:textId="7092B874" w:rsidR="00370A59" w:rsidRDefault="00370A59" w:rsidP="00286260">
      <w:pPr>
        <w:pStyle w:val="Texto"/>
        <w:numPr>
          <w:ilvl w:val="0"/>
          <w:numId w:val="22"/>
        </w:numPr>
      </w:pPr>
      <w:r>
        <w:lastRenderedPageBreak/>
        <w:t>Valor numérico del valor actual</w:t>
      </w:r>
      <w:r w:rsidR="00872C9F">
        <w:t xml:space="preserve"> </w:t>
      </w:r>
      <w:r w:rsidR="00872C9F">
        <w:fldChar w:fldCharType="begin"/>
      </w:r>
      <w:r w:rsidR="006B6B4A">
        <w:instrText xml:space="preserve"> ADDIN ZOTERO_ITEM CSL_CITATION {"citationID":"Y0E79vR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31E7A2E" w14:textId="28153DC7" w:rsidR="00370A59" w:rsidRDefault="00370A59" w:rsidP="00286260">
      <w:pPr>
        <w:pStyle w:val="Texto"/>
        <w:numPr>
          <w:ilvl w:val="0"/>
          <w:numId w:val="22"/>
        </w:numPr>
      </w:pPr>
      <w:r>
        <w:t>Unidades de ingeniería</w:t>
      </w:r>
      <w:r w:rsidR="00872C9F">
        <w:t xml:space="preserve"> </w:t>
      </w:r>
      <w:r w:rsidR="00872C9F">
        <w:fldChar w:fldCharType="begin"/>
      </w:r>
      <w:r w:rsidR="006B6B4A">
        <w:instrText xml:space="preserve"> ADDIN ZOTERO_ITEM CSL_CITATION {"citationID":"pVmroeK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2FB876F" w14:textId="03B0BA65" w:rsidR="00370A59" w:rsidRDefault="00370A59" w:rsidP="00286260">
      <w:pPr>
        <w:pStyle w:val="Texto"/>
        <w:numPr>
          <w:ilvl w:val="0"/>
          <w:numId w:val="22"/>
        </w:numPr>
      </w:pPr>
      <w:r>
        <w:t>Indicación de alarma:</w:t>
      </w:r>
      <w:r w:rsidR="008220ED">
        <w:t xml:space="preserve"> que muestra la prioridad, así como el estado de la alarma. Las alarmas no reconocidas deben parpadear en gris</w:t>
      </w:r>
      <w:r w:rsidR="00385FEA">
        <w:t>, y las reconocidas deben mostra</w:t>
      </w:r>
      <w:r w:rsidR="00B76DCA">
        <w:t>r continuamente el borde del color de la alarma</w:t>
      </w:r>
      <w:r w:rsidR="00872C9F">
        <w:t xml:space="preserve"> </w:t>
      </w:r>
      <w:r w:rsidR="00872C9F">
        <w:fldChar w:fldCharType="begin"/>
      </w:r>
      <w:r w:rsidR="006B6B4A">
        <w:instrText xml:space="preserve"> ADDIN ZOTERO_ITEM CSL_CITATION {"citationID":"n3xfncG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5D50E29" w14:textId="79FFDBE1" w:rsidR="00B76DCA" w:rsidRDefault="00B76DCA" w:rsidP="00286260">
      <w:pPr>
        <w:pStyle w:val="Texto"/>
        <w:numPr>
          <w:ilvl w:val="0"/>
          <w:numId w:val="22"/>
        </w:numPr>
      </w:pPr>
      <w:r>
        <w:t xml:space="preserve">Notificaciones que permiten </w:t>
      </w:r>
      <w:r w:rsidR="007A59F7">
        <w:t xml:space="preserve">comunicación con los usuarios acerca de situaciones a normales que no </w:t>
      </w:r>
      <w:r w:rsidR="00E340A9">
        <w:t>son situaciones alarmantes</w:t>
      </w:r>
      <w:r w:rsidR="00872C9F">
        <w:t xml:space="preserve"> </w:t>
      </w:r>
      <w:r w:rsidR="00872C9F">
        <w:fldChar w:fldCharType="begin"/>
      </w:r>
      <w:r w:rsidR="006B6B4A">
        <w:instrText xml:space="preserve"> ADDIN ZOTERO_ITEM CSL_CITATION {"citationID":"VbY9B29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6457ABB" w14:textId="475165C3" w:rsidR="00A9169B" w:rsidRDefault="00A9169B" w:rsidP="00A9169B">
      <w:pPr>
        <w:pStyle w:val="Texto"/>
      </w:pPr>
      <w:r>
        <w:t xml:space="preserve">A </w:t>
      </w:r>
      <w:r w:rsidR="006B2EFC">
        <w:t>continuación,</w:t>
      </w:r>
      <w:r>
        <w:t xml:space="preserve"> se presenta una imagen que muestra los elementos de un gráfico de barras.</w:t>
      </w:r>
    </w:p>
    <w:p w14:paraId="2B857E68" w14:textId="77777777" w:rsidR="00F22403" w:rsidRDefault="00F22403" w:rsidP="00F22403">
      <w:pPr>
        <w:pStyle w:val="Texto"/>
        <w:keepNext/>
      </w:pPr>
      <w:r w:rsidRPr="00F22403">
        <w:rPr>
          <w:noProof/>
        </w:rPr>
        <w:drawing>
          <wp:inline distT="0" distB="0" distL="0" distR="0" wp14:anchorId="5B320D89" wp14:editId="1EB7AFA0">
            <wp:extent cx="5579745" cy="1529080"/>
            <wp:effectExtent l="0" t="0" r="1905" b="0"/>
            <wp:docPr id="7" name="Imagen 7" descr="Interfaz de usuario gráfica,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Diagrama&#10;&#10;Descripción generada automáticamente con confianza media"/>
                    <pic:cNvPicPr/>
                  </pic:nvPicPr>
                  <pic:blipFill>
                    <a:blip r:embed="rId14"/>
                    <a:stretch>
                      <a:fillRect/>
                    </a:stretch>
                  </pic:blipFill>
                  <pic:spPr>
                    <a:xfrm>
                      <a:off x="0" y="0"/>
                      <a:ext cx="5579745" cy="1529080"/>
                    </a:xfrm>
                    <a:prstGeom prst="rect">
                      <a:avLst/>
                    </a:prstGeom>
                  </pic:spPr>
                </pic:pic>
              </a:graphicData>
            </a:graphic>
          </wp:inline>
        </w:drawing>
      </w:r>
    </w:p>
    <w:p w14:paraId="235B353C" w14:textId="29D23054" w:rsidR="00CD264F" w:rsidRPr="006B6B4A" w:rsidRDefault="00F22403" w:rsidP="00F22403">
      <w:pPr>
        <w:pStyle w:val="Descripcin"/>
        <w:jc w:val="center"/>
        <w:rPr>
          <w:b w:val="0"/>
          <w:bCs/>
        </w:rPr>
      </w:pPr>
      <w:r w:rsidRPr="00F22403">
        <w:t xml:space="preserve">Figura </w:t>
      </w:r>
      <w:fldSimple w:instr=" STYLEREF 1 \s ">
        <w:r w:rsidR="00C33DD0">
          <w:rPr>
            <w:noProof/>
          </w:rPr>
          <w:t>1</w:t>
        </w:r>
      </w:fldSimple>
      <w:r w:rsidR="00C33DD0">
        <w:t>.</w:t>
      </w:r>
      <w:fldSimple w:instr=" SEQ Figura \* ARABIC \s 1 ">
        <w:r w:rsidR="00C33DD0">
          <w:rPr>
            <w:noProof/>
          </w:rPr>
          <w:t>4</w:t>
        </w:r>
      </w:fldSimple>
      <w:r w:rsidRPr="00F22403">
        <w:rPr>
          <w:b w:val="0"/>
          <w:bCs/>
        </w:rPr>
        <w:t xml:space="preserve"> </w:t>
      </w:r>
      <w:r w:rsidRPr="006B6B4A">
        <w:rPr>
          <w:b w:val="0"/>
          <w:bCs/>
        </w:rPr>
        <w:t>Elementos requeridos y opcionales de un gráfico de barra</w:t>
      </w:r>
      <w:r w:rsidR="00A9169B" w:rsidRPr="006B6B4A">
        <w:rPr>
          <w:b w:val="0"/>
          <w:bCs/>
        </w:rPr>
        <w:t xml:space="preserve"> </w:t>
      </w:r>
      <w:r w:rsidR="006B6B4A" w:rsidRPr="006B6B4A">
        <w:rPr>
          <w:b w:val="0"/>
          <w:bCs/>
        </w:rPr>
        <w:fldChar w:fldCharType="begin"/>
      </w:r>
      <w:r w:rsidR="006B6B4A" w:rsidRPr="006B6B4A">
        <w:rPr>
          <w:b w:val="0"/>
          <w:bCs/>
        </w:rPr>
        <w:instrText xml:space="preserve"> ADDIN ZOTERO_ITEM CSL_CITATION {"citationID":"NmLTyW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B6B4A" w:rsidRPr="006B6B4A">
        <w:rPr>
          <w:b w:val="0"/>
          <w:bCs/>
        </w:rPr>
        <w:fldChar w:fldCharType="separate"/>
      </w:r>
      <w:r w:rsidR="006B6B4A" w:rsidRPr="006B6B4A">
        <w:rPr>
          <w:b w:val="0"/>
          <w:bCs/>
        </w:rPr>
        <w:t>[9]</w:t>
      </w:r>
      <w:r w:rsidR="006B6B4A" w:rsidRPr="006B6B4A">
        <w:rPr>
          <w:b w:val="0"/>
          <w:bCs/>
        </w:rPr>
        <w:fldChar w:fldCharType="end"/>
      </w:r>
    </w:p>
    <w:p w14:paraId="6C760E42" w14:textId="5525B9F1" w:rsidR="005B698E" w:rsidRDefault="005B698E" w:rsidP="005B698E">
      <w:pPr>
        <w:pStyle w:val="Texto"/>
      </w:pPr>
      <w:r>
        <w:t>Recomendaciones para Gráficos de barra:</w:t>
      </w:r>
    </w:p>
    <w:p w14:paraId="56667903" w14:textId="7F4188FE" w:rsidR="005B698E" w:rsidRDefault="00DC20FB" w:rsidP="00286260">
      <w:pPr>
        <w:pStyle w:val="Texto"/>
        <w:numPr>
          <w:ilvl w:val="0"/>
          <w:numId w:val="23"/>
        </w:numPr>
      </w:pPr>
      <w:r>
        <w:t xml:space="preserve">El valor actual de la cantidad medida por </w:t>
      </w:r>
      <w:r w:rsidR="00EB2C70">
        <w:t xml:space="preserve">el gráfico de </w:t>
      </w:r>
      <w:r w:rsidR="00317A09">
        <w:t>barras</w:t>
      </w:r>
      <w:r w:rsidR="00EB2C70">
        <w:t xml:space="preserve"> debe mostrarse al lado o cerca de dicho gráfico</w:t>
      </w:r>
      <w:r w:rsidR="00317A09">
        <w:t>, se debe procurar colocarlo debajo</w:t>
      </w:r>
      <w:r w:rsidR="00316D21">
        <w:t xml:space="preserve"> cuando sea posible</w:t>
      </w:r>
      <w:r w:rsidR="00872C9F">
        <w:t xml:space="preserve"> </w:t>
      </w:r>
      <w:r w:rsidR="00872C9F">
        <w:fldChar w:fldCharType="begin"/>
      </w:r>
      <w:r w:rsidR="006B6B4A">
        <w:instrText xml:space="preserve"> ADDIN ZOTERO_ITEM CSL_CITATION {"citationID":"yz66RMo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15D4F28" w14:textId="79985A2B" w:rsidR="00316D21" w:rsidRDefault="00316D21" w:rsidP="00286260">
      <w:pPr>
        <w:pStyle w:val="Texto"/>
        <w:numPr>
          <w:ilvl w:val="0"/>
          <w:numId w:val="23"/>
        </w:numPr>
      </w:pPr>
      <w:r>
        <w:t xml:space="preserve">Los rangos de alarmas deben cambiar de colores para indicar la gravedad </w:t>
      </w:r>
      <w:r w:rsidR="00360C82">
        <w:t>de las alarmas. Se debe ser consistente y coherente con los colores elegidos para otras alarmas anteriormente</w:t>
      </w:r>
      <w:r w:rsidR="00872C9F">
        <w:t xml:space="preserve"> </w:t>
      </w:r>
      <w:r w:rsidR="00872C9F">
        <w:fldChar w:fldCharType="begin"/>
      </w:r>
      <w:r w:rsidR="006B6B4A">
        <w:instrText xml:space="preserve"> ADDIN ZOTERO_ITEM CSL_CITATION {"citationID":"Tm8TSFV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280706" w14:textId="5E4C6EB5" w:rsidR="00360C82" w:rsidRDefault="00006D5E" w:rsidP="00286260">
      <w:pPr>
        <w:pStyle w:val="Texto"/>
        <w:numPr>
          <w:ilvl w:val="0"/>
          <w:numId w:val="23"/>
        </w:numPr>
      </w:pPr>
      <w:r>
        <w:t xml:space="preserve">Los gráficos de barras pueden </w:t>
      </w:r>
      <w:r w:rsidR="00F930E2">
        <w:t>tener dos orientaciones vertical y horizontal</w:t>
      </w:r>
      <w:r w:rsidR="00B05ECC">
        <w:t xml:space="preserve"> </w:t>
      </w:r>
      <w:r w:rsidR="00B05ECC">
        <w:fldChar w:fldCharType="begin"/>
      </w:r>
      <w:r w:rsidR="006B6B4A">
        <w:instrText xml:space="preserve"> ADDIN ZOTERO_ITEM CSL_CITATION {"citationID":"jELw4A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9ED8F4B" w14:textId="5B53DF9C" w:rsidR="00F930E2" w:rsidRDefault="007957C8" w:rsidP="00286260">
      <w:pPr>
        <w:pStyle w:val="Texto"/>
        <w:numPr>
          <w:ilvl w:val="0"/>
          <w:numId w:val="23"/>
        </w:numPr>
      </w:pPr>
      <w:r>
        <w:t xml:space="preserve">Se recomienda siempre utilizar etiquetas que permitan la identificación </w:t>
      </w:r>
      <w:r w:rsidR="00BB2B30">
        <w:t>del gráfico, y deberá estar directamente encima o debajo del gráfico</w:t>
      </w:r>
      <w:r w:rsidR="00B05ECC">
        <w:t xml:space="preserve"> </w:t>
      </w:r>
      <w:r w:rsidR="00B05ECC">
        <w:fldChar w:fldCharType="begin"/>
      </w:r>
      <w:r w:rsidR="006B6B4A">
        <w:instrText xml:space="preserve"> ADDIN ZOTERO_ITEM CSL_CITATION {"citationID":"1ghoqLv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r w:rsidR="00BB2B30">
        <w:t xml:space="preserve"> La excepción es cuando el gráfico pertenece a un grupo que ya tiene una etiqueta</w:t>
      </w:r>
      <w:r w:rsidR="00B05ECC">
        <w:t xml:space="preserve"> </w:t>
      </w:r>
      <w:r w:rsidR="00B05ECC">
        <w:fldChar w:fldCharType="begin"/>
      </w:r>
      <w:r w:rsidR="006B6B4A">
        <w:instrText xml:space="preserve"> ADDIN ZOTERO_ITEM CSL_CITATION {"citationID":"QTzvFtg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031D513C" w14:textId="77DC8DEC" w:rsidR="00582B96" w:rsidRDefault="00B37044" w:rsidP="00582B96">
      <w:pPr>
        <w:pStyle w:val="Texto"/>
      </w:pPr>
      <w:r>
        <w:t xml:space="preserve">Como se </w:t>
      </w:r>
      <w:r w:rsidR="0038311D">
        <w:t>mencionó</w:t>
      </w:r>
      <w:r>
        <w:t xml:space="preserve"> anteriormente se puede agrupar varios gráficos de barras para realizar comparaciones de datos relacionados.</w:t>
      </w:r>
    </w:p>
    <w:p w14:paraId="5D54857B" w14:textId="7C494AA7" w:rsidR="00B37044" w:rsidRDefault="00B37044" w:rsidP="00582B96">
      <w:pPr>
        <w:pStyle w:val="Texto"/>
      </w:pPr>
      <w:r>
        <w:t>Recomendaciones para grupos de gráficos de barra:</w:t>
      </w:r>
    </w:p>
    <w:p w14:paraId="0471405E" w14:textId="4840A34E" w:rsidR="00B37044" w:rsidRDefault="006E4740" w:rsidP="00286260">
      <w:pPr>
        <w:pStyle w:val="Texto"/>
        <w:numPr>
          <w:ilvl w:val="0"/>
          <w:numId w:val="24"/>
        </w:numPr>
      </w:pPr>
      <w:r>
        <w:lastRenderedPageBreak/>
        <w:t>El grupo de gráficos debe tener una etiqueta de grupo</w:t>
      </w:r>
      <w:r w:rsidR="00B05ECC">
        <w:t xml:space="preserve"> </w:t>
      </w:r>
      <w:r w:rsidR="00B05ECC">
        <w:fldChar w:fldCharType="begin"/>
      </w:r>
      <w:r w:rsidR="006B6B4A">
        <w:instrText xml:space="preserve"> ADDIN ZOTERO_ITEM CSL_CITATION {"citationID":"nTHBOXv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311E2497" w14:textId="7826E4AB" w:rsidR="006E4740" w:rsidRDefault="006E4740" w:rsidP="00286260">
      <w:pPr>
        <w:pStyle w:val="Texto"/>
        <w:numPr>
          <w:ilvl w:val="0"/>
          <w:numId w:val="24"/>
        </w:numPr>
      </w:pPr>
      <w:r>
        <w:t xml:space="preserve">Se deben agrupar solo </w:t>
      </w:r>
      <w:r w:rsidR="005255F6">
        <w:t>gráficos con datos que se relacionen entre sí</w:t>
      </w:r>
      <w:r w:rsidR="00B05ECC">
        <w:t xml:space="preserve"> </w:t>
      </w:r>
      <w:r w:rsidR="00B05ECC">
        <w:fldChar w:fldCharType="begin"/>
      </w:r>
      <w:r w:rsidR="006B6B4A">
        <w:instrText xml:space="preserve"> ADDIN ZOTERO_ITEM CSL_CITATION {"citationID":"hfDv3Y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60C02C3" w14:textId="5B6E0A5B" w:rsidR="005255F6" w:rsidRDefault="005255F6" w:rsidP="00286260">
      <w:pPr>
        <w:pStyle w:val="Texto"/>
        <w:numPr>
          <w:ilvl w:val="0"/>
          <w:numId w:val="24"/>
        </w:numPr>
      </w:pPr>
      <w:r>
        <w:t xml:space="preserve">Si todos los gráficos comparten unidades solo se </w:t>
      </w:r>
      <w:r w:rsidR="00872C9F">
        <w:t>mostrarán</w:t>
      </w:r>
      <w:r>
        <w:t xml:space="preserve"> dichas unidades una sola vez</w:t>
      </w:r>
      <w:r w:rsidR="00B05ECC">
        <w:t xml:space="preserve"> </w:t>
      </w:r>
      <w:r w:rsidR="00B05ECC">
        <w:fldChar w:fldCharType="begin"/>
      </w:r>
      <w:r w:rsidR="006B6B4A">
        <w:instrText xml:space="preserve"> ADDIN ZOTERO_ITEM CSL_CITATION {"citationID":"9TmgTBA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69AEBEBC" w14:textId="31FE4A50" w:rsidR="005255F6" w:rsidRDefault="00B27CBB" w:rsidP="00286260">
      <w:pPr>
        <w:pStyle w:val="Texto"/>
        <w:numPr>
          <w:ilvl w:val="0"/>
          <w:numId w:val="24"/>
        </w:numPr>
      </w:pPr>
      <w:r>
        <w:t>Los gráficos de barras que pertenezcan al grupo deben tener una identificación para diferenciarlos entre ellos</w:t>
      </w:r>
      <w:r w:rsidR="00B05ECC">
        <w:t xml:space="preserve"> </w:t>
      </w:r>
      <w:r w:rsidR="00B05ECC">
        <w:fldChar w:fldCharType="begin"/>
      </w:r>
      <w:r w:rsidR="006B6B4A">
        <w:instrText xml:space="preserve"> ADDIN ZOTERO_ITEM CSL_CITATION {"citationID":"og9vFjh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F84A0CA" w14:textId="5700E74D" w:rsidR="00B27CBB" w:rsidRDefault="00872C9F" w:rsidP="00286260">
      <w:pPr>
        <w:pStyle w:val="Texto"/>
        <w:numPr>
          <w:ilvl w:val="0"/>
          <w:numId w:val="24"/>
        </w:numPr>
      </w:pPr>
      <w:r>
        <w:t>Los gráficos que pertenecen al grupo pueden mostrar escalas individuales si es que no comparten un rango similar</w:t>
      </w:r>
      <w:r w:rsidR="00B05ECC">
        <w:t xml:space="preserve"> </w:t>
      </w:r>
      <w:r w:rsidR="00B05ECC">
        <w:fldChar w:fldCharType="begin"/>
      </w:r>
      <w:r w:rsidR="006B6B4A">
        <w:instrText xml:space="preserve"> ADDIN ZOTERO_ITEM CSL_CITATION {"citationID":"ppmhnrv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C100ADE" w14:textId="473608F4" w:rsidR="006C5F2A" w:rsidRDefault="00CF3280" w:rsidP="006B2EFC">
      <w:pPr>
        <w:pStyle w:val="Ttulo5PT"/>
      </w:pPr>
      <w:r>
        <w:t>Tendencias</w:t>
      </w:r>
    </w:p>
    <w:p w14:paraId="1ACADE17" w14:textId="32DBCC5C" w:rsidR="006B2EFC" w:rsidRDefault="00BD08EF" w:rsidP="00BD6BE1">
      <w:pPr>
        <w:pStyle w:val="Texto"/>
      </w:pPr>
      <w:r>
        <w:t>Los gráficos de te</w:t>
      </w:r>
      <w:r w:rsidR="0070512F">
        <w:t>ndencias como se expuso anteriormente permiten mostrar una variable a lo largo del tiempo, y sirven para comparar valores similares o relacionados</w:t>
      </w:r>
      <w:bookmarkStart w:id="22" w:name="_Hlk87975152"/>
      <w:r w:rsidR="005F4F92">
        <w:t xml:space="preserve"> </w:t>
      </w:r>
      <w:r w:rsidR="005F4F92">
        <w:fldChar w:fldCharType="begin"/>
      </w:r>
      <w:r w:rsidR="00583845">
        <w:instrText xml:space="preserve"> ADDIN ZOTERO_ITEM CSL_CITATION {"citationID":"QhjTyBx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4F92">
        <w:fldChar w:fldCharType="separate"/>
      </w:r>
      <w:r w:rsidR="005F4F92" w:rsidRPr="00443C7B">
        <w:t>[9]</w:t>
      </w:r>
      <w:r w:rsidR="005F4F92">
        <w:fldChar w:fldCharType="end"/>
      </w:r>
      <w:r w:rsidR="005F4F92">
        <w:t>.</w:t>
      </w:r>
      <w:bookmarkEnd w:id="22"/>
      <w:r w:rsidR="005F4F92">
        <w:t xml:space="preserve"> </w:t>
      </w:r>
    </w:p>
    <w:p w14:paraId="34F37FE5" w14:textId="52AD73D3" w:rsidR="00505700" w:rsidRDefault="00505700" w:rsidP="00BD6BE1">
      <w:pPr>
        <w:pStyle w:val="Texto"/>
      </w:pPr>
      <w:r>
        <w:t xml:space="preserve">La ventaja principal de los gráficos de tendencias es que </w:t>
      </w:r>
      <w:r w:rsidR="001B0B50">
        <w:t>permiten mostrar información histó</w:t>
      </w:r>
      <w:r w:rsidR="00410597">
        <w:t>rica lo que habilita a loso usuarios comprender el estado actual y el futuro de ese elemento</w:t>
      </w:r>
      <w:r w:rsidR="00491293">
        <w:t xml:space="preserve">, en cambio su desventaja es que puede utilizar mucho espacio de la interfaz </w:t>
      </w:r>
      <w:r w:rsidR="00491293">
        <w:fldChar w:fldCharType="begin"/>
      </w:r>
      <w:r w:rsidR="00583845">
        <w:instrText xml:space="preserve"> ADDIN ZOTERO_ITEM CSL_CITATION {"citationID":"9cpRhS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91293">
        <w:fldChar w:fldCharType="separate"/>
      </w:r>
      <w:r w:rsidR="00491293" w:rsidRPr="00443C7B">
        <w:t>[9]</w:t>
      </w:r>
      <w:r w:rsidR="00491293">
        <w:fldChar w:fldCharType="end"/>
      </w:r>
      <w:r w:rsidR="00491293">
        <w:t>.</w:t>
      </w:r>
    </w:p>
    <w:p w14:paraId="5AD663E0" w14:textId="3BBBC921" w:rsidR="00491293" w:rsidRDefault="00A65D66" w:rsidP="00BD6BE1">
      <w:pPr>
        <w:pStyle w:val="Texto"/>
      </w:pPr>
      <w:r>
        <w:t xml:space="preserve">Los elementos requeridos dentro de un gráfico de </w:t>
      </w:r>
      <w:r w:rsidR="0040713B">
        <w:t>tendencia</w:t>
      </w:r>
      <w:r w:rsidR="003C344E">
        <w:t xml:space="preserve"> son:</w:t>
      </w:r>
    </w:p>
    <w:p w14:paraId="138A3E7D" w14:textId="27986F25" w:rsidR="003C344E" w:rsidRDefault="003C344E" w:rsidP="00286260">
      <w:pPr>
        <w:pStyle w:val="Texto"/>
        <w:numPr>
          <w:ilvl w:val="0"/>
          <w:numId w:val="25"/>
        </w:numPr>
      </w:pPr>
      <w:r>
        <w:t>Título de la tendencia</w:t>
      </w:r>
    </w:p>
    <w:p w14:paraId="1830AFD7" w14:textId="5E071A97" w:rsidR="003C344E" w:rsidRDefault="00224E75" w:rsidP="00286260">
      <w:pPr>
        <w:pStyle w:val="Texto"/>
        <w:numPr>
          <w:ilvl w:val="0"/>
          <w:numId w:val="25"/>
        </w:numPr>
      </w:pPr>
      <w:r>
        <w:t xml:space="preserve">Indicador del valor </w:t>
      </w:r>
      <w:r w:rsidR="00FD1CCA">
        <w:t>actual, es</w:t>
      </w:r>
      <w:r>
        <w:t xml:space="preserve"> decir, las líneas de tendencia</w:t>
      </w:r>
      <w:r w:rsidR="00D3494A">
        <w:t xml:space="preserve"> donde cada línea se diferenciará por un color diferente</w:t>
      </w:r>
      <w:r w:rsidR="006D115C">
        <w:t>.</w:t>
      </w:r>
    </w:p>
    <w:p w14:paraId="7E648324" w14:textId="3450AA4D" w:rsidR="008C6E8F" w:rsidRDefault="00754210" w:rsidP="00754210">
      <w:pPr>
        <w:pStyle w:val="Texto"/>
      </w:pPr>
      <w:r>
        <w:t xml:space="preserve">Existen elementos opcionales que son muy similares a los del gráfico de barras, como </w:t>
      </w:r>
      <w:r w:rsidR="00CC701C">
        <w:t>los puntos de alarma en sus distintos rangos, los rangos sin alarma, el “</w:t>
      </w:r>
      <w:proofErr w:type="spellStart"/>
      <w:r w:rsidR="00CC701C">
        <w:t>setpoint</w:t>
      </w:r>
      <w:proofErr w:type="spellEnd"/>
      <w:r w:rsidR="00CC701C">
        <w:t xml:space="preserve">”, </w:t>
      </w:r>
      <w:r w:rsidR="00CA57CA">
        <w:t>indicadores de alarmas</w:t>
      </w:r>
      <w:r w:rsidR="00F7286A">
        <w:t xml:space="preserve">, notificaciones y valores </w:t>
      </w:r>
      <w:r w:rsidR="00FD1CCA">
        <w:t>numéricos</w:t>
      </w:r>
      <w:r w:rsidR="00CA57CA">
        <w:t xml:space="preserve"> los demás elementos serían:</w:t>
      </w:r>
    </w:p>
    <w:p w14:paraId="02E0D0A8" w14:textId="7F3AB4B5" w:rsidR="00291527" w:rsidRDefault="00291527" w:rsidP="00286260">
      <w:pPr>
        <w:pStyle w:val="Texto"/>
        <w:numPr>
          <w:ilvl w:val="0"/>
          <w:numId w:val="26"/>
        </w:numPr>
      </w:pPr>
      <w:r>
        <w:t>Eje X</w:t>
      </w:r>
      <w:r w:rsidR="00216350">
        <w:t xml:space="preserve"> y Eje Y</w:t>
      </w:r>
      <w:r w:rsidR="00FD1CCA">
        <w:t xml:space="preserve"> </w:t>
      </w:r>
      <w:r w:rsidR="00FD1CCA">
        <w:fldChar w:fldCharType="begin"/>
      </w:r>
      <w:r w:rsidR="00583845">
        <w:instrText xml:space="preserve"> ADDIN ZOTERO_ITEM CSL_CITATION {"citationID":"3f3Xcgk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43446E9" w14:textId="3B42DB43" w:rsidR="00216350" w:rsidRDefault="00216350" w:rsidP="00286260">
      <w:pPr>
        <w:pStyle w:val="Texto"/>
        <w:numPr>
          <w:ilvl w:val="0"/>
          <w:numId w:val="26"/>
        </w:numPr>
      </w:pPr>
      <w:r>
        <w:t>Límite mínimo y máximo para el eje Y</w:t>
      </w:r>
      <w:r w:rsidR="00FD1CCA">
        <w:t xml:space="preserve"> </w:t>
      </w:r>
      <w:r w:rsidR="00FD1CCA">
        <w:fldChar w:fldCharType="begin"/>
      </w:r>
      <w:r w:rsidR="00583845">
        <w:instrText xml:space="preserve"> ADDIN ZOTERO_ITEM CSL_CITATION {"citationID":"IyekbRj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302D982F" w14:textId="33C9F670" w:rsidR="00216350" w:rsidRDefault="00216350" w:rsidP="00286260">
      <w:pPr>
        <w:pStyle w:val="Texto"/>
        <w:numPr>
          <w:ilvl w:val="0"/>
          <w:numId w:val="26"/>
        </w:numPr>
      </w:pPr>
      <w:r>
        <w:t>Escala para los dos ejes, como marcas de graduación o valores numéricos</w:t>
      </w:r>
      <w:r w:rsidR="00FD1CCA">
        <w:t xml:space="preserve"> </w:t>
      </w:r>
      <w:r w:rsidR="00FD1CCA">
        <w:fldChar w:fldCharType="begin"/>
      </w:r>
      <w:r w:rsidR="00583845">
        <w:instrText xml:space="preserve"> ADDIN ZOTERO_ITEM CSL_CITATION {"citationID":"mMUTziW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BF66732" w14:textId="7727C1E3" w:rsidR="00216350" w:rsidRDefault="00BE622B" w:rsidP="00286260">
      <w:pPr>
        <w:pStyle w:val="Texto"/>
        <w:numPr>
          <w:ilvl w:val="0"/>
          <w:numId w:val="26"/>
        </w:numPr>
      </w:pPr>
      <w:r>
        <w:t>Indicación de rango histórico</w:t>
      </w:r>
      <w:r w:rsidR="00FD1CCA">
        <w:t xml:space="preserve"> </w:t>
      </w:r>
      <w:r w:rsidR="00FD1CCA">
        <w:fldChar w:fldCharType="begin"/>
      </w:r>
      <w:r w:rsidR="00583845">
        <w:instrText xml:space="preserve"> ADDIN ZOTERO_ITEM CSL_CITATION {"citationID":"lq7c5yD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86832F0" w14:textId="2FC3AE24" w:rsidR="00BE622B" w:rsidRDefault="00362AFC" w:rsidP="00286260">
      <w:pPr>
        <w:pStyle w:val="Texto"/>
        <w:numPr>
          <w:ilvl w:val="0"/>
          <w:numId w:val="26"/>
        </w:numPr>
      </w:pPr>
      <w:r>
        <w:t>Navegación de tendencias</w:t>
      </w:r>
      <w:r w:rsidR="00FD1CCA">
        <w:t xml:space="preserve"> </w:t>
      </w:r>
      <w:r w:rsidR="00FD1CCA">
        <w:fldChar w:fldCharType="begin"/>
      </w:r>
      <w:r w:rsidR="00583845">
        <w:instrText xml:space="preserve"> ADDIN ZOTERO_ITEM CSL_CITATION {"citationID":"2Qz7cNT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F90C7B3" w14:textId="67EF991C" w:rsidR="00362AFC" w:rsidRDefault="00362AFC" w:rsidP="00286260">
      <w:pPr>
        <w:pStyle w:val="Texto"/>
        <w:numPr>
          <w:ilvl w:val="0"/>
          <w:numId w:val="26"/>
        </w:numPr>
      </w:pPr>
      <w:r>
        <w:t>Reestablecer rango histórico</w:t>
      </w:r>
      <w:r w:rsidR="00FD1CCA">
        <w:t xml:space="preserve"> </w:t>
      </w:r>
      <w:r w:rsidR="00FD1CCA">
        <w:fldChar w:fldCharType="begin"/>
      </w:r>
      <w:r w:rsidR="00583845">
        <w:instrText xml:space="preserve"> ADDIN ZOTERO_ITEM CSL_CITATION {"citationID":"IShLN24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811AD45" w14:textId="3D96BC49" w:rsidR="00362AFC" w:rsidRDefault="00362AFC" w:rsidP="00286260">
      <w:pPr>
        <w:pStyle w:val="Texto"/>
        <w:numPr>
          <w:ilvl w:val="0"/>
          <w:numId w:val="26"/>
        </w:numPr>
      </w:pPr>
      <w:r>
        <w:t>Funcionalidad de Panorama y Zoom</w:t>
      </w:r>
      <w:r w:rsidR="00FD1CCA">
        <w:t xml:space="preserve"> </w:t>
      </w:r>
      <w:r w:rsidR="00FD1CCA">
        <w:fldChar w:fldCharType="begin"/>
      </w:r>
      <w:r w:rsidR="00583845">
        <w:instrText xml:space="preserve"> ADDIN ZOTERO_ITEM CSL_CITATION {"citationID":"Z7pO9oT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48EB3B6" w14:textId="51DEC94A" w:rsidR="00221F93" w:rsidRDefault="00EC3713" w:rsidP="00221F93">
      <w:pPr>
        <w:pStyle w:val="Texto"/>
      </w:pPr>
      <w:r>
        <w:lastRenderedPageBreak/>
        <w:t>Recomendaciones para los gráficos de Tendencias:</w:t>
      </w:r>
    </w:p>
    <w:p w14:paraId="3CC269BD" w14:textId="5ADF03A0" w:rsidR="00EC3713" w:rsidRDefault="00825C52" w:rsidP="00286260">
      <w:pPr>
        <w:pStyle w:val="Texto"/>
        <w:numPr>
          <w:ilvl w:val="0"/>
          <w:numId w:val="27"/>
        </w:numPr>
      </w:pPr>
      <w:r>
        <w:t>Los gráficos de tendencias pueden tener datos históricos o en tiempo real</w:t>
      </w:r>
      <w:r w:rsidR="00FD1CCA">
        <w:t xml:space="preserve"> </w:t>
      </w:r>
      <w:r w:rsidR="00FD1CCA">
        <w:fldChar w:fldCharType="begin"/>
      </w:r>
      <w:r w:rsidR="00583845">
        <w:instrText xml:space="preserve"> ADDIN ZOTERO_ITEM CSL_CITATION {"citationID":"oXVyjDA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7DF1F79E" w14:textId="519F251C" w:rsidR="00825C52" w:rsidRDefault="00825C52" w:rsidP="00286260">
      <w:pPr>
        <w:pStyle w:val="Texto"/>
        <w:numPr>
          <w:ilvl w:val="0"/>
          <w:numId w:val="27"/>
        </w:numPr>
      </w:pPr>
      <w:r>
        <w:t>El eje Y permite indicar un límite mínimo y/o máximo</w:t>
      </w:r>
      <w:r w:rsidR="00FD1CCA">
        <w:t xml:space="preserve"> </w:t>
      </w:r>
      <w:r w:rsidR="00FD1CCA">
        <w:fldChar w:fldCharType="begin"/>
      </w:r>
      <w:r w:rsidR="00583845">
        <w:instrText xml:space="preserve"> ADDIN ZOTERO_ITEM CSL_CITATION {"citationID":"8qq6MMY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2F03952" w14:textId="01EA76D9" w:rsidR="00825C52" w:rsidRDefault="00A91249" w:rsidP="00286260">
      <w:pPr>
        <w:pStyle w:val="Texto"/>
        <w:numPr>
          <w:ilvl w:val="0"/>
          <w:numId w:val="27"/>
        </w:numPr>
      </w:pPr>
      <w:r>
        <w:t>El r</w:t>
      </w:r>
      <w:r w:rsidR="007D68F7">
        <w:t>a</w:t>
      </w:r>
      <w:r>
        <w:t>ngo de escala cambia según la selección del usuario</w:t>
      </w:r>
      <w:r w:rsidR="00FD1CCA">
        <w:t xml:space="preserve"> </w:t>
      </w:r>
      <w:r w:rsidR="00FD1CCA">
        <w:fldChar w:fldCharType="begin"/>
      </w:r>
      <w:r w:rsidR="00583845">
        <w:instrText xml:space="preserve"> ADDIN ZOTERO_ITEM CSL_CITATION {"citationID":"TThstB3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079B8EE" w14:textId="492B7D9A" w:rsidR="00A91249" w:rsidRDefault="007D68F7" w:rsidP="00286260">
      <w:pPr>
        <w:pStyle w:val="Texto"/>
        <w:numPr>
          <w:ilvl w:val="0"/>
          <w:numId w:val="27"/>
        </w:numPr>
      </w:pPr>
      <w:r>
        <w:t>Los títulos o leyendas pueden representarse a través de texto, símbolos o amb</w:t>
      </w:r>
      <w:r w:rsidR="00FD1CCA">
        <w:t>o</w:t>
      </w:r>
      <w:r>
        <w:t>s</w:t>
      </w:r>
      <w:r w:rsidR="00FD1CCA">
        <w:t xml:space="preserve"> </w:t>
      </w:r>
      <w:r w:rsidR="00FD1CCA">
        <w:fldChar w:fldCharType="begin"/>
      </w:r>
      <w:r w:rsidR="00583845">
        <w:instrText xml:space="preserve"> ADDIN ZOTERO_ITEM CSL_CITATION {"citationID":"c9Fzv2E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001ED89B" w14:textId="24263398" w:rsidR="007D68F7" w:rsidRDefault="00FD1CCA" w:rsidP="00286260">
      <w:pPr>
        <w:pStyle w:val="Texto"/>
        <w:numPr>
          <w:ilvl w:val="0"/>
          <w:numId w:val="27"/>
        </w:numPr>
      </w:pPr>
      <w:r>
        <w:t xml:space="preserve">La posición de dichas leyendas dependerá del espacio disponible </w:t>
      </w:r>
      <w:r>
        <w:fldChar w:fldCharType="begin"/>
      </w:r>
      <w:r w:rsidR="00583845">
        <w:instrText xml:space="preserve"> ADDIN ZOTERO_ITEM CSL_CITATION {"citationID":"GL6kW9b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443C7B">
        <w:t>[9]</w:t>
      </w:r>
      <w:r>
        <w:fldChar w:fldCharType="end"/>
      </w:r>
      <w:r>
        <w:t>.</w:t>
      </w:r>
    </w:p>
    <w:p w14:paraId="52F75528" w14:textId="69C368F2" w:rsidR="00301329" w:rsidRDefault="00301329" w:rsidP="001F3ABC">
      <w:pPr>
        <w:pStyle w:val="Ttulo4PT"/>
      </w:pPr>
      <w:r>
        <w:t>Iconos</w:t>
      </w:r>
    </w:p>
    <w:p w14:paraId="775A8DDB" w14:textId="724DFD69" w:rsidR="00301329" w:rsidRDefault="00B10126" w:rsidP="00B10126">
      <w:pPr>
        <w:pStyle w:val="Ttulo5PT"/>
      </w:pPr>
      <w:r>
        <w:t>Tamaño</w:t>
      </w:r>
    </w:p>
    <w:p w14:paraId="58BED662" w14:textId="6F7AAE5E" w:rsidR="00B10126" w:rsidRDefault="00DB5BF4" w:rsidP="00BD6BE1">
      <w:pPr>
        <w:pStyle w:val="Texto"/>
      </w:pPr>
      <w:r>
        <w:t>El tamaño de los iconos dependerá de si estos son botones o informativos, si son botones se recomienda un tamaño de 32x32, en cambio para los de información se recomienda 16x16</w:t>
      </w:r>
      <w:r w:rsidR="00711A8A">
        <w:t xml:space="preserve"> </w:t>
      </w:r>
      <w:r w:rsidR="00711A8A">
        <w:fldChar w:fldCharType="begin"/>
      </w:r>
      <w:r w:rsidR="00583845">
        <w:instrText xml:space="preserve"> ADDIN ZOTERO_ITEM CSL_CITATION {"citationID":"Q4LIHdn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11A8A">
        <w:fldChar w:fldCharType="separate"/>
      </w:r>
      <w:r w:rsidR="00711A8A" w:rsidRPr="00443C7B">
        <w:t>[9]</w:t>
      </w:r>
      <w:r w:rsidR="00711A8A">
        <w:fldChar w:fldCharType="end"/>
      </w:r>
      <w:r w:rsidR="00711A8A">
        <w:t>.</w:t>
      </w:r>
    </w:p>
    <w:p w14:paraId="4C56BD5C" w14:textId="4BBC1AF3" w:rsidR="00DB5BF4" w:rsidRDefault="00711A8A" w:rsidP="00711A8A">
      <w:pPr>
        <w:pStyle w:val="Ttulo5PT"/>
      </w:pPr>
      <w:r>
        <w:t>Color</w:t>
      </w:r>
    </w:p>
    <w:p w14:paraId="56AD4245" w14:textId="76CF40E7" w:rsidR="00711A8A" w:rsidRDefault="00711A8A" w:rsidP="00BD6BE1">
      <w:pPr>
        <w:pStyle w:val="Texto"/>
      </w:pPr>
      <w:r>
        <w:t xml:space="preserve">Como </w:t>
      </w:r>
      <w:r w:rsidR="00CE7C30">
        <w:t xml:space="preserve">se expuso anteriormente acerca del color, los iconos también deben cumplir con la coherencia estándar del diseño, es decir, si existen iconos de alarma estos deberán utilizar los mismos colores que </w:t>
      </w:r>
      <w:r w:rsidR="00632FB0">
        <w:t>los previamente asignados para alarmas en otros objetos</w:t>
      </w:r>
      <w:r w:rsidR="004619A8">
        <w:t xml:space="preserve">, y solo estos podrán tener esos colores. Los iconos utilizados para la navegación no deberán tener ningún color, a menos que </w:t>
      </w:r>
      <w:r w:rsidR="00391F4C">
        <w:t xml:space="preserve">se refieran a una advertencia o problema </w:t>
      </w:r>
      <w:r w:rsidR="00391F4C">
        <w:fldChar w:fldCharType="begin"/>
      </w:r>
      <w:r w:rsidR="00583845">
        <w:instrText xml:space="preserve"> ADDIN ZOTERO_ITEM CSL_CITATION {"citationID":"bTaCADx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91F4C">
        <w:fldChar w:fldCharType="separate"/>
      </w:r>
      <w:r w:rsidR="00391F4C" w:rsidRPr="00443C7B">
        <w:t>[9]</w:t>
      </w:r>
      <w:r w:rsidR="00391F4C">
        <w:fldChar w:fldCharType="end"/>
      </w:r>
      <w:r w:rsidR="00391F4C">
        <w:t>.</w:t>
      </w:r>
    </w:p>
    <w:p w14:paraId="79A05CE4" w14:textId="0BA9A8C2" w:rsidR="00632FB0" w:rsidRDefault="005212F9" w:rsidP="001F3ABC">
      <w:pPr>
        <w:pStyle w:val="Ttulo4PT"/>
      </w:pPr>
      <w:r>
        <w:t>Control de Entradas</w:t>
      </w:r>
    </w:p>
    <w:p w14:paraId="13BCAB1D" w14:textId="7366D134" w:rsidR="00B51C56" w:rsidRDefault="00C517FC" w:rsidP="00BD6BE1">
      <w:pPr>
        <w:pStyle w:val="Texto"/>
      </w:pPr>
      <w:r>
        <w:t xml:space="preserve">Cada usuario tendrá su conjunto de tareas </w:t>
      </w:r>
      <w:r w:rsidR="007E5465">
        <w:t>con objetivos que requerirán una seria de controles diferentes entre sí</w:t>
      </w:r>
      <w:r w:rsidR="00AA7247">
        <w:t>, se debe buscar dar solo las capacidades requeridas</w:t>
      </w:r>
      <w:r w:rsidR="00D74A06">
        <w:t xml:space="preserve"> para lograr  sus tareas</w:t>
      </w:r>
      <w:r w:rsidR="00604CF0">
        <w:t xml:space="preserve"> </w:t>
      </w:r>
      <w:r w:rsidR="00604CF0">
        <w:fldChar w:fldCharType="begin"/>
      </w:r>
      <w:r w:rsidR="00583845">
        <w:instrText xml:space="preserve"> ADDIN ZOTERO_ITEM CSL_CITATION {"citationID":"Apie8xm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4CF0">
        <w:fldChar w:fldCharType="separate"/>
      </w:r>
      <w:r w:rsidR="00604CF0" w:rsidRPr="00443C7B">
        <w:t>[9]</w:t>
      </w:r>
      <w:r w:rsidR="00604CF0">
        <w:fldChar w:fldCharType="end"/>
      </w:r>
      <w:r w:rsidR="00604CF0">
        <w:t>.</w:t>
      </w:r>
      <w:r w:rsidR="00CD4582">
        <w:t xml:space="preserve"> Se debe buscar garantizar la coherencia entre los controles</w:t>
      </w:r>
      <w:r w:rsidR="00C122AD">
        <w:t xml:space="preserve"> como </w:t>
      </w:r>
      <w:r w:rsidR="00C122AD">
        <w:fldChar w:fldCharType="begin"/>
      </w:r>
      <w:r w:rsidR="00583845">
        <w:instrText xml:space="preserve"> ADDIN ZOTERO_ITEM CSL_CITATION {"citationID":"53gfvgu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122AD">
        <w:fldChar w:fldCharType="separate"/>
      </w:r>
      <w:r w:rsidR="00C122AD" w:rsidRPr="00443C7B">
        <w:t>[9]</w:t>
      </w:r>
      <w:r w:rsidR="00C122AD">
        <w:fldChar w:fldCharType="end"/>
      </w:r>
      <w:r w:rsidR="00C122AD">
        <w:t>, por ejemplo:</w:t>
      </w:r>
    </w:p>
    <w:p w14:paraId="36D7F56A" w14:textId="0FD57688" w:rsidR="00C122AD" w:rsidRDefault="00A51F87" w:rsidP="00286260">
      <w:pPr>
        <w:pStyle w:val="Texto"/>
        <w:numPr>
          <w:ilvl w:val="0"/>
          <w:numId w:val="28"/>
        </w:numPr>
      </w:pPr>
      <w:r>
        <w:t xml:space="preserve">Entre controles similares </w:t>
      </w:r>
      <w:r w:rsidR="00500E21">
        <w:t xml:space="preserve">se deben </w:t>
      </w:r>
      <w:r w:rsidR="007E4BD8">
        <w:t>tener métodos igualmente similares para ingresar información o comandos</w:t>
      </w:r>
      <w:r w:rsidR="00163813">
        <w:t xml:space="preserve"> </w:t>
      </w:r>
      <w:r w:rsidR="00163813">
        <w:fldChar w:fldCharType="begin"/>
      </w:r>
      <w:r w:rsidR="00583845">
        <w:instrText xml:space="preserve"> ADDIN ZOTERO_ITEM CSL_CITATION {"citationID":"iw0Bxju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93946A7" w14:textId="0C4312DC" w:rsidR="007E4BD8" w:rsidRDefault="00531ACD" w:rsidP="00286260">
      <w:pPr>
        <w:pStyle w:val="Texto"/>
        <w:numPr>
          <w:ilvl w:val="0"/>
          <w:numId w:val="28"/>
        </w:numPr>
      </w:pPr>
      <w:r>
        <w:t>La redacción</w:t>
      </w:r>
      <w:r w:rsidR="00504A72">
        <w:t xml:space="preserve">, la ubicación </w:t>
      </w:r>
      <w:proofErr w:type="spellStart"/>
      <w:r w:rsidR="00504A72">
        <w:t xml:space="preserve">de </w:t>
      </w:r>
      <w:r w:rsidR="006519C1">
        <w:t>el</w:t>
      </w:r>
      <w:proofErr w:type="spellEnd"/>
      <w:r w:rsidR="006519C1">
        <w:t xml:space="preserve"> área de entrada y de información, así como la ubicación de los controles de gestión de interfaz deben ser coherentes entre sí</w:t>
      </w:r>
      <w:r w:rsidR="00DC042F">
        <w:t>, se busca así minimizar las demandas de los usuarios</w:t>
      </w:r>
      <w:r w:rsidR="00163813">
        <w:t xml:space="preserve"> </w:t>
      </w:r>
      <w:r w:rsidR="00163813">
        <w:fldChar w:fldCharType="begin"/>
      </w:r>
      <w:r w:rsidR="00583845">
        <w:instrText xml:space="preserve"> ADDIN ZOTERO_ITEM CSL_CITATION {"citationID":"MZV5ze7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5220756" w14:textId="2D952A7C" w:rsidR="00DB48E2" w:rsidRDefault="00697B35" w:rsidP="00286260">
      <w:pPr>
        <w:pStyle w:val="Texto"/>
        <w:numPr>
          <w:ilvl w:val="0"/>
          <w:numId w:val="28"/>
        </w:numPr>
      </w:pPr>
      <w:r>
        <w:t xml:space="preserve">No debería ser parte del comportamiento de la interfaz </w:t>
      </w:r>
      <w:r w:rsidR="00DA2502">
        <w:t xml:space="preserve">que el usuario </w:t>
      </w:r>
      <w:r w:rsidR="00836327">
        <w:t xml:space="preserve">requiera </w:t>
      </w:r>
      <w:r w:rsidR="0077330F">
        <w:t xml:space="preserve">que recuerden códigos o secuencias específicas </w:t>
      </w:r>
      <w:r w:rsidR="00005644">
        <w:t>ni tampoco que realicen traducciones o conversiones</w:t>
      </w:r>
      <w:r w:rsidR="00163813">
        <w:t xml:space="preserve"> </w:t>
      </w:r>
      <w:r w:rsidR="00163813">
        <w:fldChar w:fldCharType="begin"/>
      </w:r>
      <w:r w:rsidR="00583845">
        <w:instrText xml:space="preserve"> ADDIN ZOTERO_ITEM CSL_CITATION {"citationID":"xyQa8v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2260248F" w14:textId="336819BE" w:rsidR="00005644" w:rsidRDefault="005B0E68" w:rsidP="00286260">
      <w:pPr>
        <w:pStyle w:val="Texto"/>
        <w:numPr>
          <w:ilvl w:val="0"/>
          <w:numId w:val="28"/>
        </w:numPr>
      </w:pPr>
      <w:r>
        <w:lastRenderedPageBreak/>
        <w:t xml:space="preserve">Se debe buscar automatizar al máximo </w:t>
      </w:r>
      <w:r w:rsidR="0011549D">
        <w:t>en cuanto a lo que se requiere por parte del usuario</w:t>
      </w:r>
      <w:r w:rsidR="00163813">
        <w:t xml:space="preserve"> </w:t>
      </w:r>
      <w:r w:rsidR="00163813">
        <w:fldChar w:fldCharType="begin"/>
      </w:r>
      <w:r w:rsidR="00583845">
        <w:instrText xml:space="preserve"> ADDIN ZOTERO_ITEM CSL_CITATION {"citationID":"aO2PTrO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44DBD5E8" w14:textId="2E83C9BD" w:rsidR="0011549D" w:rsidRDefault="00731521" w:rsidP="00286260">
      <w:pPr>
        <w:pStyle w:val="Texto"/>
        <w:numPr>
          <w:ilvl w:val="0"/>
          <w:numId w:val="28"/>
        </w:numPr>
      </w:pPr>
      <w:r>
        <w:t>Se debe asegurar que el proceso de ingresar comandos</w:t>
      </w:r>
      <w:r w:rsidR="00CA7CE8">
        <w:t xml:space="preserve"> sea lógico e intuitivo</w:t>
      </w:r>
      <w:r w:rsidR="00163813">
        <w:t xml:space="preserve"> </w:t>
      </w:r>
      <w:r w:rsidR="00163813">
        <w:fldChar w:fldCharType="begin"/>
      </w:r>
      <w:r w:rsidR="00583845">
        <w:instrText xml:space="preserve"> ADDIN ZOTERO_ITEM CSL_CITATION {"citationID":"ibXbxli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19407883" w14:textId="0673AC2E" w:rsidR="00CA7CE8" w:rsidRDefault="00BD5A37" w:rsidP="00286260">
      <w:pPr>
        <w:pStyle w:val="Texto"/>
        <w:numPr>
          <w:ilvl w:val="0"/>
          <w:numId w:val="28"/>
        </w:numPr>
      </w:pPr>
      <w:r>
        <w:t>Se debe distinguir claramente entre los campos de entrada y los controles</w:t>
      </w:r>
      <w:r w:rsidR="008513B1">
        <w:t xml:space="preserve"> del texto estático, el usuario no debe buscar o cuestionar </w:t>
      </w:r>
      <w:r w:rsidR="00475902">
        <w:t>si un control lo es o no</w:t>
      </w:r>
      <w:r w:rsidR="00163813">
        <w:t xml:space="preserve"> </w:t>
      </w:r>
      <w:r w:rsidR="00163813">
        <w:fldChar w:fldCharType="begin"/>
      </w:r>
      <w:r w:rsidR="00583845">
        <w:instrText xml:space="preserve"> ADDIN ZOTERO_ITEM CSL_CITATION {"citationID":"hNGxu5C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B1B8E41" w14:textId="6B8D996A" w:rsidR="00475902" w:rsidRDefault="00622085" w:rsidP="00286260">
      <w:pPr>
        <w:pStyle w:val="Texto"/>
        <w:numPr>
          <w:ilvl w:val="0"/>
          <w:numId w:val="28"/>
        </w:numPr>
      </w:pPr>
      <w:r>
        <w:t xml:space="preserve">Se debe permitir </w:t>
      </w:r>
      <w:r w:rsidR="006475A5">
        <w:t xml:space="preserve">la capacidad </w:t>
      </w:r>
      <w:r w:rsidR="00E80ADF">
        <w:t>de editar la entrada antes de aplicarla al sistema</w:t>
      </w:r>
      <w:r w:rsidR="00163813">
        <w:t xml:space="preserve"> </w:t>
      </w:r>
      <w:r w:rsidR="00163813">
        <w:fldChar w:fldCharType="begin"/>
      </w:r>
      <w:r w:rsidR="00583845">
        <w:instrText xml:space="preserve"> ADDIN ZOTERO_ITEM CSL_CITATION {"citationID":"LCpPz0P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55BE887" w14:textId="7E870971" w:rsidR="00EF2A2E" w:rsidRDefault="00FE1926" w:rsidP="00286260">
      <w:pPr>
        <w:pStyle w:val="Texto"/>
        <w:numPr>
          <w:ilvl w:val="0"/>
          <w:numId w:val="28"/>
        </w:numPr>
      </w:pPr>
      <w:r>
        <w:t xml:space="preserve">Ejecutar acciones con consecuencias significativas </w:t>
      </w:r>
      <w:r w:rsidR="00BB6992">
        <w:t xml:space="preserve">deben implementar mecanismos de confirmación </w:t>
      </w:r>
      <w:r w:rsidR="00EF2A2E">
        <w:t>para evitar una activación no deseada</w:t>
      </w:r>
      <w:r w:rsidR="00163813">
        <w:t xml:space="preserve"> </w:t>
      </w:r>
      <w:r w:rsidR="00163813">
        <w:fldChar w:fldCharType="begin"/>
      </w:r>
      <w:r w:rsidR="00583845">
        <w:instrText xml:space="preserve"> ADDIN ZOTERO_ITEM CSL_CITATION {"citationID":"PQmy3v0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73D2E82E" w14:textId="4B7E3640" w:rsidR="00A504A4" w:rsidRDefault="007522B4" w:rsidP="00BD6BE1">
      <w:pPr>
        <w:pStyle w:val="Texto"/>
      </w:pPr>
      <w:r>
        <w:t xml:space="preserve">Los usuarios deben saber </w:t>
      </w:r>
      <w:r w:rsidR="0038311D">
        <w:t>cuándo</w:t>
      </w:r>
      <w:r>
        <w:t xml:space="preserve"> el sistema ha reconocido su comando y también </w:t>
      </w:r>
      <w:r w:rsidR="00784C63">
        <w:t>el estado en el que esta luego de dicho comando</w:t>
      </w:r>
      <w:r w:rsidR="0078112F">
        <w:t>, cuando uno de estos comandos requiere un procesamiento prolongado</w:t>
      </w:r>
      <w:r w:rsidR="0072188F">
        <w:t>, se debe mostrar comentarios</w:t>
      </w:r>
      <w:r w:rsidR="00990D4E">
        <w:t xml:space="preserve"> para que los usuarios sepan que el sistema</w:t>
      </w:r>
      <w:r w:rsidR="005C6DCC">
        <w:t xml:space="preserve"> se encuentra </w:t>
      </w:r>
      <w:r w:rsidR="0078457D">
        <w:t>en funcionamiento, evitando que sigan haciendo clics en el comando o la entrada</w:t>
      </w:r>
      <w:r w:rsidR="00357E7F">
        <w:t xml:space="preserve"> en búsqueda de una retroalimentación</w:t>
      </w:r>
      <w:r w:rsidR="00583845">
        <w:t xml:space="preserve"> </w:t>
      </w:r>
      <w:r w:rsidR="00583845">
        <w:fldChar w:fldCharType="begin"/>
      </w:r>
      <w:r w:rsidR="00583845">
        <w:instrText xml:space="preserve"> ADDIN ZOTERO_ITEM CSL_CITATION {"citationID":"kU791Mf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83845">
        <w:fldChar w:fldCharType="separate"/>
      </w:r>
      <w:r w:rsidR="00583845" w:rsidRPr="00583845">
        <w:t>[9]</w:t>
      </w:r>
      <w:r w:rsidR="00583845">
        <w:fldChar w:fldCharType="end"/>
      </w:r>
      <w:r w:rsidR="0078457D">
        <w:t>.</w:t>
      </w:r>
      <w:r w:rsidR="009458ED">
        <w:t xml:space="preserve"> </w:t>
      </w:r>
      <w:r w:rsidR="00055531">
        <w:t>Entonces cuando el proceso finaliza también debe mostrarse</w:t>
      </w:r>
      <w:r w:rsidR="00583845">
        <w:t xml:space="preserve"> un comentario</w:t>
      </w:r>
      <w:r w:rsidR="000A5925">
        <w:t xml:space="preserve"> </w:t>
      </w:r>
      <w:r w:rsidR="000A5925">
        <w:fldChar w:fldCharType="begin"/>
      </w:r>
      <w:r w:rsidR="007A00B4">
        <w:instrText xml:space="preserve"> ADDIN ZOTERO_ITEM CSL_CITATION {"citationID":"u0X76J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A5925">
        <w:fldChar w:fldCharType="separate"/>
      </w:r>
      <w:r w:rsidR="000A5925" w:rsidRPr="00443C7B">
        <w:t>[9]</w:t>
      </w:r>
      <w:r w:rsidR="000A5925">
        <w:fldChar w:fldCharType="end"/>
      </w:r>
      <w:r w:rsidR="000A5925">
        <w:t>.</w:t>
      </w:r>
    </w:p>
    <w:p w14:paraId="0823774C" w14:textId="6C816DF8" w:rsidR="008D110B" w:rsidRDefault="00E12186" w:rsidP="00BD6BE1">
      <w:pPr>
        <w:pStyle w:val="Texto"/>
      </w:pPr>
      <w:r>
        <w:t xml:space="preserve">Al presionar un botón </w:t>
      </w:r>
      <w:r w:rsidR="005951DB">
        <w:t xml:space="preserve">el sistema debe proporcionar </w:t>
      </w:r>
      <w:r w:rsidR="00DA1538">
        <w:t xml:space="preserve">información de que dicho botón fue presionado, </w:t>
      </w:r>
      <w:r w:rsidR="002C2D35">
        <w:t>esto puede ser a través del mismo botón o un control cerca de dicho botón indicando el estado del objeto</w:t>
      </w:r>
      <w:r w:rsidR="007A00B4">
        <w:t xml:space="preserve"> </w:t>
      </w:r>
      <w:r w:rsidR="007A00B4">
        <w:fldChar w:fldCharType="begin"/>
      </w:r>
      <w:r w:rsidR="007A00B4">
        <w:instrText xml:space="preserve"> ADDIN ZOTERO_ITEM CSL_CITATION {"citationID":"tycoqJJ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A00B4">
        <w:fldChar w:fldCharType="separate"/>
      </w:r>
      <w:r w:rsidR="007A00B4" w:rsidRPr="007A00B4">
        <w:t>[9]</w:t>
      </w:r>
      <w:r w:rsidR="007A00B4">
        <w:fldChar w:fldCharType="end"/>
      </w:r>
      <w:r w:rsidR="002C2D35">
        <w:t>.</w:t>
      </w:r>
      <w:r w:rsidR="009B1258">
        <w:t xml:space="preserve"> </w:t>
      </w:r>
    </w:p>
    <w:p w14:paraId="7D183F7D" w14:textId="68910EDF" w:rsidR="007A00B4" w:rsidRDefault="001E04C7" w:rsidP="00BD6BE1">
      <w:pPr>
        <w:pStyle w:val="Texto"/>
      </w:pPr>
      <w:r>
        <w:t>Los controles que tienen la opción de deshabilitar</w:t>
      </w:r>
      <w:r w:rsidR="003A4E18">
        <w:t>se</w:t>
      </w:r>
      <w:r w:rsidR="0073222E">
        <w:t xml:space="preserve"> deben tener un claro estado habilitado donde se pueden ejecutar comandos </w:t>
      </w:r>
      <w:r w:rsidR="00E1747C">
        <w:t xml:space="preserve">o ingresar datos, y también </w:t>
      </w:r>
      <w:r w:rsidR="00DB3303">
        <w:t xml:space="preserve">un estado deshabilitado </w:t>
      </w:r>
      <w:r w:rsidR="00266C1E">
        <w:t>donde dichas opciones no estan disponibles</w:t>
      </w:r>
      <w:r w:rsidR="007030BA">
        <w:t xml:space="preserve"> </w:t>
      </w:r>
      <w:r w:rsidR="007030BA">
        <w:fldChar w:fldCharType="begin"/>
      </w:r>
      <w:r w:rsidR="00CE5BB9">
        <w:instrText xml:space="preserve"> ADDIN ZOTERO_ITEM CSL_CITATION {"citationID":"XF1yg0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r w:rsidR="001B4F43">
        <w:t xml:space="preserve"> Se deben evitar </w:t>
      </w:r>
      <w:r w:rsidR="00A66983">
        <w:t>también los botones con solo dos estados,</w:t>
      </w:r>
      <w:r w:rsidR="00504909">
        <w:t xml:space="preserve"> es decir, </w:t>
      </w:r>
      <w:r w:rsidR="00227F60">
        <w:t xml:space="preserve">un objeto motor </w:t>
      </w:r>
      <w:r w:rsidR="000836C4">
        <w:t xml:space="preserve">puede tener un botón </w:t>
      </w:r>
      <w:r w:rsidR="00B53659">
        <w:t xml:space="preserve">de “Inicio” y otro de “Parar” </w:t>
      </w:r>
      <w:r w:rsidR="00C44E14">
        <w:t xml:space="preserve">en vez </w:t>
      </w:r>
      <w:r w:rsidR="00061A60">
        <w:t xml:space="preserve">de uno solo </w:t>
      </w:r>
      <w:r w:rsidR="00F07E7D">
        <w:t xml:space="preserve">que cambie </w:t>
      </w:r>
      <w:r w:rsidR="00155322">
        <w:t xml:space="preserve">de </w:t>
      </w:r>
      <w:r w:rsidR="009303DB">
        <w:t xml:space="preserve">etiqueta, </w:t>
      </w:r>
      <w:r w:rsidR="007030BA">
        <w:t xml:space="preserve">con esto se busca evitar la operación no deseada por los usuarios al presionar el control varias veces </w:t>
      </w:r>
      <w:r w:rsidR="007030BA">
        <w:fldChar w:fldCharType="begin"/>
      </w:r>
      <w:r w:rsidR="00CE5BB9">
        <w:instrText xml:space="preserve"> ADDIN ZOTERO_ITEM CSL_CITATION {"citationID":"R2d122M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p>
    <w:p w14:paraId="34E802D1" w14:textId="59E6011C" w:rsidR="00A07559" w:rsidRDefault="002D23C4" w:rsidP="00BD6BE1">
      <w:pPr>
        <w:pStyle w:val="Texto"/>
      </w:pPr>
      <w:r>
        <w:t>Recomendaciones para el control de entradas:</w:t>
      </w:r>
    </w:p>
    <w:p w14:paraId="1B6BA8FD" w14:textId="07C0E9A3" w:rsidR="002D23C4" w:rsidRDefault="00731076" w:rsidP="00286260">
      <w:pPr>
        <w:pStyle w:val="Texto"/>
        <w:numPr>
          <w:ilvl w:val="0"/>
          <w:numId w:val="29"/>
        </w:numPr>
      </w:pPr>
      <w:r>
        <w:t>La acción de pasar el ratón sobre un objeto debe indicar que dicho objeto es un control procesable</w:t>
      </w:r>
      <w:r w:rsidR="00016F42">
        <w:t xml:space="preserve"> </w:t>
      </w:r>
      <w:r w:rsidR="00016F42">
        <w:fldChar w:fldCharType="begin"/>
      </w:r>
      <w:r w:rsidR="00CE5BB9">
        <w:instrText xml:space="preserve"> ADDIN ZOTERO_ITEM CSL_CITATION {"citationID":"zTRCWyC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6106C487" w14:textId="49C33363" w:rsidR="00731076" w:rsidRDefault="003956B6" w:rsidP="00286260">
      <w:pPr>
        <w:pStyle w:val="Texto"/>
        <w:numPr>
          <w:ilvl w:val="0"/>
          <w:numId w:val="29"/>
        </w:numPr>
      </w:pPr>
      <w:r>
        <w:t xml:space="preserve">Un control debe poder indicar que </w:t>
      </w:r>
      <w:r w:rsidR="003B118E">
        <w:t>tiene la opción de desactivarse en función de la seguridad</w:t>
      </w:r>
      <w:r w:rsidR="00016F42">
        <w:t xml:space="preserve"> </w:t>
      </w:r>
      <w:r w:rsidR="00016F42">
        <w:fldChar w:fldCharType="begin"/>
      </w:r>
      <w:r w:rsidR="00CE5BB9">
        <w:instrText xml:space="preserve"> ADDIN ZOTERO_ITEM CSL_CITATION {"citationID":"KuyNos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E08658E" w14:textId="089F3506" w:rsidR="003B118E" w:rsidRDefault="004445EF" w:rsidP="00286260">
      <w:pPr>
        <w:pStyle w:val="Texto"/>
        <w:numPr>
          <w:ilvl w:val="0"/>
          <w:numId w:val="29"/>
        </w:numPr>
      </w:pPr>
      <w:r>
        <w:t>Si un control puede deshabilitarse su apariencia también deberá cambiar en este estado</w:t>
      </w:r>
      <w:r w:rsidR="00016F42">
        <w:t xml:space="preserve"> </w:t>
      </w:r>
      <w:r w:rsidR="00016F42">
        <w:fldChar w:fldCharType="begin"/>
      </w:r>
      <w:r w:rsidR="00CE5BB9">
        <w:instrText xml:space="preserve"> ADDIN ZOTERO_ITEM CSL_CITATION {"citationID":"mtMv0KE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F295C0A" w14:textId="77777777" w:rsidR="004445EF" w:rsidRDefault="004445EF" w:rsidP="00016F42">
      <w:pPr>
        <w:pStyle w:val="Texto"/>
      </w:pPr>
    </w:p>
    <w:p w14:paraId="35598D99" w14:textId="03CE9329" w:rsidR="00625F3F" w:rsidRDefault="00BD527F" w:rsidP="00BD527F">
      <w:pPr>
        <w:pStyle w:val="Ttulo5PT"/>
      </w:pPr>
      <w:r>
        <w:lastRenderedPageBreak/>
        <w:t>Tamaño de Entrada</w:t>
      </w:r>
    </w:p>
    <w:p w14:paraId="64A54765" w14:textId="6886BAD9" w:rsidR="00B2698C" w:rsidRDefault="00F62BA0" w:rsidP="00BD6BE1">
      <w:pPr>
        <w:pStyle w:val="Texto"/>
      </w:pPr>
      <w:r>
        <w:t xml:space="preserve">Los tipos de interacción que un HMI puede tener, sea teclado, mouse o </w:t>
      </w:r>
      <w:r w:rsidR="004A7C01">
        <w:t xml:space="preserve">un toque táctil afectarán el tamaño de las “hit </w:t>
      </w:r>
      <w:proofErr w:type="spellStart"/>
      <w:r w:rsidR="004A7C01">
        <w:t>zones</w:t>
      </w:r>
      <w:proofErr w:type="spellEnd"/>
      <w:r w:rsidR="004A7C01">
        <w:t xml:space="preserve">” o zonas de </w:t>
      </w:r>
      <w:r w:rsidR="001B4BA3">
        <w:t>impacto,</w:t>
      </w:r>
      <w:r w:rsidR="004A7C01">
        <w:t xml:space="preserve"> así como la separación y espaciado entre los objetos</w:t>
      </w:r>
      <w:r w:rsidR="00CE5BB9">
        <w:t xml:space="preserve"> </w:t>
      </w:r>
      <w:r w:rsidR="00CE5BB9">
        <w:fldChar w:fldCharType="begin"/>
      </w:r>
      <w:r w:rsidR="00CE5BB9">
        <w:instrText xml:space="preserve"> ADDIN ZOTERO_ITEM CSL_CITATION {"citationID":"B13OFIs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5BB9">
        <w:fldChar w:fldCharType="separate"/>
      </w:r>
      <w:r w:rsidR="00CE5BB9" w:rsidRPr="00CE5BB9">
        <w:t>[9]</w:t>
      </w:r>
      <w:r w:rsidR="00CE5BB9">
        <w:fldChar w:fldCharType="end"/>
      </w:r>
      <w:r w:rsidR="00CC3ED7">
        <w:t>.</w:t>
      </w:r>
      <w:r w:rsidR="00CE5BB9">
        <w:t xml:space="preserve"> </w:t>
      </w:r>
      <w:r w:rsidR="001B4BA3">
        <w:t>Un toque táctil necesita de una mayor zona de impacto si se lo compara con el mouse y el teclado</w:t>
      </w:r>
      <w:r w:rsidR="00753AD7">
        <w:t xml:space="preserve"> </w:t>
      </w:r>
      <w:r w:rsidR="00753AD7">
        <w:fldChar w:fldCharType="begin"/>
      </w:r>
      <w:r w:rsidR="00753AD7">
        <w:instrText xml:space="preserve"> ADDIN ZOTERO_ITEM CSL_CITATION {"citationID":"WkOdQVM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53AD7">
        <w:fldChar w:fldCharType="separate"/>
      </w:r>
      <w:r w:rsidR="00753AD7" w:rsidRPr="00753AD7">
        <w:t>[9]</w:t>
      </w:r>
      <w:r w:rsidR="00753AD7">
        <w:fldChar w:fldCharType="end"/>
      </w:r>
      <w:r w:rsidR="00753AD7">
        <w:t xml:space="preserve">. </w:t>
      </w:r>
    </w:p>
    <w:p w14:paraId="234DBB2F" w14:textId="792AFD7C" w:rsidR="00814308" w:rsidRDefault="00814308" w:rsidP="00BD6BE1">
      <w:pPr>
        <w:pStyle w:val="Texto"/>
      </w:pPr>
      <w:r>
        <w:t xml:space="preserve">Se </w:t>
      </w:r>
      <w:r w:rsidR="00E542D0">
        <w:t>debe buscar que la biblioteca de objetos se dimensione para poder ser utilizado en entornos táctiles siguiendo las siguientes recomendaciones:</w:t>
      </w:r>
    </w:p>
    <w:p w14:paraId="787D6F31" w14:textId="3A55C8C1" w:rsidR="00E542D0" w:rsidRDefault="00812F23" w:rsidP="00286260">
      <w:pPr>
        <w:pStyle w:val="Texto"/>
        <w:numPr>
          <w:ilvl w:val="0"/>
          <w:numId w:val="30"/>
        </w:numPr>
      </w:pPr>
      <w:r>
        <w:t xml:space="preserve">Botones de comandos: </w:t>
      </w:r>
      <w:r w:rsidR="005E4EE6">
        <w:t>La zona de impacto</w:t>
      </w:r>
      <w:r w:rsidR="000867FA">
        <w:t xml:space="preserve">, para que un usuario interactúe debe tener mínimamente 40 píxeles de alto x 40 </w:t>
      </w:r>
      <w:r w:rsidR="004E0D6D">
        <w:t xml:space="preserve">píxeles </w:t>
      </w:r>
      <w:r w:rsidR="000867FA">
        <w:t>de ancho.</w:t>
      </w:r>
      <w:r w:rsidR="00187EEC">
        <w:t xml:space="preserve"> El ancho puede variar si el texto supera el tamaño del botón</w:t>
      </w:r>
      <w:r w:rsidR="00277AF4">
        <w:t xml:space="preserve"> </w:t>
      </w:r>
      <w:r w:rsidR="00277AF4">
        <w:fldChar w:fldCharType="begin"/>
      </w:r>
      <w:r w:rsidR="00183358">
        <w:instrText xml:space="preserve"> ADDIN ZOTERO_ITEM CSL_CITATION {"citationID":"kfdMCfv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0F47036" w14:textId="68F5E2BE" w:rsidR="00187EEC" w:rsidRDefault="00187EEC" w:rsidP="00286260">
      <w:pPr>
        <w:pStyle w:val="Texto"/>
        <w:numPr>
          <w:ilvl w:val="0"/>
          <w:numId w:val="30"/>
        </w:numPr>
      </w:pPr>
      <w:r>
        <w:t xml:space="preserve">Botones de Navegación: </w:t>
      </w:r>
      <w:r w:rsidR="00B6453B">
        <w:t xml:space="preserve">Mínimo 35x35 píxeles, mientras que los botones de ayuda y los botones de los gráficos de tendencia </w:t>
      </w:r>
      <w:r w:rsidR="005821F6">
        <w:t>son 32x32 píxeles</w:t>
      </w:r>
      <w:r w:rsidR="00277AF4">
        <w:t xml:space="preserve"> </w:t>
      </w:r>
      <w:r w:rsidR="00277AF4">
        <w:fldChar w:fldCharType="begin"/>
      </w:r>
      <w:r w:rsidR="00183358">
        <w:instrText xml:space="preserve"> ADDIN ZOTERO_ITEM CSL_CITATION {"citationID":"5pxdVu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3F41FA4" w14:textId="6D4E85E6" w:rsidR="005821F6" w:rsidRDefault="0068344C" w:rsidP="00286260">
      <w:pPr>
        <w:pStyle w:val="Texto"/>
        <w:numPr>
          <w:ilvl w:val="0"/>
          <w:numId w:val="30"/>
        </w:numPr>
      </w:pPr>
      <w:r>
        <w:t>Los botones de paginación</w:t>
      </w:r>
      <w:r w:rsidR="00D907B5">
        <w:t>: 36 de alto x 26 de ancho en píxeles</w:t>
      </w:r>
      <w:r w:rsidR="00277AF4">
        <w:t xml:space="preserve"> </w:t>
      </w:r>
      <w:r w:rsidR="00277AF4">
        <w:fldChar w:fldCharType="begin"/>
      </w:r>
      <w:r w:rsidR="00183358">
        <w:instrText xml:space="preserve"> ADDIN ZOTERO_ITEM CSL_CITATION {"citationID":"uGGMCtS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BA56A2E" w14:textId="46D63844" w:rsidR="00D907B5" w:rsidRDefault="00D907B5" w:rsidP="00286260">
      <w:pPr>
        <w:pStyle w:val="Texto"/>
        <w:numPr>
          <w:ilvl w:val="0"/>
          <w:numId w:val="30"/>
        </w:numPr>
      </w:pPr>
      <w:r>
        <w:t xml:space="preserve">Campos de entrada: </w:t>
      </w:r>
      <w:r w:rsidR="00647609">
        <w:t>20 píxeles de alto y el ancho variará con la longitud de la entrada</w:t>
      </w:r>
      <w:r w:rsidR="00277AF4">
        <w:t xml:space="preserve"> </w:t>
      </w:r>
      <w:r w:rsidR="00277AF4">
        <w:fldChar w:fldCharType="begin"/>
      </w:r>
      <w:r w:rsidR="00183358">
        <w:instrText xml:space="preserve"> ADDIN ZOTERO_ITEM CSL_CITATION {"citationID":"ddOPNg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53FD45E" w14:textId="52A2A4A4" w:rsidR="00875F2E" w:rsidRDefault="00386C43" w:rsidP="00286260">
      <w:pPr>
        <w:pStyle w:val="Texto"/>
        <w:numPr>
          <w:ilvl w:val="0"/>
          <w:numId w:val="30"/>
        </w:numPr>
        <w:rPr>
          <w:lang w:val="es-419"/>
        </w:rPr>
      </w:pPr>
      <w:r w:rsidRPr="00316FB2">
        <w:rPr>
          <w:lang w:val="es-419"/>
        </w:rPr>
        <w:t>“</w:t>
      </w:r>
      <w:proofErr w:type="spellStart"/>
      <w:r w:rsidRPr="00316FB2">
        <w:rPr>
          <w:lang w:val="es-419"/>
        </w:rPr>
        <w:t>Checkboxes</w:t>
      </w:r>
      <w:proofErr w:type="spellEnd"/>
      <w:r w:rsidRPr="00316FB2">
        <w:rPr>
          <w:lang w:val="es-419"/>
        </w:rPr>
        <w:t xml:space="preserve">” y radio botones: </w:t>
      </w:r>
      <w:r w:rsidR="00316FB2" w:rsidRPr="00316FB2">
        <w:rPr>
          <w:lang w:val="es-419"/>
        </w:rPr>
        <w:t>Requieren u</w:t>
      </w:r>
      <w:r w:rsidR="00316FB2">
        <w:rPr>
          <w:lang w:val="es-419"/>
        </w:rPr>
        <w:t xml:space="preserve">na zona de impacto </w:t>
      </w:r>
      <w:r w:rsidR="00AC73A3">
        <w:rPr>
          <w:lang w:val="es-419"/>
        </w:rPr>
        <w:t>de 20 píxeles de altura</w:t>
      </w:r>
      <w:r w:rsidR="00DA35BA">
        <w:rPr>
          <w:lang w:val="es-419"/>
        </w:rPr>
        <w:t xml:space="preserve"> para el caso de uso de mouse</w:t>
      </w:r>
      <w:r w:rsidR="00AC73A3">
        <w:rPr>
          <w:lang w:val="es-419"/>
        </w:rPr>
        <w:t xml:space="preserve"> </w:t>
      </w:r>
      <w:r w:rsidR="00DA35BA">
        <w:rPr>
          <w:lang w:val="es-419"/>
        </w:rPr>
        <w:t xml:space="preserve">y 30 píxeles de altura para el caso de uso de </w:t>
      </w:r>
      <w:r w:rsidR="009C1F79">
        <w:rPr>
          <w:lang w:val="es-419"/>
        </w:rPr>
        <w:t xml:space="preserve">toque táctil. En </w:t>
      </w:r>
      <w:r w:rsidR="00C968F4">
        <w:rPr>
          <w:lang w:val="es-419"/>
        </w:rPr>
        <w:t>cambio,</w:t>
      </w:r>
      <w:r w:rsidR="009C1F79">
        <w:rPr>
          <w:lang w:val="es-419"/>
        </w:rPr>
        <w:t xml:space="preserve"> el ancho mínimo es de 20 píxeles para uso de</w:t>
      </w:r>
      <w:r w:rsidR="005F213B">
        <w:rPr>
          <w:lang w:val="es-419"/>
        </w:rPr>
        <w:t xml:space="preserve">l </w:t>
      </w:r>
      <w:r w:rsidR="00443D06">
        <w:rPr>
          <w:lang w:val="es-419"/>
        </w:rPr>
        <w:t>ratón</w:t>
      </w:r>
      <w:r w:rsidR="005F213B">
        <w:rPr>
          <w:lang w:val="es-419"/>
        </w:rPr>
        <w:t xml:space="preserve"> sin etiqueta, 30 píxeles de ancho para toques táctiles sin etiquetas</w:t>
      </w:r>
      <w:r w:rsidR="00277AF4">
        <w:t xml:space="preserve"> </w:t>
      </w:r>
      <w:r w:rsidR="00277AF4">
        <w:fldChar w:fldCharType="begin"/>
      </w:r>
      <w:r w:rsidR="00183358">
        <w:instrText xml:space="preserve"> ADDIN ZOTERO_ITEM CSL_CITATION {"citationID":"Dh0PMa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A82AFEB" w14:textId="6AE1D9E0" w:rsidR="00C968F4" w:rsidRDefault="003C504F" w:rsidP="00286260">
      <w:pPr>
        <w:pStyle w:val="Texto"/>
        <w:numPr>
          <w:ilvl w:val="0"/>
          <w:numId w:val="30"/>
        </w:numPr>
        <w:rPr>
          <w:lang w:val="es-419"/>
        </w:rPr>
      </w:pPr>
      <w:r>
        <w:rPr>
          <w:lang w:val="es-419"/>
        </w:rPr>
        <w:t xml:space="preserve">Controles con etiquetas: </w:t>
      </w:r>
      <w:r w:rsidR="00443D06">
        <w:rPr>
          <w:lang w:val="es-419"/>
        </w:rPr>
        <w:t>Deberán incluir el control y la etiqueta en la zona de impacto</w:t>
      </w:r>
      <w:r w:rsidR="00277AF4">
        <w:t xml:space="preserve"> </w:t>
      </w:r>
      <w:r w:rsidR="00277AF4">
        <w:fldChar w:fldCharType="begin"/>
      </w:r>
      <w:r w:rsidR="00183358">
        <w:instrText xml:space="preserve"> ADDIN ZOTERO_ITEM CSL_CITATION {"citationID":"hQ3LXEq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6B5F0B1" w14:textId="3F11EEEB" w:rsidR="00211100" w:rsidRDefault="00751144" w:rsidP="00286260">
      <w:pPr>
        <w:pStyle w:val="Texto"/>
        <w:numPr>
          <w:ilvl w:val="0"/>
          <w:numId w:val="30"/>
        </w:numPr>
        <w:rPr>
          <w:lang w:val="es-419"/>
        </w:rPr>
      </w:pPr>
      <w:r>
        <w:rPr>
          <w:lang w:val="es-419"/>
        </w:rPr>
        <w:t xml:space="preserve">Botones </w:t>
      </w:r>
      <w:proofErr w:type="spellStart"/>
      <w:r w:rsidR="005F6991">
        <w:rPr>
          <w:lang w:val="es-419"/>
        </w:rPr>
        <w:t>Toggle</w:t>
      </w:r>
      <w:proofErr w:type="spellEnd"/>
      <w:r w:rsidR="00D4346C">
        <w:rPr>
          <w:lang w:val="es-419"/>
        </w:rPr>
        <w:t>(Alternadores)</w:t>
      </w:r>
      <w:r>
        <w:rPr>
          <w:lang w:val="es-419"/>
        </w:rPr>
        <w:t xml:space="preserve">: </w:t>
      </w:r>
      <w:r w:rsidR="00D4346C">
        <w:rPr>
          <w:lang w:val="es-419"/>
        </w:rPr>
        <w:t xml:space="preserve"> Requieren una altura de 28 píxeles y un acho que incluya la etiqueta de alternancia</w:t>
      </w:r>
      <w:r w:rsidR="00277AF4">
        <w:t xml:space="preserve"> </w:t>
      </w:r>
      <w:r w:rsidR="00277AF4">
        <w:fldChar w:fldCharType="begin"/>
      </w:r>
      <w:r w:rsidR="00183358">
        <w:instrText xml:space="preserve"> ADDIN ZOTERO_ITEM CSL_CITATION {"citationID":"NLA9G2N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356C966" w14:textId="32997F63" w:rsidR="00AE1D66" w:rsidRDefault="002C005B" w:rsidP="00286260">
      <w:pPr>
        <w:pStyle w:val="Texto"/>
        <w:numPr>
          <w:ilvl w:val="0"/>
          <w:numId w:val="30"/>
        </w:numPr>
        <w:rPr>
          <w:lang w:val="es-419"/>
        </w:rPr>
      </w:pPr>
      <w:r>
        <w:rPr>
          <w:lang w:val="es-419"/>
        </w:rPr>
        <w:t>Área de toque mínima para un objeto en la pantalla: 30 x 30 píxeles es el mínimo absoluto, por defecto se sugiere 40 x 40 píxeles, incluyendo el objeto entero que puede ser más grande</w:t>
      </w:r>
      <w:r w:rsidR="00277AF4">
        <w:t xml:space="preserve"> </w:t>
      </w:r>
      <w:r w:rsidR="00277AF4">
        <w:fldChar w:fldCharType="begin"/>
      </w:r>
      <w:r w:rsidR="00183358">
        <w:instrText xml:space="preserve"> ADDIN ZOTERO_ITEM CSL_CITATION {"citationID":"rLZnUG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4C93B925" w14:textId="2D6A87D6" w:rsidR="002C005B" w:rsidRDefault="00F94213" w:rsidP="00286260">
      <w:pPr>
        <w:pStyle w:val="Texto"/>
        <w:numPr>
          <w:ilvl w:val="0"/>
          <w:numId w:val="30"/>
        </w:numPr>
        <w:rPr>
          <w:lang w:val="es-419"/>
        </w:rPr>
      </w:pPr>
      <w:r>
        <w:rPr>
          <w:lang w:val="es-419"/>
        </w:rPr>
        <w:t xml:space="preserve">Botones comandos </w:t>
      </w:r>
      <w:r w:rsidR="00277AF4">
        <w:rPr>
          <w:lang w:val="es-419"/>
        </w:rPr>
        <w:t>deben tener 10 píxeles de espaciado entre ellos</w:t>
      </w:r>
      <w:r w:rsidR="00277AF4">
        <w:t xml:space="preserve"> </w:t>
      </w:r>
      <w:r w:rsidR="00277AF4">
        <w:fldChar w:fldCharType="begin"/>
      </w:r>
      <w:r w:rsidR="00183358">
        <w:instrText xml:space="preserve"> ADDIN ZOTERO_ITEM CSL_CITATION {"citationID":"oMxZfh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9822629" w14:textId="329A0EE2" w:rsidR="00277AF4" w:rsidRPr="00316FB2" w:rsidRDefault="00277AF4" w:rsidP="00286260">
      <w:pPr>
        <w:pStyle w:val="Texto"/>
        <w:numPr>
          <w:ilvl w:val="0"/>
          <w:numId w:val="30"/>
        </w:numPr>
        <w:rPr>
          <w:lang w:val="es-419"/>
        </w:rPr>
      </w:pPr>
      <w:r>
        <w:rPr>
          <w:lang w:val="es-419"/>
        </w:rPr>
        <w:t>Los botones de navegación deben tener 2 píxeles de espaciado</w:t>
      </w:r>
      <w:r>
        <w:t xml:space="preserve"> </w:t>
      </w:r>
      <w:r>
        <w:fldChar w:fldCharType="begin"/>
      </w:r>
      <w:r w:rsidR="00183358">
        <w:instrText xml:space="preserve"> ADDIN ZOTERO_ITEM CSL_CITATION {"citationID":"NIz086B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57414010" w14:textId="77777777" w:rsidR="00277AF4" w:rsidRDefault="00277AF4" w:rsidP="00BD6BE1">
      <w:pPr>
        <w:pStyle w:val="Texto"/>
      </w:pPr>
    </w:p>
    <w:p w14:paraId="22AA2E27" w14:textId="77777777" w:rsidR="00277AF4" w:rsidRDefault="00277AF4" w:rsidP="00BD6BE1">
      <w:pPr>
        <w:pStyle w:val="Texto"/>
      </w:pPr>
    </w:p>
    <w:p w14:paraId="5F46268B" w14:textId="4F1080EE" w:rsidR="00277AF4" w:rsidRDefault="00277AF4" w:rsidP="00BF10AA">
      <w:pPr>
        <w:pStyle w:val="Ttulo5PT"/>
      </w:pPr>
      <w:r>
        <w:lastRenderedPageBreak/>
        <w:t>Botones de Comando</w:t>
      </w:r>
    </w:p>
    <w:p w14:paraId="01C4E340" w14:textId="46DFFEE1" w:rsidR="00BF10AA" w:rsidRDefault="009E34D2" w:rsidP="00BD6BE1">
      <w:pPr>
        <w:pStyle w:val="Texto"/>
      </w:pPr>
      <w:r>
        <w:t>Estos botones han sido dise</w:t>
      </w:r>
      <w:r w:rsidR="00B82587">
        <w:t>ñados para ser utilizados con la entrada de operadores booleanos que devuelven un cambio de estado o modo de funcionamiento</w:t>
      </w:r>
      <w:r w:rsidR="00F5158D">
        <w:t xml:space="preserve">, cada estado deberá tener su propio botón de comando independiente </w:t>
      </w:r>
      <w:r w:rsidR="00F5158D">
        <w:fldChar w:fldCharType="begin"/>
      </w:r>
      <w:r w:rsidR="00183358">
        <w:instrText xml:space="preserve"> ADDIN ZOTERO_ITEM CSL_CITATION {"citationID":"hi9OIi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5158D">
        <w:fldChar w:fldCharType="separate"/>
      </w:r>
      <w:r w:rsidR="00F5158D" w:rsidRPr="00753AD7">
        <w:t>[9]</w:t>
      </w:r>
      <w:r w:rsidR="00F5158D">
        <w:fldChar w:fldCharType="end"/>
      </w:r>
      <w:r w:rsidR="00F5158D">
        <w:t>.</w:t>
      </w:r>
    </w:p>
    <w:p w14:paraId="0EEC3C88" w14:textId="7F5DB986" w:rsidR="00F5158D" w:rsidRDefault="00F5158D" w:rsidP="00BD6BE1">
      <w:pPr>
        <w:pStyle w:val="Texto"/>
      </w:pPr>
      <w:r>
        <w:t>Recomendaciones para la implementación de botones de comando:</w:t>
      </w:r>
    </w:p>
    <w:p w14:paraId="194A89C9" w14:textId="69F3D613" w:rsidR="00F5158D" w:rsidRDefault="00D32DF1" w:rsidP="00286260">
      <w:pPr>
        <w:pStyle w:val="Texto"/>
        <w:numPr>
          <w:ilvl w:val="0"/>
          <w:numId w:val="31"/>
        </w:numPr>
      </w:pPr>
      <w:r>
        <w:t xml:space="preserve">El tamaño mínimo del área de contacto </w:t>
      </w:r>
      <w:r w:rsidR="00E82B7D">
        <w:t>será tan grande como la punta de un dedo para que un operador no falle en la presión de un botón</w:t>
      </w:r>
      <w:r w:rsidR="00A17C3A">
        <w:t xml:space="preserve"> </w:t>
      </w:r>
      <w:r w:rsidR="00A17C3A">
        <w:fldChar w:fldCharType="begin"/>
      </w:r>
      <w:r w:rsidR="00183358">
        <w:instrText xml:space="preserve"> ADDIN ZOTERO_ITEM CSL_CITATION {"citationID":"hQD4BRx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C17A87" w14:textId="713B525E" w:rsidR="00E82B7D" w:rsidRDefault="007D646B" w:rsidP="00286260">
      <w:pPr>
        <w:pStyle w:val="Texto"/>
        <w:numPr>
          <w:ilvl w:val="0"/>
          <w:numId w:val="31"/>
        </w:numPr>
      </w:pPr>
      <w:r>
        <w:t xml:space="preserve">La zona táctil </w:t>
      </w:r>
      <w:r w:rsidR="00071147">
        <w:t>puede ser más grande que lo anterior expuesto pero los límites, es decir</w:t>
      </w:r>
      <w:r w:rsidR="00222B67">
        <w:t>, las separaciones deben mantenerse</w:t>
      </w:r>
      <w:r w:rsidR="00A17C3A">
        <w:t xml:space="preserve"> </w:t>
      </w:r>
      <w:r w:rsidR="00A17C3A">
        <w:fldChar w:fldCharType="begin"/>
      </w:r>
      <w:r w:rsidR="00183358">
        <w:instrText xml:space="preserve"> ADDIN ZOTERO_ITEM CSL_CITATION {"citationID":"c9gnHM6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0DF6307E" w14:textId="3223A5C5" w:rsidR="00222B67" w:rsidRDefault="00222B67" w:rsidP="00286260">
      <w:pPr>
        <w:pStyle w:val="Texto"/>
        <w:numPr>
          <w:ilvl w:val="0"/>
          <w:numId w:val="31"/>
        </w:numPr>
      </w:pPr>
      <w:r>
        <w:t xml:space="preserve">Se deben colocar separaciones entre los botones de comando para evitar </w:t>
      </w:r>
      <w:r w:rsidR="007A0295">
        <w:t>así</w:t>
      </w:r>
      <w:r>
        <w:t xml:space="preserve"> que se ejecuten operaciones no intencionadas</w:t>
      </w:r>
      <w:r w:rsidR="00A17C3A">
        <w:t xml:space="preserve"> </w:t>
      </w:r>
      <w:r w:rsidR="00A17C3A">
        <w:fldChar w:fldCharType="begin"/>
      </w:r>
      <w:r w:rsidR="00183358">
        <w:instrText xml:space="preserve"> ADDIN ZOTERO_ITEM CSL_CITATION {"citationID":"VcoxG5R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4279ABC1" w14:textId="7E21A3E1" w:rsidR="00222B67" w:rsidRDefault="000848E0" w:rsidP="00286260">
      <w:pPr>
        <w:pStyle w:val="Texto"/>
        <w:numPr>
          <w:ilvl w:val="0"/>
          <w:numId w:val="31"/>
        </w:numPr>
      </w:pPr>
      <w:r>
        <w:t>La apariencia de estos botones debe diferenciarse claramente de los de navegación evitando que se emita un comando cuando un usuario tenía intención de navegar a otra pantalla</w:t>
      </w:r>
      <w:r w:rsidR="00A17C3A">
        <w:t xml:space="preserve"> </w:t>
      </w:r>
      <w:r w:rsidR="00A17C3A">
        <w:fldChar w:fldCharType="begin"/>
      </w:r>
      <w:r w:rsidR="00183358">
        <w:instrText xml:space="preserve"> ADDIN ZOTERO_ITEM CSL_CITATION {"citationID":"JQvrXC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0D7B56" w14:textId="19DB23E6" w:rsidR="000848E0" w:rsidRDefault="00642F84" w:rsidP="00286260">
      <w:pPr>
        <w:pStyle w:val="Texto"/>
        <w:numPr>
          <w:ilvl w:val="0"/>
          <w:numId w:val="31"/>
        </w:numPr>
      </w:pPr>
      <w:r>
        <w:t xml:space="preserve">La apariencia de los botones debe diferenciarse claramente cuando estan seleccionados o </w:t>
      </w:r>
      <w:r w:rsidR="00205DA1">
        <w:t>presionados</w:t>
      </w:r>
      <w:r w:rsidR="00A17C3A">
        <w:t xml:space="preserve"> </w:t>
      </w:r>
      <w:r w:rsidR="00A17C3A">
        <w:fldChar w:fldCharType="begin"/>
      </w:r>
      <w:r w:rsidR="00183358">
        <w:instrText xml:space="preserve"> ADDIN ZOTERO_ITEM CSL_CITATION {"citationID":"9nMPACd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2107BA08" w14:textId="371F68A8" w:rsidR="00205DA1" w:rsidRDefault="005A6FA8" w:rsidP="00286260">
      <w:pPr>
        <w:pStyle w:val="Texto"/>
        <w:numPr>
          <w:ilvl w:val="0"/>
          <w:numId w:val="31"/>
        </w:numPr>
      </w:pPr>
      <w:r>
        <w:t xml:space="preserve">Texto o </w:t>
      </w:r>
      <w:r w:rsidR="00B522E7">
        <w:t xml:space="preserve">ícono en el botón: </w:t>
      </w:r>
    </w:p>
    <w:p w14:paraId="79634148" w14:textId="6E45260E" w:rsidR="00962C42" w:rsidRDefault="00A1404B" w:rsidP="00286260">
      <w:pPr>
        <w:pStyle w:val="Texto"/>
        <w:numPr>
          <w:ilvl w:val="1"/>
          <w:numId w:val="31"/>
        </w:numPr>
      </w:pPr>
      <w:r>
        <w:t>Debe mostrar el comando que se va a iniciar, no el estado actual del botón o de su variable asociada</w:t>
      </w:r>
      <w:r w:rsidR="00A17C3A">
        <w:t xml:space="preserve"> </w:t>
      </w:r>
      <w:r w:rsidR="00A17C3A">
        <w:fldChar w:fldCharType="begin"/>
      </w:r>
      <w:r w:rsidR="00183358">
        <w:instrText xml:space="preserve"> ADDIN ZOTERO_ITEM CSL_CITATION {"citationID":"EeDGmW1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CAE616F" w14:textId="5E6CD5A2" w:rsidR="00A1404B" w:rsidRDefault="00A1404B" w:rsidP="00286260">
      <w:pPr>
        <w:pStyle w:val="Texto"/>
        <w:numPr>
          <w:ilvl w:val="1"/>
          <w:numId w:val="31"/>
        </w:numPr>
      </w:pPr>
      <w:r>
        <w:t>Debe estar justificado en el centro</w:t>
      </w:r>
      <w:r w:rsidR="00A17C3A">
        <w:t xml:space="preserve"> </w:t>
      </w:r>
      <w:r w:rsidR="00A17C3A">
        <w:fldChar w:fldCharType="begin"/>
      </w:r>
      <w:r w:rsidR="00183358">
        <w:instrText xml:space="preserve"> ADDIN ZOTERO_ITEM CSL_CITATION {"citationID":"fiwOhkl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33904DC" w14:textId="7A9F1EFC" w:rsidR="00A17C3A" w:rsidRDefault="00A17C3A" w:rsidP="00A17C3A">
      <w:pPr>
        <w:pStyle w:val="Texto"/>
      </w:pPr>
      <w:r>
        <w:t>Los comandos bien conocidos como Guardar, Restaurar, Descargar, Crear, Eliminar o Renombrar deben ser tratados como botones de comando</w:t>
      </w:r>
      <w:r w:rsidR="005F2CB7">
        <w:t xml:space="preserve"> </w:t>
      </w:r>
      <w:r w:rsidR="005F2CB7">
        <w:fldChar w:fldCharType="begin"/>
      </w:r>
      <w:r w:rsidR="00183358">
        <w:instrText xml:space="preserve"> ADDIN ZOTERO_ITEM CSL_CITATION {"citationID":"zhgwwMc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CB7">
        <w:fldChar w:fldCharType="separate"/>
      </w:r>
      <w:r w:rsidR="005F2CB7" w:rsidRPr="00753AD7">
        <w:t>[9]</w:t>
      </w:r>
      <w:r w:rsidR="005F2CB7">
        <w:fldChar w:fldCharType="end"/>
      </w:r>
      <w:r w:rsidR="005F2CB7">
        <w:t>.</w:t>
      </w:r>
    </w:p>
    <w:p w14:paraId="0A0BD19A" w14:textId="14FC0CF3" w:rsidR="00C902F6" w:rsidRDefault="00C902F6" w:rsidP="000B6A03">
      <w:pPr>
        <w:pStyle w:val="Ttulo5PT"/>
      </w:pPr>
      <w:r>
        <w:t>Botones de Navegación</w:t>
      </w:r>
    </w:p>
    <w:p w14:paraId="662C9120" w14:textId="274A3371" w:rsidR="000B6A03" w:rsidRDefault="0081537E" w:rsidP="00BD6BE1">
      <w:pPr>
        <w:pStyle w:val="Texto"/>
      </w:pPr>
      <w:r>
        <w:t>Se llaman de navegación por que estos botones permiten moverse a través de las distintas páginas</w:t>
      </w:r>
      <w:r w:rsidR="00981B55">
        <w:t>, pantallas, o ventanas dentro del diseño del HMI</w:t>
      </w:r>
      <w:r w:rsidR="00D16A21">
        <w:t xml:space="preserve"> </w:t>
      </w:r>
      <w:r w:rsidR="00D16A21">
        <w:fldChar w:fldCharType="begin"/>
      </w:r>
      <w:r w:rsidR="00183358">
        <w:instrText xml:space="preserve"> ADDIN ZOTERO_ITEM CSL_CITATION {"citationID":"4ZN0dif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DB3A98B" w14:textId="2D973E10" w:rsidR="00D610CD" w:rsidRDefault="008A1542" w:rsidP="00BD6BE1">
      <w:pPr>
        <w:pStyle w:val="Texto"/>
      </w:pPr>
      <w:r>
        <w:t xml:space="preserve">Las recomendaciones para la implementación de botones de navegación </w:t>
      </w:r>
      <w:r w:rsidR="00642E83">
        <w:t>son muy similares a las de los botones de Comando, añadiendo otras como:</w:t>
      </w:r>
    </w:p>
    <w:p w14:paraId="45194DE8" w14:textId="75C0A1B7" w:rsidR="00EB25B4" w:rsidRDefault="009677F5" w:rsidP="00286260">
      <w:pPr>
        <w:pStyle w:val="Texto"/>
        <w:numPr>
          <w:ilvl w:val="0"/>
          <w:numId w:val="32"/>
        </w:numPr>
      </w:pPr>
      <w:r>
        <w:t xml:space="preserve">Los botones de navegación entre pestañas y páginas </w:t>
      </w:r>
      <w:r w:rsidR="00163B74">
        <w:t>deben variar su apariencia mostrando que pestaña o página está en uso</w:t>
      </w:r>
      <w:r w:rsidR="00D16A21">
        <w:t xml:space="preserve"> </w:t>
      </w:r>
      <w:r w:rsidR="00D16A21">
        <w:fldChar w:fldCharType="begin"/>
      </w:r>
      <w:r w:rsidR="00183358">
        <w:instrText xml:space="preserve"> ADDIN ZOTERO_ITEM CSL_CITATION {"citationID":"uH2L693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E78C81F" w14:textId="0CCDF783" w:rsidR="00163B74" w:rsidRDefault="00E9252C" w:rsidP="00286260">
      <w:pPr>
        <w:pStyle w:val="Texto"/>
        <w:numPr>
          <w:ilvl w:val="0"/>
          <w:numId w:val="32"/>
        </w:numPr>
      </w:pPr>
      <w:r>
        <w:lastRenderedPageBreak/>
        <w:t>El texto de la pestaña, página o el botón debe referirse al destino de la navegación</w:t>
      </w:r>
      <w:r w:rsidR="00D16A21">
        <w:t xml:space="preserve"> </w:t>
      </w:r>
      <w:r w:rsidR="00D16A21">
        <w:fldChar w:fldCharType="begin"/>
      </w:r>
      <w:r w:rsidR="00183358">
        <w:instrText xml:space="preserve"> ADDIN ZOTERO_ITEM CSL_CITATION {"citationID":"2emmJXn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3B76A007" w14:textId="34250D6F" w:rsidR="00E9252C" w:rsidRDefault="00CD3735" w:rsidP="00CD3735">
      <w:pPr>
        <w:pStyle w:val="Ttulo5PT"/>
      </w:pPr>
      <w:r>
        <w:t xml:space="preserve">Botones </w:t>
      </w:r>
      <w:proofErr w:type="spellStart"/>
      <w:proofErr w:type="gramStart"/>
      <w:r>
        <w:t>To</w:t>
      </w:r>
      <w:r w:rsidR="007C545C">
        <w:t>g</w:t>
      </w:r>
      <w:r>
        <w:t>gle</w:t>
      </w:r>
      <w:proofErr w:type="spellEnd"/>
      <w:r>
        <w:t>(</w:t>
      </w:r>
      <w:proofErr w:type="gramEnd"/>
      <w:r>
        <w:t>Alternadores o Interruptores)</w:t>
      </w:r>
    </w:p>
    <w:p w14:paraId="603780D8" w14:textId="4C72ED2F" w:rsidR="00CD3735" w:rsidRDefault="00D16A21" w:rsidP="00BD6BE1">
      <w:pPr>
        <w:pStyle w:val="Texto"/>
      </w:pPr>
      <w:r>
        <w:t>Este tipo de objetos fueron diseñados para implementarse en funciones de encendido y apagado o habilitado y deshabilitado.</w:t>
      </w:r>
    </w:p>
    <w:p w14:paraId="4A01BA16" w14:textId="10510845" w:rsidR="00F93657" w:rsidRDefault="007C545C" w:rsidP="00BD6BE1">
      <w:pPr>
        <w:pStyle w:val="Texto"/>
      </w:pPr>
      <w:r>
        <w:t xml:space="preserve">Recomendaciones generales para los botones </w:t>
      </w:r>
      <w:proofErr w:type="spellStart"/>
      <w:r>
        <w:t>Toggle</w:t>
      </w:r>
      <w:proofErr w:type="spellEnd"/>
      <w:r w:rsidR="00F5408D">
        <w:t>:</w:t>
      </w:r>
    </w:p>
    <w:p w14:paraId="7994A3E1" w14:textId="2C6C5ED0" w:rsidR="00F5408D" w:rsidRDefault="000F5B1D" w:rsidP="00286260">
      <w:pPr>
        <w:pStyle w:val="Texto"/>
        <w:numPr>
          <w:ilvl w:val="0"/>
          <w:numId w:val="33"/>
        </w:numPr>
      </w:pPr>
      <w:r>
        <w:t xml:space="preserve">La zona de impacto puede ser más grande que el botón, manteniendo los </w:t>
      </w:r>
      <w:proofErr w:type="spellStart"/>
      <w:r>
        <w:t>limites</w:t>
      </w:r>
      <w:proofErr w:type="spellEnd"/>
      <w:r>
        <w:t xml:space="preserve"> con los separadores, </w:t>
      </w:r>
      <w:r w:rsidR="00E85008">
        <w:t xml:space="preserve">sin embargo, si los </w:t>
      </w:r>
      <w:r w:rsidR="0010027A">
        <w:t>botones alternadores aparecerán en pantallas de usuarios más avanzados el área táctil puede reducirse</w:t>
      </w:r>
      <w:r w:rsidR="00E32D50">
        <w:t xml:space="preserve"> ya que es más probable el uso de un ratón que tendrá más precisión que un toque táctil</w:t>
      </w:r>
      <w:r w:rsidR="004B26A2">
        <w:t xml:space="preserve"> </w:t>
      </w:r>
      <w:r w:rsidR="004B26A2">
        <w:fldChar w:fldCharType="begin"/>
      </w:r>
      <w:r w:rsidR="00183358">
        <w:instrText xml:space="preserve"> ADDIN ZOTERO_ITEM CSL_CITATION {"citationID":"vlIw4S8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000E9A0E" w14:textId="4D4B2606" w:rsidR="00E32D50" w:rsidRDefault="0025431D" w:rsidP="00286260">
      <w:pPr>
        <w:pStyle w:val="Texto"/>
        <w:numPr>
          <w:ilvl w:val="0"/>
          <w:numId w:val="33"/>
        </w:numPr>
      </w:pPr>
      <w:r>
        <w:t>Estos botones deben tener necesariamente una etiqueta, excepto si el contexto de donde se encuentra le permite</w:t>
      </w:r>
      <w:r w:rsidR="00644574">
        <w:t xml:space="preserve"> eliminar esa necesidad</w:t>
      </w:r>
      <w:r w:rsidR="004B26A2">
        <w:t xml:space="preserve"> </w:t>
      </w:r>
      <w:r w:rsidR="004B26A2">
        <w:fldChar w:fldCharType="begin"/>
      </w:r>
      <w:r w:rsidR="00183358">
        <w:instrText xml:space="preserve"> ADDIN ZOTERO_ITEM CSL_CITATION {"citationID":"YR8X2C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1D1BB572" w14:textId="7F715DC8" w:rsidR="00644574" w:rsidRDefault="000F0EAF" w:rsidP="00286260">
      <w:pPr>
        <w:pStyle w:val="Texto"/>
        <w:numPr>
          <w:ilvl w:val="0"/>
          <w:numId w:val="33"/>
        </w:numPr>
      </w:pPr>
      <w:r>
        <w:t xml:space="preserve">Las etiquetas de estos botones se mostrarán a la derecha, </w:t>
      </w:r>
      <w:r w:rsidR="008B1E8C">
        <w:t>izquierda, arriba o abajo del botón alternador</w:t>
      </w:r>
      <w:r w:rsidR="004B26A2">
        <w:t xml:space="preserve"> </w:t>
      </w:r>
      <w:r w:rsidR="004B26A2">
        <w:fldChar w:fldCharType="begin"/>
      </w:r>
      <w:r w:rsidR="00183358">
        <w:instrText xml:space="preserve"> ADDIN ZOTERO_ITEM CSL_CITATION {"citationID":"6IgnUE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4A650D78" w14:textId="183DD3EE" w:rsidR="008B1E8C" w:rsidRDefault="00B05085" w:rsidP="00286260">
      <w:pPr>
        <w:pStyle w:val="Texto"/>
        <w:numPr>
          <w:ilvl w:val="0"/>
          <w:numId w:val="33"/>
        </w:numPr>
      </w:pPr>
      <w:r>
        <w:t>Se deben utilizar la posición y el color para indicar la selección actual del botón</w:t>
      </w:r>
      <w:r w:rsidR="004B26A2">
        <w:t xml:space="preserve"> </w:t>
      </w:r>
      <w:r w:rsidR="004B26A2">
        <w:fldChar w:fldCharType="begin"/>
      </w:r>
      <w:r w:rsidR="00183358">
        <w:instrText xml:space="preserve"> ADDIN ZOTERO_ITEM CSL_CITATION {"citationID":"hcG02U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6841CCB1" w14:textId="223DB421" w:rsidR="00B05085" w:rsidRDefault="007E3956" w:rsidP="00286260">
      <w:pPr>
        <w:pStyle w:val="Texto"/>
        <w:numPr>
          <w:ilvl w:val="0"/>
          <w:numId w:val="33"/>
        </w:numPr>
      </w:pPr>
      <w:r>
        <w:t>Las etiquetas de los botones serán de estado como por ejemplo encendido y apagado</w:t>
      </w:r>
      <w:r w:rsidR="004B26A2">
        <w:t xml:space="preserve"> </w:t>
      </w:r>
      <w:r w:rsidR="004B26A2">
        <w:fldChar w:fldCharType="begin"/>
      </w:r>
      <w:r w:rsidR="00183358">
        <w:instrText xml:space="preserve"> ADDIN ZOTERO_ITEM CSL_CITATION {"citationID":"jdNrXpa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2312EAC7" w14:textId="1C18D41F" w:rsidR="007E3956" w:rsidRDefault="00A624BA" w:rsidP="00A624BA">
      <w:pPr>
        <w:pStyle w:val="Ttulo5PT"/>
      </w:pPr>
      <w:proofErr w:type="spellStart"/>
      <w:r>
        <w:t>Checkboxes</w:t>
      </w:r>
      <w:proofErr w:type="spellEnd"/>
    </w:p>
    <w:p w14:paraId="6A66399E" w14:textId="1726F1E0" w:rsidR="000556B9" w:rsidRDefault="007C3D70" w:rsidP="00BD6BE1">
      <w:pPr>
        <w:pStyle w:val="Texto"/>
      </w:pPr>
      <w:r>
        <w:t xml:space="preserve">Este tipo de objetos estan destinados para su </w:t>
      </w:r>
      <w:r w:rsidR="00BF106C">
        <w:t>utilización</w:t>
      </w:r>
      <w:r>
        <w:t xml:space="preserve"> </w:t>
      </w:r>
      <w:r w:rsidR="00BF106C">
        <w:t>con datos de configuración booleana que tienen un estado “habilitado”</w:t>
      </w:r>
      <w:r w:rsidR="003B4EB5">
        <w:t xml:space="preserve"> y otro “deshabilitado”</w:t>
      </w:r>
      <w:r w:rsidR="000556B9">
        <w:t xml:space="preserve">, se recomienda que los </w:t>
      </w:r>
      <w:proofErr w:type="spellStart"/>
      <w:r w:rsidR="000556B9">
        <w:t>checkboxes</w:t>
      </w:r>
      <w:proofErr w:type="spellEnd"/>
      <w:r w:rsidR="000556B9">
        <w:t xml:space="preserve"> reflejen un est</w:t>
      </w:r>
      <w:r w:rsidR="006B58BD">
        <w:t xml:space="preserve">ado positivo, es decir, por </w:t>
      </w:r>
      <w:r w:rsidR="00F01696">
        <w:t>ejemplo,</w:t>
      </w:r>
      <w:r w:rsidR="006B58BD">
        <w:t xml:space="preserve"> una etiqueta de configuración con “</w:t>
      </w:r>
      <w:r w:rsidR="00F01696">
        <w:t xml:space="preserve">Retroalimentación </w:t>
      </w:r>
      <w:r w:rsidR="00504375">
        <w:t>de marcha</w:t>
      </w:r>
      <w:r w:rsidR="006B58BD">
        <w:t>”</w:t>
      </w:r>
      <w:r w:rsidR="00480B55">
        <w:t xml:space="preserve"> dentro de un motor significará “Este motor </w:t>
      </w:r>
      <w:r w:rsidR="00D704CA">
        <w:t>tiene retroalimentación de marcha</w:t>
      </w:r>
      <w:r w:rsidR="00480B55">
        <w:t>”</w:t>
      </w:r>
      <w:r w:rsidR="00D704CA">
        <w:t xml:space="preserve">, entonces cuando la casilla es marcada se configurará el motor para que tenga la retroalimentación de </w:t>
      </w:r>
      <w:r w:rsidR="00203378">
        <w:t>marcha</w:t>
      </w:r>
      <w:r w:rsidR="00EA4F2A">
        <w:t xml:space="preserve"> </w:t>
      </w:r>
      <w:r w:rsidR="00EA4F2A">
        <w:fldChar w:fldCharType="begin"/>
      </w:r>
      <w:r w:rsidR="00183358">
        <w:instrText xml:space="preserve"> ADDIN ZOTERO_ITEM CSL_CITATION {"citationID":"5vW7F6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4655AED" w14:textId="33F2C8FE" w:rsidR="00D704CA" w:rsidRDefault="00E8071F" w:rsidP="00BD6BE1">
      <w:pPr>
        <w:pStyle w:val="Texto"/>
      </w:pPr>
      <w:r>
        <w:t xml:space="preserve">Recomendaciones para la implementación de </w:t>
      </w:r>
      <w:proofErr w:type="spellStart"/>
      <w:r>
        <w:t>checkboxes</w:t>
      </w:r>
      <w:proofErr w:type="spellEnd"/>
      <w:r>
        <w:t>:</w:t>
      </w:r>
    </w:p>
    <w:p w14:paraId="47405A7D" w14:textId="0F4A255F" w:rsidR="00E8071F" w:rsidRDefault="001D07A6" w:rsidP="00286260">
      <w:pPr>
        <w:pStyle w:val="Texto"/>
        <w:numPr>
          <w:ilvl w:val="0"/>
          <w:numId w:val="34"/>
        </w:numPr>
      </w:pPr>
      <w:r>
        <w:t xml:space="preserve">Las etiquetas de las </w:t>
      </w:r>
      <w:proofErr w:type="spellStart"/>
      <w:r>
        <w:t>checkboxes</w:t>
      </w:r>
      <w:proofErr w:type="spellEnd"/>
      <w:r>
        <w:t xml:space="preserve"> deben aparecer a la derecha de dicha </w:t>
      </w:r>
      <w:proofErr w:type="spellStart"/>
      <w:r>
        <w:t>checkbox</w:t>
      </w:r>
      <w:proofErr w:type="spellEnd"/>
      <w:r>
        <w:t xml:space="preserve"> y deben justificarse a la izquierda</w:t>
      </w:r>
      <w:r w:rsidR="00EA4F2A">
        <w:t xml:space="preserve"> </w:t>
      </w:r>
      <w:r w:rsidR="00EA4F2A">
        <w:fldChar w:fldCharType="begin"/>
      </w:r>
      <w:r w:rsidR="00183358">
        <w:instrText xml:space="preserve"> ADDIN ZOTERO_ITEM CSL_CITATION {"citationID":"4Dex8gE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6EAFB24A" w14:textId="58A816F4" w:rsidR="001D07A6" w:rsidRDefault="008E220D" w:rsidP="00286260">
      <w:pPr>
        <w:pStyle w:val="Texto"/>
        <w:numPr>
          <w:ilvl w:val="0"/>
          <w:numId w:val="34"/>
        </w:numPr>
      </w:pPr>
      <w:r>
        <w:t xml:space="preserve">Si una </w:t>
      </w:r>
      <w:proofErr w:type="spellStart"/>
      <w:r>
        <w:t>checkbox</w:t>
      </w:r>
      <w:proofErr w:type="spellEnd"/>
      <w:r>
        <w:t xml:space="preserve"> incluye una e</w:t>
      </w:r>
      <w:r w:rsidR="00386032">
        <w:t xml:space="preserve">tiqueta, el área táctil de la </w:t>
      </w:r>
      <w:proofErr w:type="spellStart"/>
      <w:r w:rsidR="00386032">
        <w:t>checkbox</w:t>
      </w:r>
      <w:proofErr w:type="spellEnd"/>
      <w:r w:rsidR="00386032">
        <w:t xml:space="preserve"> incluirá también a la etiqueta</w:t>
      </w:r>
      <w:r w:rsidR="00EA4F2A">
        <w:t xml:space="preserve"> </w:t>
      </w:r>
      <w:r w:rsidR="00EA4F2A">
        <w:fldChar w:fldCharType="begin"/>
      </w:r>
      <w:r w:rsidR="00183358">
        <w:instrText xml:space="preserve"> ADDIN ZOTERO_ITEM CSL_CITATION {"citationID":"ddy7JSV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256061FE" w14:textId="66842318" w:rsidR="00386032" w:rsidRDefault="00C31D06" w:rsidP="00286260">
      <w:pPr>
        <w:pStyle w:val="Texto"/>
        <w:numPr>
          <w:ilvl w:val="0"/>
          <w:numId w:val="34"/>
        </w:numPr>
      </w:pPr>
      <w:r>
        <w:t xml:space="preserve">Los botones de radio y las </w:t>
      </w:r>
      <w:proofErr w:type="spellStart"/>
      <w:r>
        <w:t>checkboxes</w:t>
      </w:r>
      <w:proofErr w:type="spellEnd"/>
      <w:r>
        <w:t xml:space="preserve"> deberán tener el mismo tamaño</w:t>
      </w:r>
      <w:r w:rsidR="00EA4F2A">
        <w:t xml:space="preserve"> </w:t>
      </w:r>
      <w:r w:rsidR="00EA4F2A">
        <w:fldChar w:fldCharType="begin"/>
      </w:r>
      <w:r w:rsidR="00183358">
        <w:instrText xml:space="preserve"> ADDIN ZOTERO_ITEM CSL_CITATION {"citationID":"rZ6TqTZ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3C01A5A7" w14:textId="257D3FF6" w:rsidR="00C31D06" w:rsidRDefault="005E11A5" w:rsidP="00286260">
      <w:pPr>
        <w:pStyle w:val="Texto"/>
        <w:numPr>
          <w:ilvl w:val="0"/>
          <w:numId w:val="34"/>
        </w:numPr>
      </w:pPr>
      <w:r>
        <w:lastRenderedPageBreak/>
        <w:t xml:space="preserve">Se debe utilizar </w:t>
      </w:r>
      <w:r w:rsidR="00F72B75">
        <w:t xml:space="preserve">una marca para indicar la selección de un valor dentro de la </w:t>
      </w:r>
      <w:proofErr w:type="spellStart"/>
      <w:r w:rsidR="00F72B75">
        <w:t>checkbox</w:t>
      </w:r>
      <w:proofErr w:type="spellEnd"/>
      <w:r w:rsidR="00EA4F2A">
        <w:t xml:space="preserve"> </w:t>
      </w:r>
      <w:r w:rsidR="00EA4F2A">
        <w:fldChar w:fldCharType="begin"/>
      </w:r>
      <w:r w:rsidR="00183358">
        <w:instrText xml:space="preserve"> ADDIN ZOTERO_ITEM CSL_CITATION {"citationID":"coN56NI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1BC1C407" w14:textId="2C227F4A" w:rsidR="00F72B75" w:rsidRDefault="001C1726" w:rsidP="00286260">
      <w:pPr>
        <w:pStyle w:val="Texto"/>
        <w:numPr>
          <w:ilvl w:val="0"/>
          <w:numId w:val="34"/>
        </w:numPr>
      </w:pPr>
      <w:r>
        <w:t>Además</w:t>
      </w:r>
      <w:r w:rsidR="005C3C4F">
        <w:t xml:space="preserve"> se puede agregar un tercer estado, el indeterminado donde no será ni positivo ni negativo, y también deberá tener una representación</w:t>
      </w:r>
      <w:r w:rsidR="00EA4F2A">
        <w:t xml:space="preserve"> </w:t>
      </w:r>
      <w:r w:rsidR="00EA4F2A">
        <w:fldChar w:fldCharType="begin"/>
      </w:r>
      <w:r w:rsidR="00183358">
        <w:instrText xml:space="preserve"> ADDIN ZOTERO_ITEM CSL_CITATION {"citationID":"dkdfDuQ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18A5036" w14:textId="05E7D739" w:rsidR="001C1726" w:rsidRDefault="001C1726" w:rsidP="001C1726">
      <w:pPr>
        <w:pStyle w:val="Ttulo5PT"/>
      </w:pPr>
      <w:r>
        <w:t>Botones de Radio</w:t>
      </w:r>
    </w:p>
    <w:p w14:paraId="20B0D7B3" w14:textId="5E1573D0" w:rsidR="001C1726" w:rsidRDefault="00AB36D9" w:rsidP="00BD6BE1">
      <w:pPr>
        <w:pStyle w:val="Texto"/>
      </w:pPr>
      <w:r>
        <w:t xml:space="preserve">Este tipo de botones </w:t>
      </w:r>
      <w:r w:rsidR="00302F66">
        <w:t xml:space="preserve">se </w:t>
      </w:r>
      <w:r w:rsidR="00D14576">
        <w:t>diseñaron</w:t>
      </w:r>
      <w:r w:rsidR="00302F66">
        <w:t xml:space="preserve"> para implementarse en configuraciones que tengan más de dos selecciones, es decir, los estados de activado y desactivado</w:t>
      </w:r>
      <w:r w:rsidR="00D14576">
        <w:t xml:space="preserve"> tienen un significado que el usuario comprende</w:t>
      </w:r>
      <w:r w:rsidR="00E8623F">
        <w:t xml:space="preserve"> </w:t>
      </w:r>
      <w:r w:rsidR="00E8623F">
        <w:fldChar w:fldCharType="begin"/>
      </w:r>
      <w:r w:rsidR="00183358">
        <w:instrText xml:space="preserve"> ADDIN ZOTERO_ITEM CSL_CITATION {"citationID":"PSwwqqo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8623F">
        <w:fldChar w:fldCharType="separate"/>
      </w:r>
      <w:r w:rsidR="00E8623F" w:rsidRPr="00753AD7">
        <w:t>[9]</w:t>
      </w:r>
      <w:r w:rsidR="00E8623F">
        <w:fldChar w:fldCharType="end"/>
      </w:r>
      <w:r w:rsidR="00E8623F">
        <w:t>.</w:t>
      </w:r>
      <w:r w:rsidR="00D14576">
        <w:t xml:space="preserve"> </w:t>
      </w:r>
    </w:p>
    <w:p w14:paraId="540AD4A2" w14:textId="658BEDE8" w:rsidR="00144AAC" w:rsidRDefault="00144AAC" w:rsidP="00BD6BE1">
      <w:pPr>
        <w:pStyle w:val="Texto"/>
      </w:pPr>
      <w:r>
        <w:t>Recomendaciones generales para los botones de radio:</w:t>
      </w:r>
    </w:p>
    <w:p w14:paraId="6CB8831D" w14:textId="21BC45EF" w:rsidR="00144AAC" w:rsidRDefault="00C0111B" w:rsidP="00286260">
      <w:pPr>
        <w:pStyle w:val="Texto"/>
        <w:numPr>
          <w:ilvl w:val="0"/>
          <w:numId w:val="35"/>
        </w:numPr>
      </w:pPr>
      <w:r>
        <w:t xml:space="preserve">Se </w:t>
      </w:r>
      <w:r w:rsidR="00CC1FBF">
        <w:t>deben</w:t>
      </w:r>
      <w:r>
        <w:t xml:space="preserve"> utilizar estos botones cuando existan 8 opciones </w:t>
      </w:r>
      <w:r w:rsidR="00CC1FBF">
        <w:t>o menos</w:t>
      </w:r>
      <w:r w:rsidR="009F00BC">
        <w:t xml:space="preserve"> </w:t>
      </w:r>
      <w:r w:rsidR="009F00BC">
        <w:fldChar w:fldCharType="begin"/>
      </w:r>
      <w:r w:rsidR="00183358">
        <w:instrText xml:space="preserve"> ADDIN ZOTERO_ITEM CSL_CITATION {"citationID":"pU5EGCg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69DD70C1" w14:textId="4CAFF459" w:rsidR="00D72F06" w:rsidRDefault="00AE72A3" w:rsidP="00286260">
      <w:pPr>
        <w:pStyle w:val="Texto"/>
        <w:numPr>
          <w:ilvl w:val="0"/>
          <w:numId w:val="35"/>
        </w:numPr>
      </w:pPr>
      <w:r>
        <w:t xml:space="preserve">Las listas de botones de </w:t>
      </w:r>
      <w:r w:rsidR="000B4013">
        <w:t>Radio</w:t>
      </w:r>
      <w:r>
        <w:t xml:space="preserve"> no deben cambiar</w:t>
      </w:r>
      <w:r w:rsidR="000B4013">
        <w:t xml:space="preserve"> excepto si la lista toma en cuenta la configuración actual del dispositivo</w:t>
      </w:r>
      <w:r w:rsidR="009F00BC">
        <w:t xml:space="preserve"> </w:t>
      </w:r>
      <w:r w:rsidR="009F00BC">
        <w:fldChar w:fldCharType="begin"/>
      </w:r>
      <w:r w:rsidR="00183358">
        <w:instrText xml:space="preserve"> ADDIN ZOTERO_ITEM CSL_CITATION {"citationID":"8SKQ3m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5DA5B7CF" w14:textId="5A737332" w:rsidR="000B4013" w:rsidRDefault="009F00BC" w:rsidP="00286260">
      <w:pPr>
        <w:pStyle w:val="Texto"/>
        <w:numPr>
          <w:ilvl w:val="0"/>
          <w:numId w:val="35"/>
        </w:numPr>
      </w:pPr>
      <w:r>
        <w:t xml:space="preserve">Los botones de radio que estan agrupados no requieren limitaciones o separaciones adicionales entre ellos </w:t>
      </w:r>
      <w:r>
        <w:fldChar w:fldCharType="begin"/>
      </w:r>
      <w:r w:rsidR="00183358">
        <w:instrText xml:space="preserve"> ADDIN ZOTERO_ITEM CSL_CITATION {"citationID":"WGon3M1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258C5844" w14:textId="1AFDC7C8" w:rsidR="008772EE" w:rsidRDefault="00DF0C49" w:rsidP="00B75F7E">
      <w:pPr>
        <w:pStyle w:val="Ttulo5PT"/>
      </w:pPr>
      <w:r>
        <w:t>Ent</w:t>
      </w:r>
      <w:r w:rsidR="00B75F7E">
        <w:t>rada Directa de Datos</w:t>
      </w:r>
    </w:p>
    <w:p w14:paraId="7658A886" w14:textId="4F7AEB91" w:rsidR="00B75F7E" w:rsidRDefault="006178C9" w:rsidP="00BD6BE1">
      <w:pPr>
        <w:pStyle w:val="Texto"/>
      </w:pPr>
      <w:r>
        <w:t xml:space="preserve">La entrada de directa de datos se realiza a través de un campo editable dentro de la pantalla o a través de </w:t>
      </w:r>
      <w:r w:rsidR="00B14BA9">
        <w:t xml:space="preserve">una ventana emergente </w:t>
      </w:r>
      <w:r w:rsidR="00F47E11">
        <w:t>que se ejecuta al dar clic sobre el valor que se desea modificar</w:t>
      </w:r>
      <w:r w:rsidR="0072226A">
        <w:t xml:space="preserve"> </w:t>
      </w:r>
      <w:r w:rsidR="0072226A">
        <w:fldChar w:fldCharType="begin"/>
      </w:r>
      <w:r w:rsidR="00183358">
        <w:instrText xml:space="preserve"> ADDIN ZOTERO_ITEM CSL_CITATION {"citationID":"rHWGR45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13CC736" w14:textId="2B4C2FE9" w:rsidR="00F47E11" w:rsidRDefault="00F47E11" w:rsidP="00BD6BE1">
      <w:pPr>
        <w:pStyle w:val="Texto"/>
      </w:pPr>
      <w:r>
        <w:t>Recomendaciones generales para la entrada de datos directa:</w:t>
      </w:r>
    </w:p>
    <w:p w14:paraId="61911C28" w14:textId="324BDC6A" w:rsidR="00F47E11" w:rsidRDefault="00D7232A" w:rsidP="00286260">
      <w:pPr>
        <w:pStyle w:val="Texto"/>
        <w:numPr>
          <w:ilvl w:val="0"/>
          <w:numId w:val="36"/>
        </w:numPr>
      </w:pPr>
      <w:r>
        <w:t xml:space="preserve">Se debe evitar que los usuarios ingresen datos que </w:t>
      </w:r>
      <w:r w:rsidR="002F7D29">
        <w:t>no estén dentro de los rangos válidos para cada variable</w:t>
      </w:r>
      <w:r w:rsidR="0072226A">
        <w:t xml:space="preserve"> </w:t>
      </w:r>
      <w:r w:rsidR="0072226A">
        <w:fldChar w:fldCharType="begin"/>
      </w:r>
      <w:r w:rsidR="00183358">
        <w:instrText xml:space="preserve"> ADDIN ZOTERO_ITEM CSL_CITATION {"citationID":"mXzjVdB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84679D1" w14:textId="09ABED37" w:rsidR="002F7D29" w:rsidRDefault="007157F3" w:rsidP="00286260">
      <w:pPr>
        <w:pStyle w:val="Texto"/>
        <w:numPr>
          <w:ilvl w:val="0"/>
          <w:numId w:val="36"/>
        </w:numPr>
      </w:pPr>
      <w:r>
        <w:t xml:space="preserve">La entrada de datos </w:t>
      </w:r>
      <w:r w:rsidR="005A67B7">
        <w:t>analógicos debe mostrar a sus usuarios la unidad de ingeniería si es requerida</w:t>
      </w:r>
      <w:r w:rsidR="0072226A">
        <w:t xml:space="preserve"> </w:t>
      </w:r>
      <w:r w:rsidR="0072226A">
        <w:fldChar w:fldCharType="begin"/>
      </w:r>
      <w:r w:rsidR="00183358">
        <w:instrText xml:space="preserve"> ADDIN ZOTERO_ITEM CSL_CITATION {"citationID":"hf2c0o5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AAB4D84" w14:textId="276D75E9" w:rsidR="005A67B7" w:rsidRDefault="005A67B7" w:rsidP="00286260">
      <w:pPr>
        <w:pStyle w:val="Texto"/>
        <w:numPr>
          <w:ilvl w:val="0"/>
          <w:numId w:val="36"/>
        </w:numPr>
      </w:pPr>
      <w:r>
        <w:t xml:space="preserve">Se debe mostrar el valor máximo y el valor mínimo admitidos del valor que se </w:t>
      </w:r>
      <w:r w:rsidR="007F1BCA">
        <w:t>está</w:t>
      </w:r>
      <w:r>
        <w:t xml:space="preserve"> modificando</w:t>
      </w:r>
      <w:r w:rsidR="0072226A">
        <w:t xml:space="preserve"> </w:t>
      </w:r>
      <w:r w:rsidR="0072226A">
        <w:fldChar w:fldCharType="begin"/>
      </w:r>
      <w:r w:rsidR="00183358">
        <w:instrText xml:space="preserve"> ADDIN ZOTERO_ITEM CSL_CITATION {"citationID":"K4bGxZm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7C0A586" w14:textId="55EEAD5F" w:rsidR="007F1BCA" w:rsidRDefault="00C86FEB" w:rsidP="00286260">
      <w:pPr>
        <w:pStyle w:val="Texto"/>
        <w:numPr>
          <w:ilvl w:val="0"/>
          <w:numId w:val="36"/>
        </w:numPr>
      </w:pPr>
      <w:r>
        <w:t xml:space="preserve">Las etiquetas y las unidades de ingeniería </w:t>
      </w:r>
      <w:r w:rsidR="00B31CB9">
        <w:t>se mostrarán, pero con una fuente más pequeña que los datos, es decir, los datos deben destacar siempre</w:t>
      </w:r>
      <w:r w:rsidR="0072226A">
        <w:t xml:space="preserve"> </w:t>
      </w:r>
      <w:r w:rsidR="0072226A">
        <w:fldChar w:fldCharType="begin"/>
      </w:r>
      <w:r w:rsidR="00183358">
        <w:instrText xml:space="preserve"> ADDIN ZOTERO_ITEM CSL_CITATION {"citationID":"rVnErDj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A9965E5" w14:textId="2A1514C9" w:rsidR="00B31CB9" w:rsidRDefault="004B0FE5" w:rsidP="00286260">
      <w:pPr>
        <w:pStyle w:val="Texto"/>
        <w:numPr>
          <w:ilvl w:val="0"/>
          <w:numId w:val="36"/>
        </w:numPr>
      </w:pPr>
      <w:r>
        <w:t xml:space="preserve">Se deben administrar las excepciones, los desbordamientos y los subdesbordamientos </w:t>
      </w:r>
      <w:r w:rsidR="008D6125">
        <w:t>cuando se refiere a datos numéricos de punto flotante</w:t>
      </w:r>
      <w:r w:rsidR="0072226A">
        <w:t xml:space="preserve"> </w:t>
      </w:r>
      <w:r w:rsidR="0072226A">
        <w:fldChar w:fldCharType="begin"/>
      </w:r>
      <w:r w:rsidR="00183358">
        <w:instrText xml:space="preserve"> ADDIN ZOTERO_ITEM CSL_CITATION {"citationID":"Dm5ThQ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FCA31D8" w14:textId="77777777" w:rsidR="008D6125" w:rsidRDefault="008D6125" w:rsidP="008D6125">
      <w:pPr>
        <w:pStyle w:val="Texto"/>
      </w:pPr>
    </w:p>
    <w:p w14:paraId="4DAD00B0" w14:textId="461EB672" w:rsidR="00AF0715" w:rsidRDefault="00AF0715" w:rsidP="00F60E2B">
      <w:pPr>
        <w:pStyle w:val="Ttulo5PT"/>
      </w:pPr>
      <w:r>
        <w:lastRenderedPageBreak/>
        <w:t xml:space="preserve">Controles </w:t>
      </w:r>
      <w:r w:rsidR="00F60E2B">
        <w:t>deslizantes (Sliders)</w:t>
      </w:r>
    </w:p>
    <w:p w14:paraId="28A8EB75" w14:textId="38A2E806" w:rsidR="00F60E2B" w:rsidRDefault="00F60E2B" w:rsidP="00BD6BE1">
      <w:pPr>
        <w:pStyle w:val="Texto"/>
      </w:pPr>
      <w:r>
        <w:t xml:space="preserve">Los controles deslizantes </w:t>
      </w:r>
      <w:r w:rsidR="00453FF0">
        <w:t>permiten que el usuario cambie los datos analógicos, a través de una representación en forma de objeto gráfico</w:t>
      </w:r>
      <w:r w:rsidR="00512428">
        <w:t>, existen dos tipos de controles deslizantes</w:t>
      </w:r>
      <w:r w:rsidR="0072226A">
        <w:t>:</w:t>
      </w:r>
    </w:p>
    <w:p w14:paraId="6C0CBD33" w14:textId="621C4FEB" w:rsidR="00512428" w:rsidRDefault="00512428" w:rsidP="00286260">
      <w:pPr>
        <w:pStyle w:val="Texto"/>
        <w:numPr>
          <w:ilvl w:val="0"/>
          <w:numId w:val="37"/>
        </w:numPr>
      </w:pPr>
      <w:r>
        <w:t>De impacto inmediato</w:t>
      </w:r>
      <w:r w:rsidR="0072226A">
        <w:t xml:space="preserve"> </w:t>
      </w:r>
      <w:r w:rsidR="0072226A">
        <w:fldChar w:fldCharType="begin"/>
      </w:r>
      <w:r w:rsidR="00183358">
        <w:instrText xml:space="preserve"> ADDIN ZOTERO_ITEM CSL_CITATION {"citationID":"Vt1A3C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D59797E" w14:textId="38C8BB91" w:rsidR="00512428" w:rsidRDefault="00512428" w:rsidP="00286260">
      <w:pPr>
        <w:pStyle w:val="Texto"/>
        <w:numPr>
          <w:ilvl w:val="0"/>
          <w:numId w:val="37"/>
        </w:numPr>
      </w:pPr>
      <w:r>
        <w:t>De impacto luego de</w:t>
      </w:r>
      <w:r w:rsidR="00F54A50">
        <w:t xml:space="preserve"> alzar el ratón y/o realizar la verificación</w:t>
      </w:r>
      <w:r w:rsidR="0072226A">
        <w:t xml:space="preserve"> </w:t>
      </w:r>
      <w:r w:rsidR="0072226A">
        <w:fldChar w:fldCharType="begin"/>
      </w:r>
      <w:r w:rsidR="00183358">
        <w:instrText xml:space="preserve"> ADDIN ZOTERO_ITEM CSL_CITATION {"citationID":"k6PaLoR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7C977B5F" w14:textId="77E27B71" w:rsidR="00F54A50" w:rsidRDefault="000342A4" w:rsidP="00F54A50">
      <w:pPr>
        <w:pStyle w:val="Texto"/>
      </w:pPr>
      <w:r>
        <w:t xml:space="preserve">Recomendaciones generales para la implementación de </w:t>
      </w:r>
      <w:r w:rsidR="005A5563">
        <w:t xml:space="preserve">controles </w:t>
      </w:r>
      <w:r w:rsidR="0038342A">
        <w:t>deslizantes</w:t>
      </w:r>
      <w:r w:rsidR="005A5563">
        <w:t>:</w:t>
      </w:r>
    </w:p>
    <w:p w14:paraId="10250430" w14:textId="55D94812" w:rsidR="005A5563" w:rsidRDefault="00DB282F" w:rsidP="00286260">
      <w:pPr>
        <w:pStyle w:val="Texto"/>
        <w:numPr>
          <w:ilvl w:val="0"/>
          <w:numId w:val="38"/>
        </w:numPr>
      </w:pPr>
      <w:r>
        <w:t xml:space="preserve">Los controles deslizantes se utilizarán para la modificación de datos analógicos, pero también pueden </w:t>
      </w:r>
      <w:r w:rsidR="00C970FF">
        <w:t xml:space="preserve">usarse para evitar la utilización de un </w:t>
      </w:r>
      <w:r w:rsidR="0038342A">
        <w:t>campo</w:t>
      </w:r>
      <w:r w:rsidR="00C970FF">
        <w:t xml:space="preserve"> de entrada de datos</w:t>
      </w:r>
      <w:r w:rsidR="0072226A">
        <w:t xml:space="preserve"> </w:t>
      </w:r>
      <w:r w:rsidR="0072226A">
        <w:fldChar w:fldCharType="begin"/>
      </w:r>
      <w:r w:rsidR="00183358">
        <w:instrText xml:space="preserve"> ADDIN ZOTERO_ITEM CSL_CITATION {"citationID":"GzVYPak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6254E17" w14:textId="12F2F342" w:rsidR="00C970FF" w:rsidRDefault="00C970FF" w:rsidP="00286260">
      <w:pPr>
        <w:pStyle w:val="Texto"/>
        <w:numPr>
          <w:ilvl w:val="0"/>
          <w:numId w:val="38"/>
        </w:numPr>
      </w:pPr>
      <w:r>
        <w:t xml:space="preserve">El indicado mostrará la posición actual del control, y también </w:t>
      </w:r>
      <w:r w:rsidR="0038342A">
        <w:t>mostrará</w:t>
      </w:r>
      <w:r>
        <w:t xml:space="preserve"> sus límites</w:t>
      </w:r>
      <w:r w:rsidR="0072226A">
        <w:t xml:space="preserve"> </w:t>
      </w:r>
      <w:r w:rsidR="0072226A">
        <w:fldChar w:fldCharType="begin"/>
      </w:r>
      <w:r w:rsidR="00183358">
        <w:instrText xml:space="preserve"> ADDIN ZOTERO_ITEM CSL_CITATION {"citationID":"7645PsK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1E3B3B56" w14:textId="11A765D8" w:rsidR="0038342A" w:rsidRDefault="0038342A" w:rsidP="00286260">
      <w:pPr>
        <w:pStyle w:val="Texto"/>
        <w:numPr>
          <w:ilvl w:val="0"/>
          <w:numId w:val="38"/>
        </w:numPr>
      </w:pPr>
      <w:r>
        <w:t>El control deslizante debe poder diferenciarse claramente de un gráfico de barras</w:t>
      </w:r>
      <w:r w:rsidR="0072226A">
        <w:t xml:space="preserve"> </w:t>
      </w:r>
      <w:r w:rsidR="0072226A">
        <w:fldChar w:fldCharType="begin"/>
      </w:r>
      <w:r w:rsidR="00183358">
        <w:instrText xml:space="preserve"> ADDIN ZOTERO_ITEM CSL_CITATION {"citationID":"emiAhdX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5C64F5B1" w14:textId="4851CDBF" w:rsidR="00CD5A62" w:rsidRPr="00CD5A62" w:rsidRDefault="00CD5A62" w:rsidP="00405F9A">
      <w:pPr>
        <w:pStyle w:val="Ttulo5PT"/>
        <w:rPr>
          <w:lang w:val="en-US"/>
        </w:rPr>
      </w:pPr>
      <w:r w:rsidRPr="00CD5A62">
        <w:rPr>
          <w:lang w:val="en-US"/>
        </w:rPr>
        <w:t>Entradas de Texto</w:t>
      </w:r>
    </w:p>
    <w:p w14:paraId="75CAEC31" w14:textId="77777777" w:rsidR="00C5138F" w:rsidRDefault="00405F9A" w:rsidP="00BD6BE1">
      <w:pPr>
        <w:pStyle w:val="Texto"/>
      </w:pPr>
      <w:r>
        <w:t xml:space="preserve">Este tipo de entradas deben incluir las descripciones apropiadas, </w:t>
      </w:r>
      <w:r w:rsidR="00F9386E">
        <w:t xml:space="preserve">validaciones y etiquetas. </w:t>
      </w:r>
      <w:r w:rsidR="007E4371">
        <w:t xml:space="preserve">Recomendaciones para la implementación de entrada de </w:t>
      </w:r>
      <w:r w:rsidR="00C5138F">
        <w:t>texto:</w:t>
      </w:r>
    </w:p>
    <w:p w14:paraId="06643D21" w14:textId="0A1A9020" w:rsidR="00F9386E" w:rsidRDefault="00C5138F" w:rsidP="00286260">
      <w:pPr>
        <w:pStyle w:val="Texto"/>
        <w:numPr>
          <w:ilvl w:val="0"/>
          <w:numId w:val="39"/>
        </w:numPr>
      </w:pPr>
      <w:r>
        <w:t xml:space="preserve">Los campos de entrada basarán su tamaño en su </w:t>
      </w:r>
      <w:r w:rsidR="00142B9C">
        <w:t>jerarquía, así como el tamaño de la pantalla</w:t>
      </w:r>
      <w:r w:rsidR="000E3E2F">
        <w:t xml:space="preserve"> </w:t>
      </w:r>
      <w:r w:rsidR="000E3E2F">
        <w:fldChar w:fldCharType="begin"/>
      </w:r>
      <w:r w:rsidR="00183358">
        <w:instrText xml:space="preserve"> ADDIN ZOTERO_ITEM CSL_CITATION {"citationID":"bkeISTs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35A7264" w14:textId="0E6C1DBC" w:rsidR="00142B9C" w:rsidRDefault="00142B9C" w:rsidP="00286260">
      <w:pPr>
        <w:pStyle w:val="Texto"/>
        <w:numPr>
          <w:ilvl w:val="0"/>
          <w:numId w:val="39"/>
        </w:numPr>
      </w:pPr>
      <w:r>
        <w:t>Estos objetos deben tener contexto, para ello s</w:t>
      </w:r>
      <w:r w:rsidR="00684BB8">
        <w:t>e puede mover la entrada colocándolo cerca de un objeto o de una etiqueta</w:t>
      </w:r>
      <w:r w:rsidR="00E341BD">
        <w:t xml:space="preserve"> estática</w:t>
      </w:r>
      <w:r w:rsidR="000E3E2F">
        <w:t xml:space="preserve"> </w:t>
      </w:r>
      <w:r w:rsidR="000E3E2F">
        <w:fldChar w:fldCharType="begin"/>
      </w:r>
      <w:r w:rsidR="00183358">
        <w:instrText xml:space="preserve"> ADDIN ZOTERO_ITEM CSL_CITATION {"citationID":"BN7IFXL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15D03DAA" w14:textId="6FA46148" w:rsidR="00E341BD" w:rsidRDefault="00E341BD" w:rsidP="00286260">
      <w:pPr>
        <w:pStyle w:val="Texto"/>
        <w:numPr>
          <w:ilvl w:val="0"/>
          <w:numId w:val="39"/>
        </w:numPr>
      </w:pPr>
      <w:r>
        <w:t>Las etiquetas de te</w:t>
      </w:r>
      <w:r w:rsidR="000E3E2F">
        <w:t>xt</w:t>
      </w:r>
      <w:r>
        <w:t>o deben mostrarse a la izquierda o también pueden estar encima del campo de entrada de texto</w:t>
      </w:r>
      <w:r w:rsidR="000E3E2F">
        <w:t xml:space="preserve"> </w:t>
      </w:r>
      <w:r w:rsidR="000E3E2F">
        <w:fldChar w:fldCharType="begin"/>
      </w:r>
      <w:r w:rsidR="00183358">
        <w:instrText xml:space="preserve"> ADDIN ZOTERO_ITEM CSL_CITATION {"citationID":"Y7kBw0M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806C726" w14:textId="33E4C7D3" w:rsidR="008B5E2C" w:rsidRPr="001F3ABC" w:rsidRDefault="008B5E2C" w:rsidP="001F3ABC">
      <w:pPr>
        <w:pStyle w:val="Ttulo4PT"/>
      </w:pPr>
      <w:r w:rsidRPr="001F3ABC">
        <w:t>Configuraciones de Seguridad</w:t>
      </w:r>
    </w:p>
    <w:p w14:paraId="2B418E2C" w14:textId="3E493C8F" w:rsidR="005A0653" w:rsidRDefault="00225ED6" w:rsidP="001F3ABC">
      <w:pPr>
        <w:pStyle w:val="Texto"/>
        <w:rPr>
          <w:lang w:val="es-419"/>
        </w:rPr>
      </w:pPr>
      <w:r>
        <w:rPr>
          <w:lang w:val="es-419"/>
        </w:rPr>
        <w:t xml:space="preserve">Recomendaciones para </w:t>
      </w:r>
      <w:r w:rsidR="00CF6928">
        <w:rPr>
          <w:lang w:val="es-419"/>
        </w:rPr>
        <w:t>implementar configuraciones de seguridad:</w:t>
      </w:r>
    </w:p>
    <w:p w14:paraId="4A651903" w14:textId="4DCB3F68" w:rsidR="00CF6928" w:rsidRDefault="00CF6928" w:rsidP="00286260">
      <w:pPr>
        <w:pStyle w:val="Texto"/>
        <w:numPr>
          <w:ilvl w:val="0"/>
          <w:numId w:val="40"/>
        </w:numPr>
        <w:rPr>
          <w:lang w:val="es-419"/>
        </w:rPr>
      </w:pPr>
      <w:r>
        <w:rPr>
          <w:lang w:val="es-419"/>
        </w:rPr>
        <w:t xml:space="preserve">Los controles deben mostrar visualmente cuando los usuarios </w:t>
      </w:r>
      <w:r w:rsidR="00981974">
        <w:rPr>
          <w:lang w:val="es-419"/>
        </w:rPr>
        <w:t>tienen acceso restringido a un objeto debido a la seguridad</w:t>
      </w:r>
      <w:r w:rsidR="00731DD9">
        <w:t xml:space="preserve"> </w:t>
      </w:r>
      <w:r w:rsidR="00731DD9">
        <w:fldChar w:fldCharType="begin"/>
      </w:r>
      <w:r w:rsidR="00183358">
        <w:instrText xml:space="preserve"> ADDIN ZOTERO_ITEM CSL_CITATION {"citationID":"jvKGAwl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991E603" w14:textId="18E49A3D" w:rsidR="00981974" w:rsidRDefault="00AB1F73" w:rsidP="00286260">
      <w:pPr>
        <w:pStyle w:val="Texto"/>
        <w:numPr>
          <w:ilvl w:val="0"/>
          <w:numId w:val="40"/>
        </w:numPr>
        <w:rPr>
          <w:lang w:val="es-419"/>
        </w:rPr>
      </w:pPr>
      <w:r>
        <w:rPr>
          <w:lang w:val="es-419"/>
        </w:rPr>
        <w:t xml:space="preserve">La seguridad puede restringir a los usuarios por su rol, también puede </w:t>
      </w:r>
      <w:r w:rsidR="00B25393">
        <w:rPr>
          <w:lang w:val="es-419"/>
        </w:rPr>
        <w:t>refringirlo</w:t>
      </w:r>
      <w:r>
        <w:rPr>
          <w:lang w:val="es-419"/>
        </w:rPr>
        <w:t xml:space="preserve"> </w:t>
      </w:r>
      <w:r w:rsidR="00B25393">
        <w:rPr>
          <w:lang w:val="es-419"/>
        </w:rPr>
        <w:t xml:space="preserve">dependiendo de si </w:t>
      </w:r>
      <w:proofErr w:type="spellStart"/>
      <w:r w:rsidR="00B25393">
        <w:rPr>
          <w:lang w:val="es-419"/>
        </w:rPr>
        <w:t>esta</w:t>
      </w:r>
      <w:proofErr w:type="spellEnd"/>
      <w:r w:rsidR="00B25393">
        <w:rPr>
          <w:lang w:val="es-419"/>
        </w:rPr>
        <w:t xml:space="preserve"> calificado o no para una función, finalmente se puede re</w:t>
      </w:r>
      <w:r w:rsidR="0000297E">
        <w:rPr>
          <w:lang w:val="es-419"/>
        </w:rPr>
        <w:t>stringir por la ubicación del dispositivo HMI</w:t>
      </w:r>
      <w:r w:rsidR="00731DD9">
        <w:t xml:space="preserve"> </w:t>
      </w:r>
      <w:r w:rsidR="00731DD9">
        <w:fldChar w:fldCharType="begin"/>
      </w:r>
      <w:r w:rsidR="00183358">
        <w:instrText xml:space="preserve"> ADDIN ZOTERO_ITEM CSL_CITATION {"citationID":"zPMPX32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EB13E43" w14:textId="2EF90995" w:rsidR="0000297E" w:rsidRDefault="0000297E" w:rsidP="0000297E">
      <w:pPr>
        <w:pStyle w:val="Texto"/>
        <w:rPr>
          <w:lang w:val="es-419"/>
        </w:rPr>
      </w:pPr>
      <w:r>
        <w:rPr>
          <w:lang w:val="es-419"/>
        </w:rPr>
        <w:lastRenderedPageBreak/>
        <w:t xml:space="preserve">El acceso a los distintos </w:t>
      </w:r>
      <w:r w:rsidR="001371ED">
        <w:rPr>
          <w:lang w:val="es-419"/>
        </w:rPr>
        <w:t>controles,</w:t>
      </w:r>
      <w:r>
        <w:rPr>
          <w:lang w:val="es-419"/>
        </w:rPr>
        <w:t xml:space="preserve"> así como las funciones </w:t>
      </w:r>
      <w:r w:rsidR="001371ED">
        <w:rPr>
          <w:lang w:val="es-419"/>
        </w:rPr>
        <w:t>del HMI debe administrarse mediante la</w:t>
      </w:r>
      <w:r>
        <w:rPr>
          <w:lang w:val="es-419"/>
        </w:rPr>
        <w:t xml:space="preserve"> implementa</w:t>
      </w:r>
      <w:r w:rsidR="001371ED">
        <w:rPr>
          <w:lang w:val="es-419"/>
        </w:rPr>
        <w:t xml:space="preserve">ción de </w:t>
      </w:r>
      <w:r>
        <w:rPr>
          <w:lang w:val="es-419"/>
        </w:rPr>
        <w:t>los siguientes escenarios de seguridad</w:t>
      </w:r>
      <w:r w:rsidR="001371ED">
        <w:rPr>
          <w:lang w:val="es-419"/>
        </w:rPr>
        <w:t>:</w:t>
      </w:r>
    </w:p>
    <w:p w14:paraId="7D284D97" w14:textId="019428E6" w:rsidR="001371ED" w:rsidRDefault="00E034B6" w:rsidP="00286260">
      <w:pPr>
        <w:pStyle w:val="Texto"/>
        <w:numPr>
          <w:ilvl w:val="0"/>
          <w:numId w:val="41"/>
        </w:numPr>
        <w:rPr>
          <w:lang w:val="es-419"/>
        </w:rPr>
      </w:pPr>
      <w:r>
        <w:rPr>
          <w:lang w:val="es-419"/>
        </w:rPr>
        <w:t>Reconocimiento y Restablecimiento de Alarmas</w:t>
      </w:r>
      <w:r w:rsidR="00731DD9">
        <w:t xml:space="preserve"> </w:t>
      </w:r>
      <w:r w:rsidR="00731DD9">
        <w:fldChar w:fldCharType="begin"/>
      </w:r>
      <w:r w:rsidR="00183358">
        <w:instrText xml:space="preserve"> ADDIN ZOTERO_ITEM CSL_CITATION {"citationID":"y1NNrbx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E7E2C07" w14:textId="7EEAC16F" w:rsidR="00E034B6" w:rsidRDefault="00E034B6" w:rsidP="00286260">
      <w:pPr>
        <w:pStyle w:val="Texto"/>
        <w:numPr>
          <w:ilvl w:val="0"/>
          <w:numId w:val="41"/>
        </w:numPr>
        <w:rPr>
          <w:lang w:val="es-419"/>
        </w:rPr>
      </w:pPr>
      <w:r>
        <w:rPr>
          <w:lang w:val="es-419"/>
        </w:rPr>
        <w:t>Configuración de alarma</w:t>
      </w:r>
      <w:r w:rsidR="00731DD9">
        <w:t xml:space="preserve"> </w:t>
      </w:r>
      <w:r w:rsidR="00731DD9">
        <w:fldChar w:fldCharType="begin"/>
      </w:r>
      <w:r w:rsidR="00183358">
        <w:instrText xml:space="preserve"> ADDIN ZOTERO_ITEM CSL_CITATION {"citationID":"cjzuut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5EE4B45" w14:textId="769FBC5D" w:rsidR="00E034B6" w:rsidRDefault="00E034B6" w:rsidP="00286260">
      <w:pPr>
        <w:pStyle w:val="Texto"/>
        <w:numPr>
          <w:ilvl w:val="0"/>
          <w:numId w:val="41"/>
        </w:numPr>
        <w:rPr>
          <w:lang w:val="es-419"/>
        </w:rPr>
      </w:pPr>
      <w:r>
        <w:rPr>
          <w:lang w:val="es-419"/>
        </w:rPr>
        <w:t>Deshabili</w:t>
      </w:r>
      <w:r w:rsidR="002E4030">
        <w:rPr>
          <w:lang w:val="es-419"/>
        </w:rPr>
        <w:t>tar alarmas</w:t>
      </w:r>
      <w:r w:rsidR="00731DD9">
        <w:t xml:space="preserve"> </w:t>
      </w:r>
      <w:r w:rsidR="00731DD9">
        <w:fldChar w:fldCharType="begin"/>
      </w:r>
      <w:r w:rsidR="00183358">
        <w:instrText xml:space="preserve"> ADDIN ZOTERO_ITEM CSL_CITATION {"citationID":"LJPl2ll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03A6FD9" w14:textId="5374D7CC" w:rsidR="002E4030" w:rsidRDefault="008D4021" w:rsidP="00286260">
      <w:pPr>
        <w:pStyle w:val="Texto"/>
        <w:numPr>
          <w:ilvl w:val="0"/>
          <w:numId w:val="41"/>
        </w:numPr>
        <w:rPr>
          <w:lang w:val="es-419"/>
        </w:rPr>
      </w:pPr>
      <w:r>
        <w:rPr>
          <w:lang w:val="es-419"/>
        </w:rPr>
        <w:t>Archiva</w:t>
      </w:r>
      <w:r w:rsidR="00C3081C">
        <w:rPr>
          <w:lang w:val="es-419"/>
        </w:rPr>
        <w:t>r</w:t>
      </w:r>
      <w:r>
        <w:rPr>
          <w:lang w:val="es-419"/>
        </w:rPr>
        <w:t xml:space="preserve"> </w:t>
      </w:r>
      <w:r w:rsidR="00C3081C">
        <w:rPr>
          <w:lang w:val="es-419"/>
        </w:rPr>
        <w:t>alarmas</w:t>
      </w:r>
      <w:r w:rsidR="00731DD9">
        <w:t xml:space="preserve"> </w:t>
      </w:r>
      <w:r w:rsidR="00731DD9">
        <w:fldChar w:fldCharType="begin"/>
      </w:r>
      <w:r w:rsidR="00183358">
        <w:instrText xml:space="preserve"> ADDIN ZOTERO_ITEM CSL_CITATION {"citationID":"RBCUqxo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1B7F199" w14:textId="2AAE5D36" w:rsidR="008D4021" w:rsidRDefault="00AC5210" w:rsidP="00286260">
      <w:pPr>
        <w:pStyle w:val="Texto"/>
        <w:numPr>
          <w:ilvl w:val="0"/>
          <w:numId w:val="41"/>
        </w:numPr>
        <w:rPr>
          <w:lang w:val="es-419"/>
        </w:rPr>
      </w:pPr>
      <w:r>
        <w:rPr>
          <w:lang w:val="es-419"/>
        </w:rPr>
        <w:t xml:space="preserve">Anular permisos </w:t>
      </w:r>
      <w:r w:rsidR="00B24357">
        <w:rPr>
          <w:lang w:val="es-419"/>
        </w:rPr>
        <w:t>e interbloqueos</w:t>
      </w:r>
      <w:r w:rsidR="00731DD9">
        <w:t xml:space="preserve"> </w:t>
      </w:r>
      <w:r w:rsidR="00731DD9">
        <w:fldChar w:fldCharType="begin"/>
      </w:r>
      <w:r w:rsidR="00183358">
        <w:instrText xml:space="preserve"> ADDIN ZOTERO_ITEM CSL_CITATION {"citationID":"7JuJlbR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06A6B14" w14:textId="656A18CD" w:rsidR="00AB15E6" w:rsidRDefault="00AB15E6" w:rsidP="00286260">
      <w:pPr>
        <w:pStyle w:val="Texto"/>
        <w:numPr>
          <w:ilvl w:val="0"/>
          <w:numId w:val="41"/>
        </w:numPr>
        <w:rPr>
          <w:lang w:val="es-419"/>
        </w:rPr>
      </w:pPr>
      <w:r>
        <w:rPr>
          <w:lang w:val="es-419"/>
        </w:rPr>
        <w:t>Poner el dispositivo en servicio o fuera de el</w:t>
      </w:r>
      <w:r w:rsidR="00731DD9">
        <w:t xml:space="preserve"> </w:t>
      </w:r>
      <w:r w:rsidR="00731DD9">
        <w:fldChar w:fldCharType="begin"/>
      </w:r>
      <w:r w:rsidR="00183358">
        <w:instrText xml:space="preserve"> ADDIN ZOTERO_ITEM CSL_CITATION {"citationID":"kvLa1io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6911CA" w14:textId="58EA22F6" w:rsidR="00AB15E6" w:rsidRDefault="00C66B8B" w:rsidP="00286260">
      <w:pPr>
        <w:pStyle w:val="Texto"/>
        <w:numPr>
          <w:ilvl w:val="0"/>
          <w:numId w:val="41"/>
        </w:numPr>
        <w:rPr>
          <w:lang w:val="es-419"/>
        </w:rPr>
      </w:pPr>
      <w:r>
        <w:rPr>
          <w:lang w:val="es-419"/>
        </w:rPr>
        <w:t>Cambiar configuraciones de seguridad del dispositivo</w:t>
      </w:r>
      <w:r w:rsidR="00731DD9">
        <w:t xml:space="preserve"> </w:t>
      </w:r>
      <w:r w:rsidR="00731DD9">
        <w:fldChar w:fldCharType="begin"/>
      </w:r>
      <w:r w:rsidR="00183358">
        <w:instrText xml:space="preserve"> ADDIN ZOTERO_ITEM CSL_CITATION {"citationID":"9ROCf47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4D986EA" w14:textId="08B43068" w:rsidR="00C66B8B" w:rsidRDefault="00C66B8B" w:rsidP="00286260">
      <w:pPr>
        <w:pStyle w:val="Texto"/>
        <w:numPr>
          <w:ilvl w:val="0"/>
          <w:numId w:val="41"/>
        </w:numPr>
        <w:rPr>
          <w:lang w:val="es-419"/>
        </w:rPr>
      </w:pPr>
      <w:r>
        <w:rPr>
          <w:lang w:val="es-419"/>
        </w:rPr>
        <w:t>Cambiar configuraciones avanzadas del dispositivo</w:t>
      </w:r>
      <w:r w:rsidR="00731DD9">
        <w:t xml:space="preserve"> </w:t>
      </w:r>
      <w:r w:rsidR="00731DD9">
        <w:fldChar w:fldCharType="begin"/>
      </w:r>
      <w:r w:rsidR="00183358">
        <w:instrText xml:space="preserve"> ADDIN ZOTERO_ITEM CSL_CITATION {"citationID":"qMjtgrN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CBE74CA" w14:textId="669C1FAA" w:rsidR="00C66B8B" w:rsidRDefault="00C66B8B" w:rsidP="00286260">
      <w:pPr>
        <w:pStyle w:val="Texto"/>
        <w:numPr>
          <w:ilvl w:val="0"/>
          <w:numId w:val="41"/>
        </w:numPr>
        <w:rPr>
          <w:lang w:val="es-419"/>
        </w:rPr>
      </w:pPr>
      <w:r>
        <w:rPr>
          <w:lang w:val="es-419"/>
        </w:rPr>
        <w:t xml:space="preserve">Modificar tiempos de </w:t>
      </w:r>
      <w:r w:rsidR="00A94693">
        <w:rPr>
          <w:lang w:val="es-419"/>
        </w:rPr>
        <w:t>retardo de alarma</w:t>
      </w:r>
      <w:r w:rsidR="00731DD9">
        <w:t xml:space="preserve"> </w:t>
      </w:r>
      <w:r w:rsidR="00731DD9">
        <w:fldChar w:fldCharType="begin"/>
      </w:r>
      <w:r w:rsidR="00183358">
        <w:instrText xml:space="preserve"> ADDIN ZOTERO_ITEM CSL_CITATION {"citationID":"N15wP88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6244EB4" w14:textId="3931B8A5" w:rsidR="00A94693" w:rsidRDefault="00A94693" w:rsidP="00286260">
      <w:pPr>
        <w:pStyle w:val="Texto"/>
        <w:numPr>
          <w:ilvl w:val="0"/>
          <w:numId w:val="41"/>
        </w:numPr>
        <w:rPr>
          <w:lang w:val="es-419"/>
        </w:rPr>
      </w:pPr>
      <w:r>
        <w:rPr>
          <w:lang w:val="es-419"/>
        </w:rPr>
        <w:t>Cambiar configuraciones de la interfaz HMI del dispositivo</w:t>
      </w:r>
      <w:r w:rsidR="00731DD9">
        <w:t xml:space="preserve"> </w:t>
      </w:r>
      <w:r w:rsidR="00731DD9">
        <w:fldChar w:fldCharType="begin"/>
      </w:r>
      <w:r w:rsidR="00183358">
        <w:instrText xml:space="preserve"> ADDIN ZOTERO_ITEM CSL_CITATION {"citationID":"8LvITyA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73075B3" w14:textId="5C24BADB" w:rsidR="00A94693" w:rsidRDefault="00A94693" w:rsidP="00286260">
      <w:pPr>
        <w:pStyle w:val="Texto"/>
        <w:numPr>
          <w:ilvl w:val="0"/>
          <w:numId w:val="41"/>
        </w:numPr>
        <w:rPr>
          <w:lang w:val="es-419"/>
        </w:rPr>
      </w:pPr>
      <w:r>
        <w:rPr>
          <w:lang w:val="es-419"/>
        </w:rPr>
        <w:t>Configurar los límites de los dispositivos</w:t>
      </w:r>
      <w:r w:rsidR="00731DD9">
        <w:t xml:space="preserve"> </w:t>
      </w:r>
      <w:r w:rsidR="00731DD9">
        <w:fldChar w:fldCharType="begin"/>
      </w:r>
      <w:r w:rsidR="00183358">
        <w:instrText xml:space="preserve"> ADDIN ZOTERO_ITEM CSL_CITATION {"citationID":"GFi74D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C386CBB" w14:textId="11CB8B76" w:rsidR="00A94693" w:rsidRDefault="00764BAF" w:rsidP="00286260">
      <w:pPr>
        <w:pStyle w:val="Texto"/>
        <w:numPr>
          <w:ilvl w:val="0"/>
          <w:numId w:val="41"/>
        </w:numPr>
        <w:rPr>
          <w:lang w:val="es-419"/>
        </w:rPr>
      </w:pPr>
      <w:r>
        <w:rPr>
          <w:lang w:val="es-419"/>
        </w:rPr>
        <w:t>Configurar temporizadores de dispositivos</w:t>
      </w:r>
      <w:r w:rsidR="00731DD9">
        <w:t xml:space="preserve"> </w:t>
      </w:r>
      <w:r w:rsidR="00731DD9">
        <w:fldChar w:fldCharType="begin"/>
      </w:r>
      <w:r w:rsidR="00183358">
        <w:instrText xml:space="preserve"> ADDIN ZOTERO_ITEM CSL_CITATION {"citationID":"croSFhs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7008C18" w14:textId="4F8B7D30" w:rsidR="00764BAF" w:rsidRDefault="0013219F" w:rsidP="00286260">
      <w:pPr>
        <w:pStyle w:val="Texto"/>
        <w:numPr>
          <w:ilvl w:val="0"/>
          <w:numId w:val="41"/>
        </w:numPr>
        <w:rPr>
          <w:lang w:val="es-419"/>
        </w:rPr>
      </w:pPr>
      <w:r>
        <w:rPr>
          <w:lang w:val="es-419"/>
        </w:rPr>
        <w:t>Cambiar los parámetros de configuración</w:t>
      </w:r>
      <w:r w:rsidR="00731DD9">
        <w:t xml:space="preserve"> </w:t>
      </w:r>
      <w:r w:rsidR="00731DD9">
        <w:fldChar w:fldCharType="begin"/>
      </w:r>
      <w:r w:rsidR="00183358">
        <w:instrText xml:space="preserve"> ADDIN ZOTERO_ITEM CSL_CITATION {"citationID":"kFxyygH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391639" w14:textId="5E40DB86" w:rsidR="0013219F" w:rsidRDefault="0013219F" w:rsidP="00286260">
      <w:pPr>
        <w:pStyle w:val="Texto"/>
        <w:numPr>
          <w:ilvl w:val="0"/>
          <w:numId w:val="41"/>
        </w:numPr>
        <w:rPr>
          <w:lang w:val="es-419"/>
        </w:rPr>
      </w:pPr>
      <w:r>
        <w:rPr>
          <w:lang w:val="es-419"/>
        </w:rPr>
        <w:t>Poner el dispositivo en modo simulación</w:t>
      </w:r>
      <w:r w:rsidR="00731DD9">
        <w:t xml:space="preserve"> </w:t>
      </w:r>
      <w:r w:rsidR="00731DD9">
        <w:fldChar w:fldCharType="begin"/>
      </w:r>
      <w:r w:rsidR="00183358">
        <w:instrText xml:space="preserve"> ADDIN ZOTERO_ITEM CSL_CITATION {"citationID":"0c9w9qz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CCAE4BD" w14:textId="25D1C7BB" w:rsidR="0013219F" w:rsidRDefault="009E1568" w:rsidP="00286260">
      <w:pPr>
        <w:pStyle w:val="Texto"/>
        <w:numPr>
          <w:ilvl w:val="0"/>
          <w:numId w:val="41"/>
        </w:numPr>
        <w:rPr>
          <w:lang w:val="es-419"/>
        </w:rPr>
      </w:pPr>
      <w:r>
        <w:rPr>
          <w:lang w:val="es-419"/>
        </w:rPr>
        <w:t>Ingresar puntos de ajuste y variables de control</w:t>
      </w:r>
      <w:r w:rsidR="00731DD9">
        <w:t xml:space="preserve"> </w:t>
      </w:r>
      <w:r w:rsidR="00731DD9">
        <w:fldChar w:fldCharType="begin"/>
      </w:r>
      <w:r w:rsidR="00183358">
        <w:instrText xml:space="preserve"> ADDIN ZOTERO_ITEM CSL_CITATION {"citationID":"Tk1jWob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5D729F5" w14:textId="5D73656D" w:rsidR="009E1568" w:rsidRDefault="009E1568" w:rsidP="00286260">
      <w:pPr>
        <w:pStyle w:val="Texto"/>
        <w:numPr>
          <w:ilvl w:val="0"/>
          <w:numId w:val="41"/>
        </w:numPr>
        <w:rPr>
          <w:lang w:val="es-419"/>
        </w:rPr>
      </w:pPr>
      <w:r>
        <w:rPr>
          <w:lang w:val="es-419"/>
        </w:rPr>
        <w:t>Anular entradas</w:t>
      </w:r>
      <w:r w:rsidR="00731DD9">
        <w:t xml:space="preserve"> </w:t>
      </w:r>
      <w:r w:rsidR="00731DD9">
        <w:fldChar w:fldCharType="begin"/>
      </w:r>
      <w:r w:rsidR="00183358">
        <w:instrText xml:space="preserve"> ADDIN ZOTERO_ITEM CSL_CITATION {"citationID":"ivlCUt5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904B92B" w14:textId="61FD5E35" w:rsidR="009E1568" w:rsidRDefault="009E1568" w:rsidP="00286260">
      <w:pPr>
        <w:pStyle w:val="Texto"/>
        <w:numPr>
          <w:ilvl w:val="0"/>
          <w:numId w:val="41"/>
        </w:numPr>
        <w:rPr>
          <w:lang w:val="es-419"/>
        </w:rPr>
      </w:pPr>
      <w:r>
        <w:rPr>
          <w:lang w:val="es-419"/>
        </w:rPr>
        <w:t>Anular salidas</w:t>
      </w:r>
      <w:r w:rsidR="00731DD9">
        <w:t xml:space="preserve"> </w:t>
      </w:r>
      <w:r w:rsidR="00731DD9">
        <w:fldChar w:fldCharType="begin"/>
      </w:r>
      <w:r w:rsidR="00183358">
        <w:instrText xml:space="preserve"> ADDIN ZOTERO_ITEM CSL_CITATION {"citationID":"s51Hxfa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A306A98" w14:textId="4213266D" w:rsidR="009E1568" w:rsidRDefault="00993A8D" w:rsidP="00286260">
      <w:pPr>
        <w:pStyle w:val="Texto"/>
        <w:numPr>
          <w:ilvl w:val="0"/>
          <w:numId w:val="41"/>
        </w:numPr>
        <w:rPr>
          <w:lang w:val="es-419"/>
        </w:rPr>
      </w:pPr>
      <w:r>
        <w:rPr>
          <w:lang w:val="es-419"/>
        </w:rPr>
        <w:t>Procesamiento de excepciones</w:t>
      </w:r>
      <w:r w:rsidR="00731DD9">
        <w:t xml:space="preserve"> </w:t>
      </w:r>
      <w:r w:rsidR="00731DD9">
        <w:fldChar w:fldCharType="begin"/>
      </w:r>
      <w:r w:rsidR="00183358">
        <w:instrText xml:space="preserve"> ADDIN ZOTERO_ITEM CSL_CITATION {"citationID":"5D8xnye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05073A" w14:textId="2F007A85" w:rsidR="00993A8D" w:rsidRDefault="00D02584" w:rsidP="00286260">
      <w:pPr>
        <w:pStyle w:val="Texto"/>
        <w:numPr>
          <w:ilvl w:val="0"/>
          <w:numId w:val="41"/>
        </w:numPr>
        <w:rPr>
          <w:lang w:val="es-419"/>
        </w:rPr>
      </w:pPr>
      <w:r>
        <w:rPr>
          <w:lang w:val="es-419"/>
        </w:rPr>
        <w:t>Anulación de parámetros de fase descargados</w:t>
      </w:r>
      <w:r w:rsidR="00731DD9">
        <w:t xml:space="preserve"> </w:t>
      </w:r>
      <w:r w:rsidR="00731DD9">
        <w:fldChar w:fldCharType="begin"/>
      </w:r>
      <w:r w:rsidR="00183358">
        <w:instrText xml:space="preserve"> ADDIN ZOTERO_ITEM CSL_CITATION {"citationID":"MB0B2oe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04CBDF5" w14:textId="3C4F6797" w:rsidR="00D02584" w:rsidRDefault="00D02584" w:rsidP="00286260">
      <w:pPr>
        <w:pStyle w:val="Texto"/>
        <w:numPr>
          <w:ilvl w:val="0"/>
          <w:numId w:val="41"/>
        </w:numPr>
        <w:rPr>
          <w:lang w:val="es-419"/>
        </w:rPr>
      </w:pPr>
      <w:r>
        <w:rPr>
          <w:lang w:val="es-419"/>
        </w:rPr>
        <w:t>Anulación de “</w:t>
      </w:r>
      <w:proofErr w:type="spellStart"/>
      <w:r>
        <w:rPr>
          <w:lang w:val="es-419"/>
        </w:rPr>
        <w:t>setpoints</w:t>
      </w:r>
      <w:proofErr w:type="spellEnd"/>
      <w:r>
        <w:rPr>
          <w:lang w:val="es-419"/>
        </w:rPr>
        <w:t>” previamente descargados</w:t>
      </w:r>
      <w:r w:rsidR="00731DD9">
        <w:t xml:space="preserve"> </w:t>
      </w:r>
      <w:r w:rsidR="00731DD9">
        <w:fldChar w:fldCharType="begin"/>
      </w:r>
      <w:r w:rsidR="00183358">
        <w:instrText xml:space="preserve"> ADDIN ZOTERO_ITEM CSL_CITATION {"citationID":"XohAtQ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70ADB4A" w14:textId="07497DA3" w:rsidR="00D02584" w:rsidRDefault="00FC2735" w:rsidP="00286260">
      <w:pPr>
        <w:pStyle w:val="Texto"/>
        <w:numPr>
          <w:ilvl w:val="0"/>
          <w:numId w:val="41"/>
        </w:numPr>
        <w:rPr>
          <w:lang w:val="es-419"/>
        </w:rPr>
      </w:pPr>
      <w:r>
        <w:rPr>
          <w:lang w:val="es-419"/>
        </w:rPr>
        <w:t xml:space="preserve">Seleccionar, ejecutar, mantener y reiniciar procedimientos, secuencias y </w:t>
      </w:r>
      <w:r w:rsidR="00B80D24">
        <w:rPr>
          <w:lang w:val="es-419"/>
        </w:rPr>
        <w:t>ejecuciones por lotes</w:t>
      </w:r>
      <w:r w:rsidR="00731DD9">
        <w:t xml:space="preserve"> </w:t>
      </w:r>
      <w:r w:rsidR="00731DD9">
        <w:fldChar w:fldCharType="begin"/>
      </w:r>
      <w:r w:rsidR="00183358">
        <w:instrText xml:space="preserve"> ADDIN ZOTERO_ITEM CSL_CITATION {"citationID":"oe54Rxu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31E3A23" w14:textId="7196402E" w:rsidR="00B80D24" w:rsidRDefault="00B80D24" w:rsidP="00286260">
      <w:pPr>
        <w:pStyle w:val="Texto"/>
        <w:numPr>
          <w:ilvl w:val="0"/>
          <w:numId w:val="41"/>
        </w:numPr>
        <w:rPr>
          <w:lang w:val="es-419"/>
        </w:rPr>
      </w:pPr>
      <w:r>
        <w:rPr>
          <w:lang w:val="es-419"/>
        </w:rPr>
        <w:t>Control manual del control de supervisión</w:t>
      </w:r>
      <w:r w:rsidR="00731DD9">
        <w:t xml:space="preserve"> </w:t>
      </w:r>
      <w:r w:rsidR="00731DD9">
        <w:fldChar w:fldCharType="begin"/>
      </w:r>
      <w:r w:rsidR="00183358">
        <w:instrText xml:space="preserve"> ADDIN ZOTERO_ITEM CSL_CITATION {"citationID":"3aH42GB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955550" w14:textId="23C6C99F" w:rsidR="00B80D24" w:rsidRDefault="00B80D24" w:rsidP="00286260">
      <w:pPr>
        <w:pStyle w:val="Texto"/>
        <w:numPr>
          <w:ilvl w:val="0"/>
          <w:numId w:val="41"/>
        </w:numPr>
        <w:rPr>
          <w:lang w:val="es-419"/>
        </w:rPr>
      </w:pPr>
      <w:r>
        <w:rPr>
          <w:lang w:val="es-419"/>
        </w:rPr>
        <w:lastRenderedPageBreak/>
        <w:t>Forzar estados</w:t>
      </w:r>
      <w:r w:rsidR="00731DD9">
        <w:t xml:space="preserve"> </w:t>
      </w:r>
      <w:r w:rsidR="00731DD9">
        <w:fldChar w:fldCharType="begin"/>
      </w:r>
      <w:r w:rsidR="00183358">
        <w:instrText xml:space="preserve"> ADDIN ZOTERO_ITEM CSL_CITATION {"citationID":"BG2NOf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02FADEC" w14:textId="766B4634" w:rsidR="00B80D24" w:rsidRDefault="00262B8B" w:rsidP="00286260">
      <w:pPr>
        <w:pStyle w:val="Texto"/>
        <w:numPr>
          <w:ilvl w:val="0"/>
          <w:numId w:val="41"/>
        </w:numPr>
        <w:rPr>
          <w:lang w:val="es-419"/>
        </w:rPr>
      </w:pPr>
      <w:r>
        <w:rPr>
          <w:lang w:val="es-419"/>
        </w:rPr>
        <w:t>Restablecer acumuladores de tiempo de ejecución</w:t>
      </w:r>
      <w:r w:rsidR="00731DD9">
        <w:t xml:space="preserve"> </w:t>
      </w:r>
      <w:r w:rsidR="00731DD9">
        <w:fldChar w:fldCharType="begin"/>
      </w:r>
      <w:r w:rsidR="00183358">
        <w:instrText xml:space="preserve"> ADDIN ZOTERO_ITEM CSL_CITATION {"citationID":"Z3hnfT0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8E8159A" w14:textId="55E391E5" w:rsidR="00262B8B" w:rsidRDefault="00262B8B" w:rsidP="00286260">
      <w:pPr>
        <w:pStyle w:val="Texto"/>
        <w:numPr>
          <w:ilvl w:val="0"/>
          <w:numId w:val="41"/>
        </w:numPr>
        <w:rPr>
          <w:lang w:val="es-419"/>
        </w:rPr>
      </w:pPr>
      <w:r>
        <w:rPr>
          <w:lang w:val="es-419"/>
        </w:rPr>
        <w:t>Responder las indicaciones</w:t>
      </w:r>
      <w:r w:rsidR="00731DD9">
        <w:t xml:space="preserve"> </w:t>
      </w:r>
      <w:r w:rsidR="00731DD9">
        <w:fldChar w:fldCharType="begin"/>
      </w:r>
      <w:r w:rsidR="00183358">
        <w:instrText xml:space="preserve"> ADDIN ZOTERO_ITEM CSL_CITATION {"citationID":"XR1DgxW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985AE43" w14:textId="51DB0EF0" w:rsidR="001F3ABC" w:rsidRDefault="006679E3" w:rsidP="001F3ABC">
      <w:pPr>
        <w:pStyle w:val="Texto"/>
        <w:rPr>
          <w:lang w:val="es-419"/>
        </w:rPr>
      </w:pPr>
      <w:r>
        <w:rPr>
          <w:lang w:val="es-419"/>
        </w:rPr>
        <w:t xml:space="preserve">Existen tres tipos de seguridad a ser considerados los cuales se expondrán </w:t>
      </w:r>
      <w:r w:rsidR="00935D24">
        <w:rPr>
          <w:lang w:val="es-419"/>
        </w:rPr>
        <w:t>en los siguientes puntos.</w:t>
      </w:r>
    </w:p>
    <w:p w14:paraId="2D62AF5A" w14:textId="2DAF1367" w:rsidR="00935D24" w:rsidRDefault="00935D24" w:rsidP="00935D24">
      <w:pPr>
        <w:pStyle w:val="Ttulo5PT"/>
        <w:rPr>
          <w:lang w:val="es-419"/>
        </w:rPr>
      </w:pPr>
      <w:r>
        <w:rPr>
          <w:lang w:val="es-419"/>
        </w:rPr>
        <w:t>Seguridad basada en el rol</w:t>
      </w:r>
    </w:p>
    <w:p w14:paraId="52E59882" w14:textId="050D7E8F" w:rsidR="004555D6" w:rsidRDefault="00632359" w:rsidP="004555D6">
      <w:pPr>
        <w:pStyle w:val="Texto"/>
        <w:rPr>
          <w:lang w:val="es-419"/>
        </w:rPr>
      </w:pPr>
      <w:r>
        <w:rPr>
          <w:lang w:val="es-419"/>
        </w:rPr>
        <w:t xml:space="preserve">Este tipo de seguridad </w:t>
      </w:r>
      <w:r w:rsidR="0058620A">
        <w:rPr>
          <w:lang w:val="es-419"/>
        </w:rPr>
        <w:t>brinda a los usuarios acceso a distintos controles, así como diferentes variables y datos basándose en el rol que tienen dentro de la planta</w:t>
      </w:r>
      <w:r w:rsidR="00C8135B">
        <w:rPr>
          <w:lang w:val="es-419"/>
        </w:rPr>
        <w:t xml:space="preserve">, ejemplos de roles pueden ser operador, técnico de mantenimiento, ingeniero, </w:t>
      </w:r>
      <w:proofErr w:type="spellStart"/>
      <w:r w:rsidR="00C8135B">
        <w:rPr>
          <w:lang w:val="es-419"/>
        </w:rPr>
        <w:t>etc</w:t>
      </w:r>
      <w:proofErr w:type="spellEnd"/>
      <w:r w:rsidR="00F46799">
        <w:t xml:space="preserve"> </w:t>
      </w:r>
      <w:r w:rsidR="00F46799">
        <w:fldChar w:fldCharType="begin"/>
      </w:r>
      <w:r w:rsidR="00183358">
        <w:instrText xml:space="preserve"> ADDIN ZOTERO_ITEM CSL_CITATION {"citationID":"eFlIqld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r w:rsidR="00C8135B">
        <w:rPr>
          <w:lang w:val="es-419"/>
        </w:rPr>
        <w:t xml:space="preserve"> Cada planta tendrá diferentes roles</w:t>
      </w:r>
      <w:r w:rsidR="00697707">
        <w:rPr>
          <w:lang w:val="es-419"/>
        </w:rPr>
        <w:t>, por lo que cada rol verá y tendrá disponible diferentes opciones, aquellos controles deshabilitados se mostrarán entonces en escalas de grises</w:t>
      </w:r>
      <w:r w:rsidR="00C75283">
        <w:rPr>
          <w:lang w:val="es-419"/>
        </w:rPr>
        <w:t xml:space="preserve"> para diferenciarse de los controles disponibles</w:t>
      </w:r>
      <w:r w:rsidR="00F46799">
        <w:t xml:space="preserve"> </w:t>
      </w:r>
      <w:r w:rsidR="00F46799">
        <w:fldChar w:fldCharType="begin"/>
      </w:r>
      <w:r w:rsidR="00183358">
        <w:instrText xml:space="preserve"> ADDIN ZOTERO_ITEM CSL_CITATION {"citationID":"zBl264b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p>
    <w:p w14:paraId="35B8BA9B" w14:textId="794426FD" w:rsidR="00935D24" w:rsidRDefault="004555D6" w:rsidP="00935D24">
      <w:pPr>
        <w:pStyle w:val="Ttulo5PT"/>
        <w:rPr>
          <w:lang w:val="es-419"/>
        </w:rPr>
      </w:pPr>
      <w:r>
        <w:rPr>
          <w:lang w:val="es-419"/>
        </w:rPr>
        <w:t>Calificación del usuario</w:t>
      </w:r>
    </w:p>
    <w:p w14:paraId="2D5F8944" w14:textId="547EE75B" w:rsidR="004555D6" w:rsidRDefault="007A25A1" w:rsidP="004555D6">
      <w:pPr>
        <w:pStyle w:val="Texto"/>
        <w:rPr>
          <w:lang w:val="es-419"/>
        </w:rPr>
      </w:pPr>
      <w:r>
        <w:rPr>
          <w:lang w:val="es-419"/>
        </w:rPr>
        <w:t xml:space="preserve">Cuando existen plantas más grandes, los usuarios </w:t>
      </w:r>
      <w:r w:rsidR="004B0DA4">
        <w:rPr>
          <w:lang w:val="es-419"/>
        </w:rPr>
        <w:t>estan limitados a tener acceso únicamente a sus propias áreas de trabajo</w:t>
      </w:r>
      <w:r w:rsidR="00B20C6F">
        <w:rPr>
          <w:lang w:val="es-419"/>
        </w:rPr>
        <w:t>, es decir, un operador solo podrá operar equipos en un área de la planta pero no fuera ni de otra planta diferente</w:t>
      </w:r>
      <w:r w:rsidR="00B20C6F">
        <w:t xml:space="preserve"> </w:t>
      </w:r>
      <w:r w:rsidR="00B20C6F">
        <w:fldChar w:fldCharType="begin"/>
      </w:r>
      <w:r w:rsidR="00183358">
        <w:instrText xml:space="preserve"> ADDIN ZOTERO_ITEM CSL_CITATION {"citationID":"2EuPB0i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20C6F">
        <w:fldChar w:fldCharType="separate"/>
      </w:r>
      <w:r w:rsidR="00B20C6F" w:rsidRPr="00753AD7">
        <w:t>[9]</w:t>
      </w:r>
      <w:r w:rsidR="00B20C6F">
        <w:fldChar w:fldCharType="end"/>
      </w:r>
      <w:r w:rsidR="00B20C6F">
        <w:t>.</w:t>
      </w:r>
    </w:p>
    <w:p w14:paraId="697D7D7E" w14:textId="02668DA5" w:rsidR="004555D6" w:rsidRDefault="004555D6" w:rsidP="00935D24">
      <w:pPr>
        <w:pStyle w:val="Ttulo5PT"/>
        <w:rPr>
          <w:lang w:val="es-419"/>
        </w:rPr>
      </w:pPr>
      <w:r>
        <w:rPr>
          <w:lang w:val="es-419"/>
        </w:rPr>
        <w:t>Ubicación de la estación de trabajo</w:t>
      </w:r>
    </w:p>
    <w:p w14:paraId="6AC6B5C6" w14:textId="2E75C038" w:rsidR="00B20C6F" w:rsidRPr="00B20C6F" w:rsidRDefault="00D3066B" w:rsidP="00B20C6F">
      <w:pPr>
        <w:pStyle w:val="Texto"/>
        <w:rPr>
          <w:lang w:val="es-419"/>
        </w:rPr>
      </w:pPr>
      <w:r>
        <w:rPr>
          <w:lang w:val="es-419"/>
        </w:rPr>
        <w:t xml:space="preserve">En sistemas más grandes, donde existen múltiples </w:t>
      </w:r>
      <w:r w:rsidR="00645A7A">
        <w:rPr>
          <w:lang w:val="es-419"/>
        </w:rPr>
        <w:t xml:space="preserve">estaciones de trabajo, las operaciones del equipo se restringirán </w:t>
      </w:r>
      <w:r w:rsidR="00176738">
        <w:rPr>
          <w:lang w:val="es-419"/>
        </w:rPr>
        <w:t>solo a ciertas áreas de trabajo o estaciones de trabajo</w:t>
      </w:r>
      <w:r w:rsidR="008056B0">
        <w:rPr>
          <w:lang w:val="es-419"/>
        </w:rPr>
        <w:t>, un ejemplo claro de esto es el “Control de línea de visión”</w:t>
      </w:r>
      <w:r w:rsidR="00183358">
        <w:rPr>
          <w:lang w:val="es-419"/>
        </w:rPr>
        <w:t xml:space="preserve"> que tendrá su estación de trabajo justo dentro del sitio que se encuentra controlando </w:t>
      </w:r>
      <w:r w:rsidR="00183358">
        <w:rPr>
          <w:lang w:val="es-419"/>
        </w:rPr>
        <w:fldChar w:fldCharType="begin"/>
      </w:r>
      <w:r w:rsidR="00183358">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83358">
        <w:rPr>
          <w:lang w:val="es-419"/>
        </w:rPr>
        <w:fldChar w:fldCharType="separate"/>
      </w:r>
      <w:r w:rsidR="00183358" w:rsidRPr="00183358">
        <w:t>[9]</w:t>
      </w:r>
      <w:r w:rsidR="00183358">
        <w:rPr>
          <w:lang w:val="es-419"/>
        </w:rPr>
        <w:fldChar w:fldCharType="end"/>
      </w:r>
      <w:r w:rsidR="00183358">
        <w:rPr>
          <w:lang w:val="es-419"/>
        </w:rPr>
        <w:t xml:space="preserve">. </w:t>
      </w:r>
    </w:p>
    <w:p w14:paraId="79EEAB17" w14:textId="77777777" w:rsidR="004555D6" w:rsidRPr="005A0653" w:rsidRDefault="004555D6" w:rsidP="004555D6">
      <w:pPr>
        <w:pStyle w:val="Texto"/>
        <w:rPr>
          <w:lang w:val="es-419"/>
        </w:rPr>
      </w:pPr>
    </w:p>
    <w:p w14:paraId="2A71A36D" w14:textId="35AF72E6" w:rsidR="00952DCD" w:rsidRPr="00831831" w:rsidRDefault="00A5681C" w:rsidP="00831831">
      <w:pPr>
        <w:pStyle w:val="Ttulo3PT"/>
      </w:pPr>
      <w:bookmarkStart w:id="23" w:name="_Toc88241190"/>
      <w:r w:rsidRPr="00831831">
        <w:t>FUNCIONALIDAD DE ALARMAS</w:t>
      </w:r>
      <w:bookmarkEnd w:id="23"/>
    </w:p>
    <w:p w14:paraId="40172367" w14:textId="377058E0" w:rsidR="00487810" w:rsidRDefault="00042FF6" w:rsidP="00BD6BE1">
      <w:pPr>
        <w:pStyle w:val="Texto"/>
      </w:pPr>
      <w:r>
        <w:t xml:space="preserve">La funcionalidad de alarmas en los HMI es imprescindible ya </w:t>
      </w:r>
      <w:r w:rsidR="006047FE">
        <w:t xml:space="preserve">permite atraer la atención de los usuarios acerca de una notificación acerca de </w:t>
      </w:r>
      <w:r w:rsidR="00E704BB">
        <w:t>condiciones</w:t>
      </w:r>
      <w:r w:rsidR="006047FE">
        <w:t xml:space="preserve"> </w:t>
      </w:r>
      <w:r w:rsidR="00E704BB">
        <w:t>anormales</w:t>
      </w:r>
      <w:r w:rsidR="006047FE">
        <w:t xml:space="preserve"> que deben ser </w:t>
      </w:r>
      <w:r w:rsidR="00AB02E3">
        <w:t>atendidas</w:t>
      </w:r>
      <w:r w:rsidR="00E704BB">
        <w:t xml:space="preserve"> en breve</w:t>
      </w:r>
      <w:r w:rsidR="00A357DD">
        <w:rPr>
          <w:lang w:val="es-419"/>
        </w:rPr>
        <w:t xml:space="preserve"> </w:t>
      </w:r>
      <w:r w:rsidR="00A357DD">
        <w:rPr>
          <w:lang w:val="es-419"/>
        </w:rPr>
        <w:fldChar w:fldCharType="begin"/>
      </w:r>
      <w:r w:rsidR="00084CC8">
        <w:rPr>
          <w:lang w:val="es-419"/>
        </w:rPr>
        <w:instrText xml:space="preserve"> ADDIN ZOTERO_ITEM CSL_CITATION {"citationID":"sKdRqSC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03B4ECA8" w14:textId="6E574D69" w:rsidR="00E7301C" w:rsidRDefault="006951A4" w:rsidP="00BD6BE1">
      <w:pPr>
        <w:pStyle w:val="Texto"/>
      </w:pPr>
      <w:r>
        <w:t xml:space="preserve">Las alarmas deberán tener un apartado </w:t>
      </w:r>
      <w:r w:rsidR="003F3288">
        <w:t>para observar las alarmas más recientes</w:t>
      </w:r>
      <w:r w:rsidR="004C27C5">
        <w:t xml:space="preserve">, así como </w:t>
      </w:r>
      <w:r w:rsidR="008D55C1">
        <w:t xml:space="preserve">las </w:t>
      </w:r>
      <w:r w:rsidR="004C27C5">
        <w:t xml:space="preserve">de mayor prioridad, </w:t>
      </w:r>
      <w:r w:rsidR="002827C5">
        <w:t xml:space="preserve">los usuarios </w:t>
      </w:r>
      <w:r w:rsidR="00E63AA5">
        <w:t>debe</w:t>
      </w:r>
      <w:r w:rsidR="00714D89">
        <w:t>n poder administrar las alarmas, interactuando con ellas y filtrándolas</w:t>
      </w:r>
      <w:r w:rsidR="00D76978">
        <w:t xml:space="preserve"> a través del </w:t>
      </w:r>
      <w:r w:rsidR="009D7C17">
        <w:t xml:space="preserve">resumen </w:t>
      </w:r>
      <w:r w:rsidR="00140C3E">
        <w:t>de alarmas</w:t>
      </w:r>
      <w:r w:rsidR="00A357DD">
        <w:rPr>
          <w:lang w:val="es-419"/>
        </w:rPr>
        <w:t xml:space="preserve"> </w:t>
      </w:r>
      <w:r w:rsidR="00A357DD">
        <w:rPr>
          <w:lang w:val="es-419"/>
        </w:rPr>
        <w:fldChar w:fldCharType="begin"/>
      </w:r>
      <w:r w:rsidR="00084CC8">
        <w:rPr>
          <w:lang w:val="es-419"/>
        </w:rPr>
        <w:instrText xml:space="preserve"> ADDIN ZOTERO_ITEM CSL_CITATION {"citationID":"qopNLjl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22A0FA5E" w14:textId="424B7772" w:rsidR="00F4676C" w:rsidRDefault="00D66003" w:rsidP="00BD6BE1">
      <w:pPr>
        <w:pStyle w:val="Texto"/>
      </w:pPr>
      <w:r>
        <w:t xml:space="preserve">Para proporcionar </w:t>
      </w:r>
      <w:r w:rsidR="00E50862">
        <w:t>contexto</w:t>
      </w:r>
      <w:r w:rsidR="00EF6A1F">
        <w:t xml:space="preserve"> las alarmas deben </w:t>
      </w:r>
      <w:r w:rsidR="00684A78">
        <w:t xml:space="preserve">mostrarse junto al elemento </w:t>
      </w:r>
      <w:r w:rsidR="00683AE8">
        <w:t>que</w:t>
      </w:r>
      <w:r w:rsidR="000F364E">
        <w:t xml:space="preserve"> las ejecutará</w:t>
      </w:r>
      <w:r w:rsidR="002B113C">
        <w:t>,</w:t>
      </w:r>
      <w:r w:rsidR="00B04260">
        <w:t xml:space="preserve"> además</w:t>
      </w:r>
      <w:r w:rsidR="002B113C">
        <w:t xml:space="preserve"> las alarmas no reconocidas </w:t>
      </w:r>
      <w:r w:rsidR="004953D9">
        <w:t xml:space="preserve">utilizarán </w:t>
      </w:r>
      <w:r w:rsidR="006D4647">
        <w:t xml:space="preserve">una animación parpadeante hasta que sean reconocidas por el </w:t>
      </w:r>
      <w:r w:rsidR="00AF2ADE">
        <w:t>usuario</w:t>
      </w:r>
      <w:r w:rsidR="00A357DD">
        <w:rPr>
          <w:lang w:val="es-419"/>
        </w:rPr>
        <w:t xml:space="preserve"> </w:t>
      </w:r>
      <w:r w:rsidR="00A357DD">
        <w:rPr>
          <w:lang w:val="es-419"/>
        </w:rPr>
        <w:fldChar w:fldCharType="begin"/>
      </w:r>
      <w:r w:rsidR="00084CC8">
        <w:rPr>
          <w:lang w:val="es-419"/>
        </w:rPr>
        <w:instrText xml:space="preserve"> ADDIN ZOTERO_ITEM CSL_CITATION {"citationID":"E6XJID2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720002B5" w14:textId="08E458A2" w:rsidR="00AF2ADE" w:rsidRDefault="00B23FD8" w:rsidP="00B23FD8">
      <w:pPr>
        <w:pStyle w:val="Ttulo4PT"/>
      </w:pPr>
      <w:r>
        <w:lastRenderedPageBreak/>
        <w:t>Configuración adecuada del resumen de alarmas</w:t>
      </w:r>
    </w:p>
    <w:p w14:paraId="19DB8010" w14:textId="3972FC54" w:rsidR="002B113C" w:rsidRDefault="004D24CB" w:rsidP="00BD6BE1">
      <w:pPr>
        <w:pStyle w:val="Texto"/>
      </w:pPr>
      <w:r>
        <w:t>El resumen de alarmas es un área que puede expresarse en forma de una sección de la interfaz HMI o una ventana emergente</w:t>
      </w:r>
      <w:r w:rsidR="004001B0">
        <w:t>,</w:t>
      </w:r>
      <w:r>
        <w:t xml:space="preserve"> permite a los usuarios</w:t>
      </w:r>
      <w:r w:rsidR="00B0251B">
        <w:t xml:space="preserve"> ver e interactuar con un resumen de cada una de las alarmas y eventos ejecutándose en el área de proceso</w:t>
      </w:r>
      <w:r w:rsidR="00DD5789">
        <w:rPr>
          <w:lang w:val="es-419"/>
        </w:rPr>
        <w:t xml:space="preserve"> </w:t>
      </w:r>
      <w:r w:rsidR="00DD5789">
        <w:rPr>
          <w:lang w:val="es-419"/>
        </w:rPr>
        <w:fldChar w:fldCharType="begin"/>
      </w:r>
      <w:r w:rsidR="00084CC8">
        <w:rPr>
          <w:lang w:val="es-419"/>
        </w:rPr>
        <w:instrText xml:space="preserve"> ADDIN ZOTERO_ITEM CSL_CITATION {"citationID":"S8vsyMx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r w:rsidR="00B0251B">
        <w:t xml:space="preserve"> </w:t>
      </w:r>
      <w:r w:rsidR="007B1D3B">
        <w:t xml:space="preserve">Dentro </w:t>
      </w:r>
      <w:r w:rsidR="006B20CD">
        <w:t>del resumen de alarmas los usuarios también pueden reconocer, suprimir, deshabilitar, archivar o quitar las alarmas</w:t>
      </w:r>
      <w:r w:rsidR="00D236F8">
        <w:t xml:space="preserve">, además se ofrece una opción de filtrado </w:t>
      </w:r>
      <w:r w:rsidR="00DC3D54">
        <w:t>para las alarmas del proceso actual, es decir, si el usuario cambia el área de proceso</w:t>
      </w:r>
      <w:r w:rsidR="00DD5789">
        <w:t xml:space="preserve"> el resumen de las alarmas se actualizará automáticamente</w:t>
      </w:r>
      <w:r w:rsidR="00DD5789">
        <w:rPr>
          <w:lang w:val="es-419"/>
        </w:rPr>
        <w:t xml:space="preserve"> </w:t>
      </w:r>
      <w:r w:rsidR="00DD5789">
        <w:rPr>
          <w:lang w:val="es-419"/>
        </w:rPr>
        <w:fldChar w:fldCharType="begin"/>
      </w:r>
      <w:r w:rsidR="00084CC8">
        <w:rPr>
          <w:lang w:val="es-419"/>
        </w:rPr>
        <w:instrText xml:space="preserve"> ADDIN ZOTERO_ITEM CSL_CITATION {"citationID":"FU6S53R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p>
    <w:p w14:paraId="500EB4E0" w14:textId="6628713F" w:rsidR="0013735B" w:rsidRDefault="00630429" w:rsidP="00BD6BE1">
      <w:pPr>
        <w:pStyle w:val="Texto"/>
      </w:pPr>
      <w:r>
        <w:t>Además del resume de alarmas pueden existir otras secciones de alarmas como las siguientes:</w:t>
      </w:r>
    </w:p>
    <w:p w14:paraId="255F1EB9" w14:textId="0F4CA83D" w:rsidR="00630429" w:rsidRDefault="009F0F3F" w:rsidP="00286260">
      <w:pPr>
        <w:pStyle w:val="Texto"/>
        <w:numPr>
          <w:ilvl w:val="0"/>
          <w:numId w:val="42"/>
        </w:numPr>
      </w:pPr>
      <w:r>
        <w:t>Historial</w:t>
      </w:r>
      <w:r w:rsidR="00630429">
        <w:t xml:space="preserve"> de alarmas:</w:t>
      </w:r>
      <w:r>
        <w:t xml:space="preserve"> Como se puede deducir de su nombre</w:t>
      </w:r>
      <w:r w:rsidR="003020A0">
        <w:t>,</w:t>
      </w:r>
      <w:r>
        <w:t xml:space="preserve"> aquí se mostrarán los datos </w:t>
      </w:r>
      <w:r w:rsidR="004D1E7C">
        <w:t>históricos</w:t>
      </w:r>
      <w:r w:rsidR="003020A0">
        <w:t xml:space="preserve"> de las alarmas</w:t>
      </w:r>
      <w:r w:rsidR="0037266D">
        <w:rPr>
          <w:lang w:val="es-419"/>
        </w:rPr>
        <w:t xml:space="preserve"> </w:t>
      </w:r>
      <w:r w:rsidR="0037266D">
        <w:rPr>
          <w:lang w:val="es-419"/>
        </w:rPr>
        <w:fldChar w:fldCharType="begin"/>
      </w:r>
      <w:r w:rsidR="00084CC8">
        <w:rPr>
          <w:lang w:val="es-419"/>
        </w:rPr>
        <w:instrText xml:space="preserve"> ADDIN ZOTERO_ITEM CSL_CITATION {"citationID":"i8drJa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ED432DE" w14:textId="1CF5DA96" w:rsidR="009F0F3F" w:rsidRDefault="009F0F3F" w:rsidP="00286260">
      <w:pPr>
        <w:pStyle w:val="Texto"/>
        <w:numPr>
          <w:ilvl w:val="0"/>
          <w:numId w:val="42"/>
        </w:numPr>
      </w:pPr>
      <w:r>
        <w:t>Alarmas Archivadas:</w:t>
      </w:r>
      <w:r w:rsidR="00D8631A">
        <w:t xml:space="preserve"> Aquí se mostrará la lista de alarmas definidas como archivadas proporcionando opciones para quitarlas</w:t>
      </w:r>
      <w:r w:rsidR="0037266D">
        <w:rPr>
          <w:lang w:val="es-419"/>
        </w:rPr>
        <w:t xml:space="preserve"> </w:t>
      </w:r>
      <w:r w:rsidR="0037266D">
        <w:rPr>
          <w:lang w:val="es-419"/>
        </w:rPr>
        <w:fldChar w:fldCharType="begin"/>
      </w:r>
      <w:r w:rsidR="00084CC8">
        <w:rPr>
          <w:lang w:val="es-419"/>
        </w:rPr>
        <w:instrText xml:space="preserve"> ADDIN ZOTERO_ITEM CSL_CITATION {"citationID":"vwV4wzg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1A7A02B9" w14:textId="335C0B7E" w:rsidR="00D8631A" w:rsidRDefault="006B6F35" w:rsidP="00286260">
      <w:pPr>
        <w:pStyle w:val="Texto"/>
        <w:numPr>
          <w:ilvl w:val="0"/>
          <w:numId w:val="42"/>
        </w:numPr>
      </w:pPr>
      <w:r>
        <w:t>Explorador de Alarmas</w:t>
      </w:r>
      <w:r w:rsidR="00B77EB4">
        <w:t xml:space="preserve">: </w:t>
      </w:r>
      <w:r w:rsidR="00183A02">
        <w:t xml:space="preserve">En esta sección se mostrarán todas las alarmas existentes, así como el estado actual en el que se encuentran y la capacidad para </w:t>
      </w:r>
      <w:r w:rsidR="00450121">
        <w:t>habilitarlas o deshabilitarlas, eliminarlas, archivarlas y también poder ver los comentarios del operador</w:t>
      </w:r>
      <w:r w:rsidR="0037266D">
        <w:rPr>
          <w:lang w:val="es-419"/>
        </w:rPr>
        <w:t xml:space="preserve"> </w:t>
      </w:r>
      <w:r w:rsidR="0037266D">
        <w:rPr>
          <w:lang w:val="es-419"/>
        </w:rPr>
        <w:fldChar w:fldCharType="begin"/>
      </w:r>
      <w:r w:rsidR="00084CC8">
        <w:rPr>
          <w:lang w:val="es-419"/>
        </w:rPr>
        <w:instrText xml:space="preserve"> ADDIN ZOTERO_ITEM CSL_CITATION {"citationID":"AfIgJz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3327A22" w14:textId="5FD335B6" w:rsidR="001B138A" w:rsidRDefault="00FB48F4" w:rsidP="00FE2A63">
      <w:pPr>
        <w:pStyle w:val="Ttulo4PT"/>
      </w:pPr>
      <w:r>
        <w:t xml:space="preserve">Representación </w:t>
      </w:r>
      <w:r w:rsidR="00FE2A63">
        <w:t>adecuada de alarmas</w:t>
      </w:r>
    </w:p>
    <w:p w14:paraId="4951932B" w14:textId="0697E7DA" w:rsidR="00FE2A63" w:rsidRDefault="00E96B08" w:rsidP="00BD6BE1">
      <w:pPr>
        <w:pStyle w:val="Texto"/>
      </w:pPr>
      <w:r>
        <w:t xml:space="preserve">Las alarmas deben ser claramente diferenciables de otros objetos </w:t>
      </w:r>
      <w:r w:rsidR="00DE6C8B">
        <w:t>a través</w:t>
      </w:r>
      <w:r>
        <w:t xml:space="preserve"> del color, la forma, y el ícono que indique la existencia de una alarma</w:t>
      </w:r>
      <w:r w:rsidR="00AF48EB">
        <w:t xml:space="preserve">, además de </w:t>
      </w:r>
      <w:r w:rsidR="007878E0">
        <w:t>dichos componentes visuales, también se puede mostrar un borde alrededor</w:t>
      </w:r>
      <w:r w:rsidR="004C7411">
        <w:t xml:space="preserve"> del componente</w:t>
      </w:r>
      <w:r w:rsidR="00694AFB">
        <w:rPr>
          <w:lang w:val="es-419"/>
        </w:rPr>
        <w:t xml:space="preserve"> </w:t>
      </w:r>
      <w:r w:rsidR="00694AFB">
        <w:rPr>
          <w:lang w:val="es-419"/>
        </w:rPr>
        <w:fldChar w:fldCharType="begin"/>
      </w:r>
      <w:r w:rsidR="00084CC8">
        <w:rPr>
          <w:lang w:val="es-419"/>
        </w:rPr>
        <w:instrText xml:space="preserve"> ADDIN ZOTERO_ITEM CSL_CITATION {"citationID":"KghmADb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362323">
        <w:t xml:space="preserve"> </w:t>
      </w:r>
      <w:r w:rsidR="00156CC5">
        <w:t xml:space="preserve">El color del borde </w:t>
      </w:r>
      <w:r w:rsidR="0042517F">
        <w:t xml:space="preserve">coincidirá necesariamente </w:t>
      </w:r>
      <w:r w:rsidR="00FF1E4A">
        <w:t>con el color de la prioridad de la alarma</w:t>
      </w:r>
      <w:r w:rsidR="000634EF">
        <w:t xml:space="preserve"> y del icono de alarma, cuando se trata de alarmas no reconocidas</w:t>
      </w:r>
      <w:r w:rsidR="00D973FE">
        <w:t xml:space="preserve"> el borde parpadeará entre un borde gris y un borde de color</w:t>
      </w:r>
      <w:r w:rsidR="00694AFB">
        <w:rPr>
          <w:lang w:val="es-419"/>
        </w:rPr>
        <w:t xml:space="preserve"> </w:t>
      </w:r>
      <w:r w:rsidR="00694AFB">
        <w:rPr>
          <w:lang w:val="es-419"/>
        </w:rPr>
        <w:fldChar w:fldCharType="begin"/>
      </w:r>
      <w:r w:rsidR="00084CC8">
        <w:rPr>
          <w:lang w:val="es-419"/>
        </w:rPr>
        <w:instrText xml:space="preserve"> ADDIN ZOTERO_ITEM CSL_CITATION {"citationID":"8p6rEaQ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D973FE">
        <w:t xml:space="preserve"> Cuando se reconozca la alarma</w:t>
      </w:r>
      <w:r w:rsidR="00C104EA">
        <w:t xml:space="preserve">, el borde permanecerá </w:t>
      </w:r>
      <w:r w:rsidR="00694AFB">
        <w:t>con el mismo color dela alarma hasta que dicha alarma sea atendida y resulta</w:t>
      </w:r>
      <w:r w:rsidR="00694AFB">
        <w:rPr>
          <w:lang w:val="es-419"/>
        </w:rPr>
        <w:t xml:space="preserve"> </w:t>
      </w:r>
      <w:r w:rsidR="00694AFB">
        <w:rPr>
          <w:lang w:val="es-419"/>
        </w:rPr>
        <w:fldChar w:fldCharType="begin"/>
      </w:r>
      <w:r w:rsidR="00084CC8">
        <w:rPr>
          <w:lang w:val="es-419"/>
        </w:rPr>
        <w:instrText xml:space="preserve"> ADDIN ZOTERO_ITEM CSL_CITATION {"citationID":"yTDUU2G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p>
    <w:p w14:paraId="76F3D42D" w14:textId="61E29196" w:rsidR="007E2037" w:rsidRDefault="009A290C" w:rsidP="00C15A42">
      <w:pPr>
        <w:pStyle w:val="Ttulo4PT"/>
      </w:pPr>
      <w:r>
        <w:t>Banner de Alarma</w:t>
      </w:r>
    </w:p>
    <w:p w14:paraId="7BF2950E" w14:textId="65951D6B" w:rsidR="00C15A42" w:rsidRDefault="00E16493" w:rsidP="00BD6BE1">
      <w:pPr>
        <w:pStyle w:val="Texto"/>
      </w:pPr>
      <w:r>
        <w:t>El banner de alarma sirve para que sea acoplado a cada pantalla permitiendo así a los usuarios saber si esa sucediendo una alarma</w:t>
      </w:r>
      <w:r w:rsidR="00D8015B">
        <w:t>, sin importar la pantalla en al que se encuentren</w:t>
      </w:r>
      <w:r w:rsidR="001B595C">
        <w:rPr>
          <w:lang w:val="es-419"/>
        </w:rPr>
        <w:t xml:space="preserve"> </w:t>
      </w:r>
      <w:r w:rsidR="001B595C">
        <w:rPr>
          <w:lang w:val="es-419"/>
        </w:rPr>
        <w:fldChar w:fldCharType="begin"/>
      </w:r>
      <w:r w:rsidR="00084CC8">
        <w:rPr>
          <w:lang w:val="es-419"/>
        </w:rPr>
        <w:instrText xml:space="preserve"> ADDIN ZOTERO_ITEM CSL_CITATION {"citationID":"FKRfgDq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B595C">
        <w:rPr>
          <w:lang w:val="es-419"/>
        </w:rPr>
        <w:fldChar w:fldCharType="separate"/>
      </w:r>
      <w:r w:rsidR="001B595C" w:rsidRPr="00183358">
        <w:t>[9]</w:t>
      </w:r>
      <w:r w:rsidR="001B595C">
        <w:rPr>
          <w:lang w:val="es-419"/>
        </w:rPr>
        <w:fldChar w:fldCharType="end"/>
      </w:r>
      <w:r w:rsidR="001B595C">
        <w:rPr>
          <w:lang w:val="es-419"/>
        </w:rPr>
        <w:t>.</w:t>
      </w:r>
      <w:r w:rsidR="003434D5">
        <w:t xml:space="preserve"> El banner de alarma puede ser </w:t>
      </w:r>
      <w:r w:rsidR="006052DA">
        <w:t>implementado de distintas formas, una de ellas es en forma de encabezado y mostrando la última alarma</w:t>
      </w:r>
      <w:r w:rsidR="001B595C">
        <w:t>, sin embargo, también puede evitarse su creación al asignarse una página solamente para las alarmas</w:t>
      </w:r>
      <w:r w:rsidR="000B272F">
        <w:rPr>
          <w:lang w:val="es-419"/>
        </w:rPr>
        <w:t xml:space="preserve"> </w:t>
      </w:r>
      <w:r w:rsidR="000B272F">
        <w:rPr>
          <w:lang w:val="es-419"/>
        </w:rPr>
        <w:fldChar w:fldCharType="begin"/>
      </w:r>
      <w:r w:rsidR="00084CC8">
        <w:rPr>
          <w:lang w:val="es-419"/>
        </w:rPr>
        <w:instrText xml:space="preserve"> ADDIN ZOTERO_ITEM CSL_CITATION {"citationID":"4k8Bx4c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272F">
        <w:rPr>
          <w:lang w:val="es-419"/>
        </w:rPr>
        <w:fldChar w:fldCharType="separate"/>
      </w:r>
      <w:r w:rsidR="000B272F" w:rsidRPr="00183358">
        <w:t>[9]</w:t>
      </w:r>
      <w:r w:rsidR="000B272F">
        <w:rPr>
          <w:lang w:val="es-419"/>
        </w:rPr>
        <w:fldChar w:fldCharType="end"/>
      </w:r>
      <w:r w:rsidR="000B272F">
        <w:rPr>
          <w:lang w:val="es-419"/>
        </w:rPr>
        <w:t>.</w:t>
      </w:r>
    </w:p>
    <w:p w14:paraId="2DA6CC1B" w14:textId="367AD7AE" w:rsidR="000A3B44" w:rsidRDefault="007A08AE" w:rsidP="007A08AE">
      <w:pPr>
        <w:pStyle w:val="Ttulo4PT"/>
      </w:pPr>
      <w:r w:rsidRPr="007A08AE">
        <w:lastRenderedPageBreak/>
        <w:t>Representación y funcionalidad del</w:t>
      </w:r>
      <w:r w:rsidR="0057556F">
        <w:t xml:space="preserve"> archivador de alarmas</w:t>
      </w:r>
    </w:p>
    <w:p w14:paraId="42C41E90" w14:textId="1342B223" w:rsidR="0059255B" w:rsidRDefault="00B855C4" w:rsidP="00BD6BE1">
      <w:pPr>
        <w:pStyle w:val="Texto"/>
        <w:rPr>
          <w:lang w:val="es-419"/>
        </w:rPr>
      </w:pPr>
      <w:r>
        <w:t xml:space="preserve">La acción de archivar una alarma, significa suprimirla temporalmente para </w:t>
      </w:r>
      <w:r w:rsidR="003A1580">
        <w:t xml:space="preserve">evitar el desorden y las distracciones </w:t>
      </w:r>
      <w:r w:rsidR="00C46983">
        <w:t xml:space="preserve">en las pantallas donde la alarma se activó, esta acción se realiza manualmente, donde el operador tendrá que especificar </w:t>
      </w:r>
      <w:r w:rsidR="00462B80">
        <w:t>la duración de la alarma</w:t>
      </w:r>
      <w:r w:rsidR="00283F80">
        <w:t xml:space="preserve"> en estado archivada</w:t>
      </w:r>
      <w:r w:rsidR="00283F80">
        <w:rPr>
          <w:lang w:val="es-419"/>
        </w:rPr>
        <w:t xml:space="preserve"> </w:t>
      </w:r>
      <w:r w:rsidR="00283F80">
        <w:rPr>
          <w:lang w:val="es-419"/>
        </w:rPr>
        <w:fldChar w:fldCharType="begin"/>
      </w:r>
      <w:r w:rsidR="00084CC8">
        <w:rPr>
          <w:lang w:val="es-419"/>
        </w:rPr>
        <w:instrText xml:space="preserve"> ADDIN ZOTERO_ITEM CSL_CITATION {"citationID":"rFFPdxK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83F80">
        <w:rPr>
          <w:lang w:val="es-419"/>
        </w:rPr>
        <w:fldChar w:fldCharType="separate"/>
      </w:r>
      <w:r w:rsidR="00283F80" w:rsidRPr="00183358">
        <w:t>[9]</w:t>
      </w:r>
      <w:r w:rsidR="00283F80">
        <w:rPr>
          <w:lang w:val="es-419"/>
        </w:rPr>
        <w:fldChar w:fldCharType="end"/>
      </w:r>
      <w:r w:rsidR="00283F80">
        <w:rPr>
          <w:lang w:val="es-419"/>
        </w:rPr>
        <w:t>.</w:t>
      </w:r>
      <w:r w:rsidR="00605B9F">
        <w:rPr>
          <w:lang w:val="es-419"/>
        </w:rPr>
        <w:t xml:space="preserve"> La alarma luego de que suceda el tiempo especificado se retirará del archivador</w:t>
      </w:r>
      <w:r w:rsidR="00922961">
        <w:rPr>
          <w:lang w:val="es-419"/>
        </w:rPr>
        <w:t xml:space="preserve"> y volverá a estar activa</w:t>
      </w:r>
      <w:r w:rsidR="00F06044">
        <w:rPr>
          <w:lang w:val="es-419"/>
        </w:rPr>
        <w:t xml:space="preserve"> </w:t>
      </w:r>
      <w:r w:rsidR="00F06044">
        <w:rPr>
          <w:lang w:val="es-419"/>
        </w:rPr>
        <w:fldChar w:fldCharType="begin"/>
      </w:r>
      <w:r w:rsidR="00084CC8">
        <w:rPr>
          <w:lang w:val="es-419"/>
        </w:rPr>
        <w:instrText xml:space="preserve"> ADDIN ZOTERO_ITEM CSL_CITATION {"citationID":"YwpHpkq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r w:rsidR="00922961">
        <w:rPr>
          <w:lang w:val="es-419"/>
        </w:rPr>
        <w:t xml:space="preserve"> Cuando </w:t>
      </w:r>
      <w:r w:rsidR="00F06044">
        <w:rPr>
          <w:lang w:val="es-419"/>
        </w:rPr>
        <w:t>una alarma</w:t>
      </w:r>
      <w:r w:rsidR="00922961">
        <w:rPr>
          <w:lang w:val="es-419"/>
        </w:rPr>
        <w:t xml:space="preserve"> es archivada esta es retirada de</w:t>
      </w:r>
      <w:r w:rsidR="00AE23E3">
        <w:rPr>
          <w:lang w:val="es-419"/>
        </w:rPr>
        <w:t xml:space="preserve">l área de resumen y se </w:t>
      </w:r>
      <w:r w:rsidR="00F06044">
        <w:rPr>
          <w:lang w:val="es-419"/>
        </w:rPr>
        <w:t>mueve</w:t>
      </w:r>
      <w:r w:rsidR="00AE23E3">
        <w:rPr>
          <w:lang w:val="es-419"/>
        </w:rPr>
        <w:t xml:space="preserve"> a la sección de alarmas archivadas</w:t>
      </w:r>
      <w:r w:rsidR="00F06044">
        <w:rPr>
          <w:lang w:val="es-419"/>
        </w:rPr>
        <w:t xml:space="preserve"> </w:t>
      </w:r>
      <w:r w:rsidR="00F06044">
        <w:rPr>
          <w:lang w:val="es-419"/>
        </w:rPr>
        <w:fldChar w:fldCharType="begin"/>
      </w:r>
      <w:r w:rsidR="00084CC8">
        <w:rPr>
          <w:lang w:val="es-419"/>
        </w:rPr>
        <w:instrText xml:space="preserve"> ADDIN ZOTERO_ITEM CSL_CITATION {"citationID":"PKV9qB4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p>
    <w:p w14:paraId="2928F339" w14:textId="65C25257" w:rsidR="00F06044" w:rsidRDefault="002B4010" w:rsidP="00BD6BE1">
      <w:pPr>
        <w:pStyle w:val="Texto"/>
        <w:rPr>
          <w:lang w:val="es-419"/>
        </w:rPr>
      </w:pPr>
      <w:r>
        <w:rPr>
          <w:lang w:val="es-419"/>
        </w:rPr>
        <w:t xml:space="preserve">La acción de archivar </w:t>
      </w:r>
      <w:r w:rsidR="00FD7F40">
        <w:rPr>
          <w:lang w:val="es-419"/>
        </w:rPr>
        <w:t>se mostrará en los siguientes contextos:</w:t>
      </w:r>
    </w:p>
    <w:p w14:paraId="58339EFA" w14:textId="6E7725F1" w:rsidR="00FD7F40" w:rsidRDefault="00FD7F40" w:rsidP="00286260">
      <w:pPr>
        <w:pStyle w:val="Texto"/>
        <w:numPr>
          <w:ilvl w:val="0"/>
          <w:numId w:val="43"/>
        </w:numPr>
      </w:pPr>
      <w:r>
        <w:t xml:space="preserve">En el resumen de alarmas: </w:t>
      </w:r>
      <w:r w:rsidR="00C64FFE">
        <w:t>Desde esta área se podrá archivar las alarmas que se muest</w:t>
      </w:r>
      <w:r w:rsidR="000C6C0A">
        <w:t>ren</w:t>
      </w:r>
      <w:r w:rsidR="001C7465">
        <w:rPr>
          <w:lang w:val="es-419"/>
        </w:rPr>
        <w:t xml:space="preserve"> </w:t>
      </w:r>
      <w:r w:rsidR="001C7465">
        <w:rPr>
          <w:lang w:val="es-419"/>
        </w:rPr>
        <w:fldChar w:fldCharType="begin"/>
      </w:r>
      <w:r w:rsidR="00084CC8">
        <w:rPr>
          <w:lang w:val="es-419"/>
        </w:rPr>
        <w:instrText xml:space="preserve"> ADDIN ZOTERO_ITEM CSL_CITATION {"citationID":"SVDUUqr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5CFF19EE" w14:textId="28247042" w:rsidR="000C6C0A" w:rsidRDefault="000C6C0A" w:rsidP="00286260">
      <w:pPr>
        <w:pStyle w:val="Texto"/>
        <w:numPr>
          <w:ilvl w:val="0"/>
          <w:numId w:val="43"/>
        </w:numPr>
      </w:pPr>
      <w:r>
        <w:t>Alarma archivada: Desde aquí se pueden ver, archivar y también quitar las alarmas de esta vista</w:t>
      </w:r>
      <w:r w:rsidR="001C7465">
        <w:rPr>
          <w:lang w:val="es-419"/>
        </w:rPr>
        <w:t xml:space="preserve"> </w:t>
      </w:r>
      <w:r w:rsidR="001C7465">
        <w:rPr>
          <w:lang w:val="es-419"/>
        </w:rPr>
        <w:fldChar w:fldCharType="begin"/>
      </w:r>
      <w:r w:rsidR="00084CC8">
        <w:rPr>
          <w:lang w:val="es-419"/>
        </w:rPr>
        <w:instrText xml:space="preserve"> ADDIN ZOTERO_ITEM CSL_CITATION {"citationID":"nIramO5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4B598EFA" w14:textId="36320C45" w:rsidR="000C6C0A" w:rsidRDefault="009C4BD1" w:rsidP="00286260">
      <w:pPr>
        <w:pStyle w:val="Texto"/>
        <w:numPr>
          <w:ilvl w:val="0"/>
          <w:numId w:val="43"/>
        </w:numPr>
      </w:pPr>
      <w:r>
        <w:t xml:space="preserve">Pantalla HMI: Cuando una alarma es archivada deberá mostrarse un icono de alarma archivada </w:t>
      </w:r>
      <w:r w:rsidR="001C7465">
        <w:t>donde corresponda</w:t>
      </w:r>
      <w:r w:rsidR="001C7465">
        <w:rPr>
          <w:lang w:val="es-419"/>
        </w:rPr>
        <w:t xml:space="preserve"> </w:t>
      </w:r>
      <w:r w:rsidR="001C7465">
        <w:rPr>
          <w:lang w:val="es-419"/>
        </w:rPr>
        <w:fldChar w:fldCharType="begin"/>
      </w:r>
      <w:r w:rsidR="00084CC8">
        <w:rPr>
          <w:lang w:val="es-419"/>
        </w:rPr>
        <w:instrText xml:space="preserve"> ADDIN ZOTERO_ITEM CSL_CITATION {"citationID":"3uhtil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744AB2D8" w14:textId="0296A0B0" w:rsidR="00EF7706" w:rsidRDefault="0067031D" w:rsidP="00DC196B">
      <w:pPr>
        <w:pStyle w:val="Ttulo4PT"/>
      </w:pPr>
      <w:r>
        <w:t>Notificaciones que no son de alarma que requieren respuesta</w:t>
      </w:r>
    </w:p>
    <w:p w14:paraId="15BA2FDF" w14:textId="3DE1034D" w:rsidR="005924A5" w:rsidRPr="00151FA9" w:rsidRDefault="002E2481" w:rsidP="002E2481">
      <w:pPr>
        <w:pStyle w:val="Ttulo5PT"/>
        <w:rPr>
          <w:lang w:val="es-419"/>
        </w:rPr>
      </w:pPr>
      <w:r w:rsidRPr="00151FA9">
        <w:rPr>
          <w:lang w:val="es-419"/>
        </w:rPr>
        <w:t>Alertas</w:t>
      </w:r>
    </w:p>
    <w:p w14:paraId="64CAC6B2" w14:textId="0463B39B" w:rsidR="002E2481" w:rsidRDefault="009D738C" w:rsidP="00BD6BE1">
      <w:pPr>
        <w:pStyle w:val="Texto"/>
      </w:pPr>
      <w:r>
        <w:t xml:space="preserve">Las alertas son muy similares a las alarmas, se diferencian en que una alerta </w:t>
      </w:r>
      <w:r w:rsidR="008E44B5">
        <w:t>se mostrará por separado y no ha cumplido los criterios suficientes para considerarse alarma</w:t>
      </w:r>
      <w:r w:rsidR="00E26564">
        <w:rPr>
          <w:lang w:val="es-419"/>
        </w:rPr>
        <w:t xml:space="preserve"> </w:t>
      </w:r>
      <w:r w:rsidR="00E26564">
        <w:rPr>
          <w:lang w:val="es-419"/>
        </w:rPr>
        <w:fldChar w:fldCharType="begin"/>
      </w:r>
      <w:r w:rsidR="00084CC8">
        <w:rPr>
          <w:lang w:val="es-419"/>
        </w:rPr>
        <w:instrText xml:space="preserve"> ADDIN ZOTERO_ITEM CSL_CITATION {"citationID":"Fg2gAhl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r w:rsidR="008E44B5">
        <w:t xml:space="preserve"> </w:t>
      </w:r>
      <w:r w:rsidR="00E439EF">
        <w:t>Existen dos tipos de alertas:</w:t>
      </w:r>
    </w:p>
    <w:p w14:paraId="60D824DB" w14:textId="595DD792" w:rsidR="00E439EF" w:rsidRDefault="00ED69A4" w:rsidP="00286260">
      <w:pPr>
        <w:pStyle w:val="Texto"/>
        <w:numPr>
          <w:ilvl w:val="0"/>
          <w:numId w:val="44"/>
        </w:numPr>
      </w:pPr>
      <w:r>
        <w:t xml:space="preserve">Advertencia: Es un tipo de notificación </w:t>
      </w:r>
      <w:r w:rsidR="002957F0">
        <w:t>acerca de una condición anormal pero que no requiere respuesta</w:t>
      </w:r>
      <w:r w:rsidR="00E26564">
        <w:rPr>
          <w:lang w:val="es-419"/>
        </w:rPr>
        <w:t xml:space="preserve"> </w:t>
      </w:r>
      <w:r w:rsidR="00E26564">
        <w:rPr>
          <w:lang w:val="es-419"/>
        </w:rPr>
        <w:fldChar w:fldCharType="begin"/>
      </w:r>
      <w:r w:rsidR="00084CC8">
        <w:rPr>
          <w:lang w:val="es-419"/>
        </w:rPr>
        <w:instrText xml:space="preserve"> ADDIN ZOTERO_ITEM CSL_CITATION {"citationID":"ymLVy6Y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7608EE76" w14:textId="213751FA" w:rsidR="002957F0" w:rsidRDefault="002957F0" w:rsidP="00286260">
      <w:pPr>
        <w:pStyle w:val="Texto"/>
        <w:numPr>
          <w:ilvl w:val="0"/>
          <w:numId w:val="44"/>
        </w:numPr>
      </w:pPr>
      <w:r>
        <w:t>Un aviso: Es una notificación</w:t>
      </w:r>
      <w:r w:rsidR="00850D2E">
        <w:t xml:space="preserve"> de una condición normal pero que requiere de una respuesta</w:t>
      </w:r>
      <w:r w:rsidR="00E26564">
        <w:rPr>
          <w:lang w:val="es-419"/>
        </w:rPr>
        <w:t xml:space="preserve"> </w:t>
      </w:r>
      <w:r w:rsidR="00E26564">
        <w:rPr>
          <w:lang w:val="es-419"/>
        </w:rPr>
        <w:fldChar w:fldCharType="begin"/>
      </w:r>
      <w:r w:rsidR="00084CC8">
        <w:rPr>
          <w:lang w:val="es-419"/>
        </w:rPr>
        <w:instrText xml:space="preserve"> ADDIN ZOTERO_ITEM CSL_CITATION {"citationID":"bCRsIFe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335E8B69" w14:textId="339F5B0C" w:rsidR="008E44B5" w:rsidRDefault="00F2204B" w:rsidP="00BD6BE1">
      <w:pPr>
        <w:pStyle w:val="Texto"/>
        <w:rPr>
          <w:lang w:val="es-419"/>
        </w:rPr>
      </w:pPr>
      <w:r>
        <w:t xml:space="preserve">Las advertencias y </w:t>
      </w:r>
      <w:r w:rsidR="000226CE">
        <w:t xml:space="preserve">los avisos no deberán utilizar los mismos colores de una alarma. También se </w:t>
      </w:r>
      <w:r w:rsidR="00D149F8">
        <w:t>deberán poder diferenciar de las condiciones normales para que el usuario note su existencia con claridad.</w:t>
      </w:r>
      <w:r w:rsidR="003C39E7">
        <w:t xml:space="preserve"> Una advertencia </w:t>
      </w:r>
      <w:r w:rsidR="00E26564">
        <w:t xml:space="preserve">usualmente </w:t>
      </w:r>
      <w:r w:rsidR="003C39E7">
        <w:t>no deberá parpadear</w:t>
      </w:r>
      <w:r w:rsidR="00E26564">
        <w:rPr>
          <w:lang w:val="es-419"/>
        </w:rPr>
        <w:t xml:space="preserve"> </w:t>
      </w:r>
      <w:r w:rsidR="00E26564">
        <w:rPr>
          <w:lang w:val="es-419"/>
        </w:rPr>
        <w:fldChar w:fldCharType="begin"/>
      </w:r>
      <w:r w:rsidR="00084CC8">
        <w:rPr>
          <w:lang w:val="es-419"/>
        </w:rPr>
        <w:instrText xml:space="preserve"> ADDIN ZOTERO_ITEM CSL_CITATION {"citationID":"XB1TX5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62296DD2" w14:textId="6D469C36" w:rsidR="004848F3" w:rsidRDefault="004848F3" w:rsidP="004848F3">
      <w:pPr>
        <w:pStyle w:val="Ttulo5PT"/>
      </w:pPr>
      <w:r>
        <w:rPr>
          <w:lang w:val="es-419"/>
        </w:rPr>
        <w:t>Eventos</w:t>
      </w:r>
    </w:p>
    <w:p w14:paraId="3FC8EAC4" w14:textId="66F86033" w:rsidR="004848F3" w:rsidRDefault="00D23354" w:rsidP="00BD6BE1">
      <w:pPr>
        <w:pStyle w:val="Texto"/>
        <w:rPr>
          <w:lang w:val="es-419"/>
        </w:rPr>
      </w:pPr>
      <w:r>
        <w:t xml:space="preserve">Un evento no es un tipo de notificación </w:t>
      </w:r>
      <w:r w:rsidR="00667776">
        <w:t>al solamente registrarse pero no es notificada, es decir, un evento no se mostrará en la pantalla del operador</w:t>
      </w:r>
      <w:r w:rsidR="003E6C85">
        <w:t xml:space="preserve"> y en el caso de </w:t>
      </w:r>
      <w:r w:rsidR="00D30D53">
        <w:t>mostrarse solo será de forma referencial sin resaltar</w:t>
      </w:r>
      <w:r w:rsidR="004F19C7">
        <w:rPr>
          <w:lang w:val="es-419"/>
        </w:rPr>
        <w:t xml:space="preserve"> </w:t>
      </w:r>
      <w:r w:rsidR="004F19C7">
        <w:rPr>
          <w:lang w:val="es-419"/>
        </w:rPr>
        <w:fldChar w:fldCharType="begin"/>
      </w:r>
      <w:r w:rsidR="00084CC8">
        <w:rPr>
          <w:lang w:val="es-419"/>
        </w:rPr>
        <w:instrText xml:space="preserve"> ADDIN ZOTERO_ITEM CSL_CITATION {"citationID":"JPWiQaL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F19C7">
        <w:rPr>
          <w:lang w:val="es-419"/>
        </w:rPr>
        <w:fldChar w:fldCharType="separate"/>
      </w:r>
      <w:r w:rsidR="004F19C7" w:rsidRPr="00183358">
        <w:t>[9]</w:t>
      </w:r>
      <w:r w:rsidR="004F19C7">
        <w:rPr>
          <w:lang w:val="es-419"/>
        </w:rPr>
        <w:fldChar w:fldCharType="end"/>
      </w:r>
      <w:r w:rsidR="004F19C7">
        <w:rPr>
          <w:lang w:val="es-419"/>
        </w:rPr>
        <w:t>.</w:t>
      </w:r>
    </w:p>
    <w:p w14:paraId="13331E3C" w14:textId="77777777" w:rsidR="00605E0A" w:rsidRDefault="00605E0A" w:rsidP="00BD6BE1">
      <w:pPr>
        <w:pStyle w:val="Texto"/>
      </w:pPr>
    </w:p>
    <w:p w14:paraId="03A3662A" w14:textId="6302D342" w:rsidR="0038311D" w:rsidRDefault="00FE61DE" w:rsidP="00605E0A">
      <w:pPr>
        <w:pStyle w:val="Nivel2"/>
      </w:pPr>
      <w:r>
        <w:lastRenderedPageBreak/>
        <w:t>Herramientas,</w:t>
      </w:r>
      <w:r w:rsidR="00605E0A">
        <w:t xml:space="preserve"> </w:t>
      </w:r>
      <w:proofErr w:type="spellStart"/>
      <w:r>
        <w:t>Frameworks</w:t>
      </w:r>
      <w:proofErr w:type="spellEnd"/>
      <w:r>
        <w:t>, y librerías de desarrollo</w:t>
      </w:r>
    </w:p>
    <w:p w14:paraId="4B4F489B" w14:textId="2ABE5A5C" w:rsidR="00614239" w:rsidRDefault="00FF6B9E" w:rsidP="00FF6B9E">
      <w:pPr>
        <w:pStyle w:val="Ttulo3PT"/>
      </w:pPr>
      <w:r>
        <w:t>IntelliJ IDEA</w:t>
      </w:r>
    </w:p>
    <w:p w14:paraId="65047F4C" w14:textId="3DB7A4B2" w:rsidR="00FF6B9E" w:rsidRDefault="008478F3" w:rsidP="00FF6B9E">
      <w:pPr>
        <w:pStyle w:val="Texto"/>
      </w:pPr>
      <w:r>
        <w:t xml:space="preserve">IntelliJ IDEA </w:t>
      </w:r>
      <w:r w:rsidR="002A056A">
        <w:t xml:space="preserve">es un entorno </w:t>
      </w:r>
      <w:r w:rsidR="001420D7">
        <w:t>de desarrollo integrado (IDE, por sus siglas en inglés)</w:t>
      </w:r>
      <w:r w:rsidR="00BA5114">
        <w:t xml:space="preserve"> </w:t>
      </w:r>
      <w:r w:rsidR="00407688">
        <w:t xml:space="preserve">especializado para lenguajes de la </w:t>
      </w:r>
      <w:r w:rsidR="00165279">
        <w:t>Máquina Virtual de Java</w:t>
      </w:r>
      <w:r w:rsidR="00AC3375">
        <w:t>(JVM, por sus siglas en inglés)</w:t>
      </w:r>
      <w:r w:rsidR="00E10DB1">
        <w:t xml:space="preserve">, su diferenciación es automatizar las tareas repetitivas </w:t>
      </w:r>
      <w:r w:rsidR="000201B5">
        <w:t xml:space="preserve">en el desarrollo, para </w:t>
      </w:r>
      <w:r w:rsidR="00C5161C">
        <w:t>que el programador se enfoque en la escritura de código,</w:t>
      </w:r>
      <w:r w:rsidR="00DB6D42">
        <w:t xml:space="preserve"> y también ofrece tareas </w:t>
      </w:r>
      <w:r w:rsidR="00A470F8">
        <w:t>para la finalización inteligente de código</w:t>
      </w:r>
      <w:r w:rsidR="00C772DD">
        <w:t>, con opciones para el análisis de código estático y refactorizaciones</w:t>
      </w:r>
      <w:r w:rsidR="00084CC8">
        <w:t xml:space="preserve"> </w:t>
      </w:r>
      <w:r w:rsidR="00084CC8">
        <w:fldChar w:fldCharType="begin"/>
      </w:r>
      <w:r w:rsidR="00084CC8">
        <w:instrText xml:space="preserve"> ADDIN ZOTERO_ITEM CSL_CITATION {"citationID":"GrCiwHbv","properties":{"formattedCitation":"[10]","plainCitation":"[10]","noteIndex":0},"citationItems":[{"id":281,"uris":["http://zotero.org/groups/2637715/items/PJBIKPPE"],"uri":["http://zotero.org/groups/2637715/items/PJBIKPPE"],"itemData":{"id":281,"type":"webpage","container-title":"IntelliJ IDEA Help","language":"en-US","title":"IntelliJ IDEA overview | IntelliJ IDEA","URL":"https://www.jetbrains.com/help/idea/discover-intellij-idea.html","accessed":{"date-parts":[["2021",12,17]]}}}],"schema":"https://github.com/citation-style-language/schema/raw/master/csl-citation.json"} </w:instrText>
      </w:r>
      <w:r w:rsidR="00084CC8">
        <w:fldChar w:fldCharType="separate"/>
      </w:r>
      <w:r w:rsidR="00084CC8" w:rsidRPr="00084CC8">
        <w:t>[10]</w:t>
      </w:r>
      <w:r w:rsidR="00084CC8">
        <w:fldChar w:fldCharType="end"/>
      </w:r>
      <w:r w:rsidR="00CD78C5">
        <w:t>.</w:t>
      </w:r>
      <w:r w:rsidR="00BB6443">
        <w:t xml:space="preserve"> </w:t>
      </w:r>
    </w:p>
    <w:p w14:paraId="57685D8C" w14:textId="306A5FDD" w:rsidR="00552DAD" w:rsidRDefault="00552DAD" w:rsidP="00552DAD">
      <w:pPr>
        <w:pStyle w:val="Ttulo3PT"/>
      </w:pPr>
      <w:r>
        <w:t>MySQL</w:t>
      </w:r>
    </w:p>
    <w:p w14:paraId="0387EB73" w14:textId="324391F1" w:rsidR="009239D7" w:rsidRDefault="006C0C55" w:rsidP="009239D7">
      <w:pPr>
        <w:pStyle w:val="Texto"/>
      </w:pPr>
      <w:r>
        <w:t>MySQL e</w:t>
      </w:r>
      <w:r w:rsidR="007668FA">
        <w:t xml:space="preserve">s de las bases de datos </w:t>
      </w:r>
      <w:r>
        <w:t>más populares, es de código abierto</w:t>
      </w:r>
      <w:r w:rsidR="00943596">
        <w:t>, reconocida como una de las bases de datos más confiables</w:t>
      </w:r>
      <w:r w:rsidR="00E11236">
        <w:t>, permite organizar los datos en una o más tablas de datos en las que los dichos datos y sus tipos se relacionan entre sí</w:t>
      </w:r>
      <w:r w:rsidR="003E20CC">
        <w:t xml:space="preserve"> permitiendo entonces estructurar los datos, por ende permite el lenguaje SQL </w:t>
      </w:r>
      <w:r w:rsidR="00C97DE6">
        <w:t>para la creación, modificación, y extracción de datos desde la base de</w:t>
      </w:r>
      <w:r w:rsidR="007D4F06">
        <w:t xml:space="preserve"> </w:t>
      </w:r>
      <w:r w:rsidR="00C97DE6">
        <w:t>datos</w:t>
      </w:r>
      <w:r w:rsidR="00604240">
        <w:t xml:space="preserve"> </w:t>
      </w:r>
      <w:r w:rsidR="00140E8E">
        <w:fldChar w:fldCharType="begin"/>
      </w:r>
      <w:r w:rsidR="00140E8E">
        <w:instrText xml:space="preserve"> ADDIN ZOTERO_ITEM CSL_CITATION {"citationID":"LMHxqC8z","properties":{"formattedCitation":"[11]","plainCitation":"[11]","noteIndex":0},"citationItems":[{"id":300,"uris":["http://zotero.org/groups/2637715/items/AAY8TAPF"],"uri":["http://zotero.org/groups/2637715/items/AAY8TAPF"],"itemData":{"id":300,"type":"webpage","abstract":"In this blog, our expert gives an overview of MySQL, including what it is, how it works, potential use cases, and how it compares to other popular open source RDBMS.","container-title":"OpenLogic by Perforce","language":"en","title":"MySQL Overview: Key Features, Benefits, and Use Cases","title-short":"MySQL Overview","URL":"https://www.openlogic.com/blog/mysql-overview","author":[{"family":"Andrew Pomponio","given":""}],"accessed":{"date-parts":[["2021",12,21]]}}}],"schema":"https://github.com/citation-style-language/schema/raw/master/csl-citation.json"} </w:instrText>
      </w:r>
      <w:r w:rsidR="00140E8E">
        <w:fldChar w:fldCharType="separate"/>
      </w:r>
      <w:r w:rsidR="00140E8E" w:rsidRPr="00140E8E">
        <w:t>[11]</w:t>
      </w:r>
      <w:r w:rsidR="00140E8E">
        <w:fldChar w:fldCharType="end"/>
      </w:r>
      <w:r w:rsidR="00C97DE6">
        <w:t>.</w:t>
      </w:r>
    </w:p>
    <w:p w14:paraId="7038C371" w14:textId="7BDAD82C" w:rsidR="00FF6B9E" w:rsidRDefault="00961819" w:rsidP="00FF6B9E">
      <w:pPr>
        <w:pStyle w:val="Ttulo3PT"/>
      </w:pPr>
      <w:r>
        <w:t xml:space="preserve">MySQL </w:t>
      </w:r>
      <w:proofErr w:type="spellStart"/>
      <w:r>
        <w:t>Connector</w:t>
      </w:r>
      <w:proofErr w:type="spellEnd"/>
      <w:r>
        <w:t>/J</w:t>
      </w:r>
    </w:p>
    <w:p w14:paraId="5404DCA0" w14:textId="65C04A6F" w:rsidR="00961819" w:rsidRDefault="007D76D4" w:rsidP="00BD6BE1">
      <w:pPr>
        <w:pStyle w:val="Texto"/>
      </w:pPr>
      <w:r>
        <w:t xml:space="preserve">MySQL </w:t>
      </w:r>
      <w:proofErr w:type="spellStart"/>
      <w:r>
        <w:t>Connector</w:t>
      </w:r>
      <w:proofErr w:type="spellEnd"/>
      <w:r>
        <w:t xml:space="preserve">/J </w:t>
      </w:r>
      <w:r w:rsidR="00684383">
        <w:t xml:space="preserve">es una librería </w:t>
      </w:r>
      <w:r w:rsidR="00F07CD4">
        <w:t xml:space="preserve">para la conectividad de MySQL con aplicaciones </w:t>
      </w:r>
      <w:r w:rsidR="00C916B2">
        <w:t xml:space="preserve">que sirven de </w:t>
      </w:r>
      <w:r w:rsidR="00F07CD4">
        <w:t>cliente</w:t>
      </w:r>
      <w:r w:rsidR="00C916B2">
        <w:t xml:space="preserve"> y están</w:t>
      </w:r>
      <w:r w:rsidR="00F07CD4">
        <w:t xml:space="preserve"> desarrolladas en </w:t>
      </w:r>
      <w:r w:rsidR="009D73B6">
        <w:t>el lenguaje de programación Java</w:t>
      </w:r>
      <w:r w:rsidR="00A273DB">
        <w:t xml:space="preserve">, implementando la API de Conectividad </w:t>
      </w:r>
      <w:r w:rsidR="004A5ECB">
        <w:t>de Base de Datos en Java(JDBC, por sus siglas en inglés)</w:t>
      </w:r>
      <w:r w:rsidR="002E6D43">
        <w:t xml:space="preserve"> que proporciona funciones</w:t>
      </w:r>
      <w:r w:rsidR="00C85644">
        <w:t xml:space="preserve"> de registro automático </w:t>
      </w:r>
      <w:r w:rsidR="00C20F2C">
        <w:t xml:space="preserve">a través del Driver Manager, comprobaciones </w:t>
      </w:r>
      <w:r w:rsidR="006364EA">
        <w:t xml:space="preserve">para realizar validaciones </w:t>
      </w:r>
      <w:r w:rsidR="007163C2">
        <w:t>estandarizadas</w:t>
      </w:r>
      <w:r w:rsidR="006364EA">
        <w:t xml:space="preserve">, </w:t>
      </w:r>
      <w:r w:rsidR="007163C2">
        <w:t xml:space="preserve"> excepciones SQL </w:t>
      </w:r>
      <w:r w:rsidR="008C594E">
        <w:t xml:space="preserve">categorizadas, </w:t>
      </w:r>
      <w:r w:rsidR="00303609">
        <w:t xml:space="preserve">soporte para </w:t>
      </w:r>
      <w:r w:rsidR="00C023AB">
        <w:t xml:space="preserve">grandes actualizaciones, soporte para </w:t>
      </w:r>
      <w:r w:rsidR="006809C6">
        <w:t>variantes de fecha y hora</w:t>
      </w:r>
      <w:r w:rsidR="006100D7">
        <w:t xml:space="preserve"> locales</w:t>
      </w:r>
      <w:r w:rsidR="00FE1DF5">
        <w:t xml:space="preserve">, </w:t>
      </w:r>
      <w:proofErr w:type="spellStart"/>
      <w:r w:rsidR="00FE1DF5">
        <w:t>etc</w:t>
      </w:r>
      <w:proofErr w:type="spellEnd"/>
      <w:r w:rsidR="00FE1DF5">
        <w:t xml:space="preserve"> </w:t>
      </w:r>
      <w:r w:rsidR="00FE1DF5">
        <w:fldChar w:fldCharType="begin"/>
      </w:r>
      <w:r w:rsidR="00140E8E">
        <w:instrText xml:space="preserve"> ADDIN ZOTERO_ITEM CSL_CITATION {"citationID":"fKdinIDJ","properties":{"formattedCitation":"[12]","plainCitation":"[12]","noteIndex":0},"citationItems":[{"id":283,"uris":["http://zotero.org/groups/2637715/items/X3RKD4AE"],"uri":["http://zotero.org/groups/2637715/items/X3RKD4AE"],"itemData":{"id":283,"type":"webpage","title":"MySQL :: MySQL Connector/J 8.0 Developer Guide :: 1 Overview of MySQL Connector/J","URL":"https://dev.mysql.com/doc/connector-j/8.0/en/connector-j-overview.html","accessed":{"date-parts":[["2021",12,17]]}}}],"schema":"https://github.com/citation-style-language/schema/raw/master/csl-citation.json"} </w:instrText>
      </w:r>
      <w:r w:rsidR="00FE1DF5">
        <w:fldChar w:fldCharType="separate"/>
      </w:r>
      <w:r w:rsidR="00140E8E" w:rsidRPr="00140E8E">
        <w:t>[12]</w:t>
      </w:r>
      <w:r w:rsidR="00FE1DF5">
        <w:fldChar w:fldCharType="end"/>
      </w:r>
      <w:r w:rsidR="00FE1DF5">
        <w:t>.</w:t>
      </w:r>
    </w:p>
    <w:p w14:paraId="420E6504" w14:textId="292B3302" w:rsidR="00F51D5B" w:rsidRDefault="00DB67E7" w:rsidP="00DB67E7">
      <w:pPr>
        <w:pStyle w:val="Ttulo3PT"/>
      </w:pPr>
      <w:proofErr w:type="spellStart"/>
      <w:r>
        <w:t>JavaFX</w:t>
      </w:r>
      <w:proofErr w:type="spellEnd"/>
    </w:p>
    <w:p w14:paraId="7D38BD0B" w14:textId="58DAF901" w:rsidR="00DB67E7" w:rsidRDefault="00CE19DE" w:rsidP="00BD6BE1">
      <w:pPr>
        <w:pStyle w:val="Texto"/>
      </w:pPr>
      <w:proofErr w:type="spellStart"/>
      <w:r>
        <w:t>JavaFX</w:t>
      </w:r>
      <w:proofErr w:type="spellEnd"/>
      <w:r>
        <w:t xml:space="preserve"> es un conjunto de </w:t>
      </w:r>
      <w:r w:rsidR="003F0327">
        <w:t xml:space="preserve">paquetes gráficos </w:t>
      </w:r>
      <w:r w:rsidR="00537054">
        <w:t xml:space="preserve">y medios </w:t>
      </w:r>
      <w:r w:rsidR="002C6C82">
        <w:t>para el</w:t>
      </w:r>
      <w:r w:rsidR="00AC64A2">
        <w:t xml:space="preserve"> diseño, </w:t>
      </w:r>
      <w:r w:rsidR="007372BB">
        <w:t xml:space="preserve">creación, </w:t>
      </w:r>
      <w:r w:rsidR="00DF1CB0">
        <w:t>pruebas e implementaciones de aplicaciones de cliente que funcionarán de manera consistente en diversas plataformas</w:t>
      </w:r>
      <w:r w:rsidR="00FD2391">
        <w:t>,</w:t>
      </w:r>
      <w:r w:rsidR="00FC23BD">
        <w:t xml:space="preserve"> al tener compatibilidad multiplataforma </w:t>
      </w:r>
      <w:r w:rsidR="008D3F64">
        <w:t xml:space="preserve">ofrece una experiencia en ejecución coherente para los desarrolladores </w:t>
      </w:r>
      <w:r w:rsidR="00AD2FE5">
        <w:t xml:space="preserve">y usuarios de aplicaciones de </w:t>
      </w:r>
      <w:r w:rsidR="00BB45D7">
        <w:t>estas aplicaciones</w:t>
      </w:r>
      <w:r w:rsidR="00C30035">
        <w:t xml:space="preserve"> </w:t>
      </w:r>
      <w:r w:rsidR="00E16851">
        <w:fldChar w:fldCharType="begin"/>
      </w:r>
      <w:r w:rsidR="00140E8E">
        <w:instrText xml:space="preserve"> ADDIN ZOTERO_ITEM CSL_CITATION {"citationID":"ZMqNdqNh","properties":{"formattedCitation":"[13]","plainCitation":"[13]","noteIndex":0},"citationItems":[{"id":285,"uris":["http://zotero.org/groups/2637715/items/MV5HGMFU"],"uri":["http://zotero.org/groups/2637715/items/MV5HGMFU"],"itemData":{"id":285,"type":"webpage","title":"1 JavaFX Overview (Release 8)","URL":"https://docs.oracle.com/javase/8/javafx/get-started-tutorial/jfx-overview.htm","accessed":{"date-parts":[["2021",12,17]]}}}],"schema":"https://github.com/citation-style-language/schema/raw/master/csl-citation.json"} </w:instrText>
      </w:r>
      <w:r w:rsidR="00E16851">
        <w:fldChar w:fldCharType="separate"/>
      </w:r>
      <w:r w:rsidR="00140E8E" w:rsidRPr="00140E8E">
        <w:t>[13]</w:t>
      </w:r>
      <w:r w:rsidR="00E16851">
        <w:fldChar w:fldCharType="end"/>
      </w:r>
      <w:r w:rsidR="00BB45D7">
        <w:t xml:space="preserve">. </w:t>
      </w:r>
    </w:p>
    <w:p w14:paraId="168DDE9E" w14:textId="5C97C026" w:rsidR="006E38BA" w:rsidRDefault="006E38BA" w:rsidP="006E38BA">
      <w:pPr>
        <w:pStyle w:val="Ttulo3PT"/>
      </w:pPr>
      <w:r>
        <w:t>Git</w:t>
      </w:r>
    </w:p>
    <w:p w14:paraId="6BDEE7A9" w14:textId="0F907522" w:rsidR="006E38BA" w:rsidRDefault="009A7E89" w:rsidP="00BD6BE1">
      <w:pPr>
        <w:pStyle w:val="Texto"/>
      </w:pPr>
      <w:r>
        <w:t>Git e</w:t>
      </w:r>
      <w:r w:rsidR="000D40C4">
        <w:t>s un sistema de control de versiones de código abierto creado por Linus Torvalds</w:t>
      </w:r>
      <w:r>
        <w:t xml:space="preserve">, permite crear ramas, fusionarlas y reescribir el historial del repositorio, permitiendo varios flujos de trabajo coexistiendo a la vez, también </w:t>
      </w:r>
      <w:r w:rsidR="00877936">
        <w:t xml:space="preserve">permite a los equipos de desarrollo revisar </w:t>
      </w:r>
      <w:r w:rsidR="00877936">
        <w:lastRenderedPageBreak/>
        <w:t>de manera eficiente el código de los demás, se considera a este software como el estándar moderno para el desarrollo de software</w:t>
      </w:r>
      <w:r w:rsidR="000E494D">
        <w:t xml:space="preserve"> </w:t>
      </w:r>
      <w:r w:rsidR="000E494D">
        <w:fldChar w:fldCharType="begin"/>
      </w:r>
      <w:r w:rsidR="00140E8E">
        <w:instrText xml:space="preserve"> ADDIN ZOTERO_ITEM CSL_CITATION {"citationID":"oZGwqxfs","properties":{"formattedCitation":"[14]","plainCitation":"[14]","noteIndex":0},"citationItems":[{"id":296,"uris":["http://zotero.org/groups/2637715/items/PZX7QB43"],"uri":["http://zotero.org/groups/2637715/items/PZX7QB43"],"itemData":{"id":296,"type":"webpage","abstract":"Learn Git with beginner to advanced Git tutorials on workflows, git commands, git migration and code review.","container-title":"Atlassian","language":"en","title":"Learn Git- Git tutorials, workflows and commands | Atlassian Git Tutorial","URL":"https://www.atlassian.com/git","author":[{"family":"Atlassian","given":""}],"accessed":{"date-parts":[["2021",12,18]]}}}],"schema":"https://github.com/citation-style-language/schema/raw/master/csl-citation.json"} </w:instrText>
      </w:r>
      <w:r w:rsidR="000E494D">
        <w:fldChar w:fldCharType="separate"/>
      </w:r>
      <w:r w:rsidR="00140E8E" w:rsidRPr="00140E8E">
        <w:t>[14]</w:t>
      </w:r>
      <w:r w:rsidR="000E494D">
        <w:fldChar w:fldCharType="end"/>
      </w:r>
      <w:r w:rsidR="00877936">
        <w:t>.</w:t>
      </w:r>
    </w:p>
    <w:p w14:paraId="55E20EA1" w14:textId="78B8CE29" w:rsidR="00981E55" w:rsidRDefault="00981E55" w:rsidP="00981E55">
      <w:pPr>
        <w:pStyle w:val="Ttulo3PT"/>
      </w:pPr>
      <w:r>
        <w:t>GitHub</w:t>
      </w:r>
    </w:p>
    <w:p w14:paraId="31D5954C" w14:textId="0E95D163" w:rsidR="00981E55" w:rsidRDefault="00D44194" w:rsidP="00BD6BE1">
      <w:pPr>
        <w:pStyle w:val="Texto"/>
      </w:pPr>
      <w:r>
        <w:t xml:space="preserve">GitHub es una empresa que </w:t>
      </w:r>
      <w:r w:rsidR="00D23069">
        <w:t xml:space="preserve">ofrece un servicio del mismo nombre para almacenar repositorios Git en la nube, su </w:t>
      </w:r>
      <w:r w:rsidR="003C2BB0">
        <w:t>principal característica es la facilidad que ofrece a las personas y equipos para usar Git tanto para el control de versiones y para la colaboración</w:t>
      </w:r>
      <w:r w:rsidR="0031361B">
        <w:t>,</w:t>
      </w:r>
      <w:r w:rsidR="002B04B6">
        <w:t xml:space="preserve"> si no existiese GitHub</w:t>
      </w:r>
      <w:r w:rsidR="00013A4D">
        <w:t xml:space="preserve">, la utilización de </w:t>
      </w:r>
      <w:r w:rsidR="00573C15">
        <w:t>G</w:t>
      </w:r>
      <w:r w:rsidR="00013A4D">
        <w:t xml:space="preserve">it </w:t>
      </w:r>
      <w:r w:rsidR="00573C15">
        <w:t xml:space="preserve">requeriría de más conocimientos </w:t>
      </w:r>
      <w:r w:rsidR="004211EA">
        <w:t xml:space="preserve">técnicos así como la utilización de la línea de comandos </w:t>
      </w:r>
      <w:r w:rsidR="00466842">
        <w:fldChar w:fldCharType="begin"/>
      </w:r>
      <w:r w:rsidR="00140E8E">
        <w:instrText xml:space="preserve"> ADDIN ZOTERO_ITEM CSL_CITATION {"citationID":"yAwKMmMI","properties":{"formattedCitation":"[15]","plainCitation":"[15]","noteIndex":0},"citationItems":[{"id":298,"uris":["http://zotero.org/groups/2637715/items/YQCMGNXM"],"uri":["http://zotero.org/groups/2637715/items/YQCMGNXM"],"itemData":{"id":298,"type":"webpage","abstract":"At a high level, GitHub is a website and cloud-based service that helps developers store and manage their code, as well as track and control changes to","container-title":"Kinsta®","language":"en-US","title":"What Is GitHub? A Beginner's Introduction to GitHub","title-short":"What Is GitHub?","URL":"https://kinsta.com/knowledgebase/what-is-github/","accessed":{"date-parts":[["2021",12,20]]}}}],"schema":"https://github.com/citation-style-language/schema/raw/master/csl-citation.json"} </w:instrText>
      </w:r>
      <w:r w:rsidR="00466842">
        <w:fldChar w:fldCharType="separate"/>
      </w:r>
      <w:r w:rsidR="00140E8E" w:rsidRPr="00140E8E">
        <w:t>[15]</w:t>
      </w:r>
      <w:r w:rsidR="00466842">
        <w:fldChar w:fldCharType="end"/>
      </w:r>
      <w:r w:rsidR="003C2BB0">
        <w:t>.</w:t>
      </w:r>
    </w:p>
    <w:p w14:paraId="72841FAE" w14:textId="3A872687" w:rsidR="004770F7" w:rsidRDefault="004E14DB" w:rsidP="004E14DB">
      <w:pPr>
        <w:pStyle w:val="Ttulo3PT"/>
      </w:pPr>
      <w:r>
        <w:t xml:space="preserve">Método de Priorización </w:t>
      </w:r>
      <w:proofErr w:type="spellStart"/>
      <w:r>
        <w:t>MoSCoW</w:t>
      </w:r>
      <w:proofErr w:type="spellEnd"/>
    </w:p>
    <w:p w14:paraId="68DE9CDD" w14:textId="7AAA8707" w:rsidR="004E14DB" w:rsidRDefault="00805338" w:rsidP="004E14DB">
      <w:pPr>
        <w:pStyle w:val="Texto"/>
      </w:pPr>
      <w:r>
        <w:t xml:space="preserve">El método de priorización </w:t>
      </w:r>
      <w:proofErr w:type="spellStart"/>
      <w:r w:rsidR="006B13B2">
        <w:t>MoSCoW</w:t>
      </w:r>
      <w:proofErr w:type="spellEnd"/>
      <w:r w:rsidR="006B13B2">
        <w:t xml:space="preserve"> </w:t>
      </w:r>
      <w:r w:rsidR="00681FA6">
        <w:t xml:space="preserve">es una técnica para definir la priorización de </w:t>
      </w:r>
      <w:r w:rsidR="009A40F4">
        <w:t xml:space="preserve">tareas y así permitir que los </w:t>
      </w:r>
      <w:proofErr w:type="spellStart"/>
      <w:r w:rsidR="009A40F4">
        <w:t>S</w:t>
      </w:r>
      <w:r w:rsidR="007F2125">
        <w:t>takeholders</w:t>
      </w:r>
      <w:proofErr w:type="spellEnd"/>
      <w:r w:rsidR="007F2125">
        <w:t xml:space="preserve"> </w:t>
      </w:r>
      <w:r w:rsidR="00977584">
        <w:t>comprendan la importancia a cada entrega de un requisito</w:t>
      </w:r>
      <w:r w:rsidR="004338CA">
        <w:t xml:space="preserve"> </w:t>
      </w:r>
      <w:r w:rsidR="004338CA">
        <w:fldChar w:fldCharType="begin"/>
      </w:r>
      <w:r w:rsidR="004338CA">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4338CA">
        <w:fldChar w:fldCharType="separate"/>
      </w:r>
      <w:r w:rsidR="004338CA" w:rsidRPr="004338CA">
        <w:t>[16]</w:t>
      </w:r>
      <w:r w:rsidR="004338CA">
        <w:fldChar w:fldCharType="end"/>
      </w:r>
      <w:r w:rsidR="00977584">
        <w:t xml:space="preserve">. </w:t>
      </w:r>
      <w:r w:rsidR="00ED2ECE">
        <w:t xml:space="preserve">El término </w:t>
      </w:r>
      <w:proofErr w:type="spellStart"/>
      <w:r w:rsidR="00ED2ECE">
        <w:t>MoSCoW</w:t>
      </w:r>
      <w:proofErr w:type="spellEnd"/>
      <w:r w:rsidR="00ED2ECE">
        <w:t xml:space="preserve"> </w:t>
      </w:r>
      <w:r w:rsidR="00234D09">
        <w:t xml:space="preserve">es un acrónimo que deriva desde la primera letra de cada categoría de priorización definida dentro de esta </w:t>
      </w:r>
      <w:r w:rsidR="00D407F1">
        <w:t>técnica</w:t>
      </w:r>
      <w:r w:rsidR="00625233">
        <w:t xml:space="preserve"> a continuación se muestra el significado de cada categoría</w:t>
      </w:r>
      <w:r w:rsidR="00E522F7">
        <w:t xml:space="preserve"> </w:t>
      </w:r>
      <w:r w:rsidR="00E522F7">
        <w:fldChar w:fldCharType="begin"/>
      </w:r>
      <w:r w:rsidR="00E522F7">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E522F7">
        <w:fldChar w:fldCharType="separate"/>
      </w:r>
      <w:r w:rsidR="00E522F7" w:rsidRPr="004338CA">
        <w:t>[16]</w:t>
      </w:r>
      <w:r w:rsidR="00E522F7">
        <w:fldChar w:fldCharType="end"/>
      </w:r>
      <w:r w:rsidR="00625233">
        <w:t>:</w:t>
      </w:r>
    </w:p>
    <w:p w14:paraId="54FA092D" w14:textId="7DBDC2E1" w:rsidR="00625233" w:rsidRDefault="00625233" w:rsidP="00625233">
      <w:pPr>
        <w:pStyle w:val="Texto"/>
        <w:numPr>
          <w:ilvl w:val="0"/>
          <w:numId w:val="51"/>
        </w:numPr>
        <w:rPr>
          <w:lang w:val="es-419"/>
        </w:rPr>
      </w:pPr>
      <w:r w:rsidRPr="008C68F0">
        <w:rPr>
          <w:lang w:val="es-419"/>
        </w:rPr>
        <w:t>Mo</w:t>
      </w:r>
      <w:r w:rsidR="009D2330" w:rsidRPr="008C68F0">
        <w:rPr>
          <w:lang w:val="es-419"/>
        </w:rPr>
        <w:t>:</w:t>
      </w:r>
      <w:r w:rsidR="008C68F0" w:rsidRPr="008C68F0">
        <w:rPr>
          <w:lang w:val="es-419"/>
        </w:rPr>
        <w:t xml:space="preserve"> Significa “</w:t>
      </w:r>
      <w:proofErr w:type="spellStart"/>
      <w:r w:rsidR="008C68F0" w:rsidRPr="008C68F0">
        <w:rPr>
          <w:lang w:val="es-419"/>
        </w:rPr>
        <w:t>Mus</w:t>
      </w:r>
      <w:r w:rsidR="004B2F3C">
        <w:rPr>
          <w:lang w:val="es-419"/>
        </w:rPr>
        <w:t>t</w:t>
      </w:r>
      <w:proofErr w:type="spellEnd"/>
      <w:r w:rsidR="004B2F3C">
        <w:rPr>
          <w:lang w:val="es-419"/>
        </w:rPr>
        <w:t xml:space="preserve"> Have”</w:t>
      </w:r>
      <w:r w:rsidR="00C10CC9">
        <w:rPr>
          <w:lang w:val="es-419"/>
        </w:rPr>
        <w:t xml:space="preserve"> se refiere a los requerimientos que son críticos y deben </w:t>
      </w:r>
      <w:r w:rsidR="004B2F3C">
        <w:rPr>
          <w:lang w:val="es-419"/>
        </w:rPr>
        <w:t>ser implementados en un producto de manera prioritaria</w:t>
      </w:r>
      <w:r w:rsidR="00A56FA4">
        <w:rPr>
          <w:lang w:val="es-419"/>
        </w:rPr>
        <w:t>, incluso si uno de los requerimientos con esta prioridad no se ha tomado en cuenta el despliegue se considera incumplido</w:t>
      </w:r>
      <w:r w:rsidR="00E522F7">
        <w:rPr>
          <w:lang w:val="es-419"/>
        </w:rPr>
        <w:t xml:space="preserve"> </w:t>
      </w:r>
      <w:r w:rsidR="00E522F7">
        <w:fldChar w:fldCharType="begin"/>
      </w:r>
      <w:r w:rsidR="00E522F7">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E522F7">
        <w:fldChar w:fldCharType="separate"/>
      </w:r>
      <w:r w:rsidR="00E522F7" w:rsidRPr="004338CA">
        <w:t>[16]</w:t>
      </w:r>
      <w:r w:rsidR="00E522F7">
        <w:fldChar w:fldCharType="end"/>
      </w:r>
      <w:r w:rsidR="00E522F7">
        <w:t>.</w:t>
      </w:r>
    </w:p>
    <w:p w14:paraId="0C9ACEF8" w14:textId="525EB57C" w:rsidR="00A56FA4" w:rsidRDefault="00A8527F" w:rsidP="00625233">
      <w:pPr>
        <w:pStyle w:val="Texto"/>
        <w:numPr>
          <w:ilvl w:val="0"/>
          <w:numId w:val="51"/>
        </w:numPr>
        <w:rPr>
          <w:lang w:val="es-419"/>
        </w:rPr>
      </w:pPr>
      <w:r>
        <w:rPr>
          <w:lang w:val="es-419"/>
        </w:rPr>
        <w:t>S: Significa “</w:t>
      </w:r>
      <w:proofErr w:type="spellStart"/>
      <w:r>
        <w:rPr>
          <w:lang w:val="es-419"/>
        </w:rPr>
        <w:t>Should</w:t>
      </w:r>
      <w:proofErr w:type="spellEnd"/>
      <w:r>
        <w:rPr>
          <w:lang w:val="es-419"/>
        </w:rPr>
        <w:t>” se refiere a requerimientos que son importantes</w:t>
      </w:r>
      <w:r w:rsidR="000909C0">
        <w:rPr>
          <w:lang w:val="es-419"/>
        </w:rPr>
        <w:t>, pero no críticos para el despliegue</w:t>
      </w:r>
      <w:r w:rsidR="00E522F7">
        <w:rPr>
          <w:lang w:val="es-419"/>
        </w:rPr>
        <w:t xml:space="preserve"> </w:t>
      </w:r>
      <w:r w:rsidR="00E522F7">
        <w:fldChar w:fldCharType="begin"/>
      </w:r>
      <w:r w:rsidR="00E522F7">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E522F7">
        <w:fldChar w:fldCharType="separate"/>
      </w:r>
      <w:r w:rsidR="00E522F7" w:rsidRPr="004338CA">
        <w:t>[16]</w:t>
      </w:r>
      <w:r w:rsidR="00E522F7">
        <w:fldChar w:fldCharType="end"/>
      </w:r>
      <w:r w:rsidR="00E522F7">
        <w:t>.</w:t>
      </w:r>
    </w:p>
    <w:p w14:paraId="2A0FAF85" w14:textId="42B5D0F4" w:rsidR="000909C0" w:rsidRDefault="000909C0" w:rsidP="00625233">
      <w:pPr>
        <w:pStyle w:val="Texto"/>
        <w:numPr>
          <w:ilvl w:val="0"/>
          <w:numId w:val="51"/>
        </w:numPr>
        <w:rPr>
          <w:lang w:val="es-419"/>
        </w:rPr>
      </w:pPr>
      <w:r>
        <w:rPr>
          <w:lang w:val="es-419"/>
        </w:rPr>
        <w:t xml:space="preserve">Co: </w:t>
      </w:r>
      <w:r w:rsidR="00794F26">
        <w:rPr>
          <w:lang w:val="es-419"/>
        </w:rPr>
        <w:t>Significa “</w:t>
      </w:r>
      <w:proofErr w:type="spellStart"/>
      <w:r w:rsidR="00794F26">
        <w:rPr>
          <w:lang w:val="es-419"/>
        </w:rPr>
        <w:t>Could</w:t>
      </w:r>
      <w:proofErr w:type="spellEnd"/>
      <w:r w:rsidR="00794F26">
        <w:rPr>
          <w:lang w:val="es-419"/>
        </w:rPr>
        <w:t xml:space="preserve"> Have” se refiere a requerimientos deseables pero que no son obligatorios para el </w:t>
      </w:r>
      <w:r w:rsidR="004A79F9">
        <w:rPr>
          <w:lang w:val="es-419"/>
        </w:rPr>
        <w:t>desp</w:t>
      </w:r>
      <w:r w:rsidR="004A7CC7">
        <w:rPr>
          <w:lang w:val="es-419"/>
        </w:rPr>
        <w:t>liegue, en general son mejoras de bajo costo</w:t>
      </w:r>
      <w:r w:rsidR="0084128E">
        <w:rPr>
          <w:lang w:val="es-419"/>
        </w:rPr>
        <w:t xml:space="preserve"> </w:t>
      </w:r>
      <w:r w:rsidR="0084128E">
        <w:fldChar w:fldCharType="begin"/>
      </w:r>
      <w:r w:rsidR="0084128E">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84128E">
        <w:fldChar w:fldCharType="separate"/>
      </w:r>
      <w:r w:rsidR="0084128E" w:rsidRPr="004338CA">
        <w:t>[16]</w:t>
      </w:r>
      <w:r w:rsidR="0084128E">
        <w:fldChar w:fldCharType="end"/>
      </w:r>
      <w:r w:rsidR="0084128E">
        <w:t>.</w:t>
      </w:r>
    </w:p>
    <w:p w14:paraId="634C6266" w14:textId="06396708" w:rsidR="004A7CC7" w:rsidRPr="008C68F0" w:rsidRDefault="001B4ED7" w:rsidP="00625233">
      <w:pPr>
        <w:pStyle w:val="Texto"/>
        <w:numPr>
          <w:ilvl w:val="0"/>
          <w:numId w:val="51"/>
        </w:numPr>
        <w:rPr>
          <w:lang w:val="es-419"/>
        </w:rPr>
      </w:pPr>
      <w:r>
        <w:rPr>
          <w:lang w:val="es-419"/>
        </w:rPr>
        <w:t xml:space="preserve">W: </w:t>
      </w:r>
      <w:r w:rsidR="00406E7C">
        <w:rPr>
          <w:lang w:val="es-419"/>
        </w:rPr>
        <w:t>Significa</w:t>
      </w:r>
      <w:r>
        <w:rPr>
          <w:lang w:val="es-419"/>
        </w:rPr>
        <w:t xml:space="preserve"> “</w:t>
      </w:r>
      <w:proofErr w:type="spellStart"/>
      <w:r>
        <w:rPr>
          <w:lang w:val="es-419"/>
        </w:rPr>
        <w:t>W</w:t>
      </w:r>
      <w:r w:rsidR="00406E7C">
        <w:rPr>
          <w:lang w:val="es-419"/>
        </w:rPr>
        <w:t>on’t</w:t>
      </w:r>
      <w:proofErr w:type="spellEnd"/>
      <w:r w:rsidR="00406E7C">
        <w:rPr>
          <w:lang w:val="es-419"/>
        </w:rPr>
        <w:t xml:space="preserve"> Have</w:t>
      </w:r>
      <w:r>
        <w:rPr>
          <w:lang w:val="es-419"/>
        </w:rPr>
        <w:t>”</w:t>
      </w:r>
      <w:r w:rsidR="00406E7C">
        <w:rPr>
          <w:lang w:val="es-419"/>
        </w:rPr>
        <w:t xml:space="preserve"> se refiere a los requerimientos menos críticos</w:t>
      </w:r>
      <w:r w:rsidR="009A0EB5">
        <w:rPr>
          <w:lang w:val="es-419"/>
        </w:rPr>
        <w:t xml:space="preserve"> o agregan poco valor que no corresponde a la estrategia del producto, pueden ser ignorados y revisarse en futuros despliegues</w:t>
      </w:r>
      <w:r w:rsidR="0084128E">
        <w:rPr>
          <w:lang w:val="es-419"/>
        </w:rPr>
        <w:t xml:space="preserve"> </w:t>
      </w:r>
      <w:r w:rsidR="0084128E">
        <w:fldChar w:fldCharType="begin"/>
      </w:r>
      <w:r w:rsidR="0084128E">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84128E">
        <w:fldChar w:fldCharType="separate"/>
      </w:r>
      <w:r w:rsidR="0084128E" w:rsidRPr="004338CA">
        <w:t>[16]</w:t>
      </w:r>
      <w:r w:rsidR="0084128E">
        <w:fldChar w:fldCharType="end"/>
      </w:r>
      <w:r w:rsidR="0084128E">
        <w:t>.</w:t>
      </w:r>
    </w:p>
    <w:p w14:paraId="2CDB936E" w14:textId="55A174AC" w:rsidR="00E50957" w:rsidRDefault="00E50957" w:rsidP="0027778E">
      <w:pPr>
        <w:pStyle w:val="Ttulo3PT"/>
      </w:pPr>
      <w:r>
        <w:t>SCRUM</w:t>
      </w:r>
    </w:p>
    <w:p w14:paraId="04A8FB4C" w14:textId="79B17E5F" w:rsidR="0027778E" w:rsidRDefault="0045104D" w:rsidP="00BD6BE1">
      <w:pPr>
        <w:pStyle w:val="Texto"/>
      </w:pPr>
      <w:r>
        <w:t xml:space="preserve">Scrum es un </w:t>
      </w:r>
      <w:r w:rsidR="00C344A4">
        <w:t xml:space="preserve">marco de trabajo </w:t>
      </w:r>
      <w:r w:rsidR="00201E18">
        <w:t xml:space="preserve">que permite organizar personas para enfrentar problemas complejos </w:t>
      </w:r>
      <w:r w:rsidR="004F0A5A">
        <w:t xml:space="preserve">de adaptación, </w:t>
      </w:r>
      <w:r w:rsidR="00B8377C">
        <w:t xml:space="preserve">para entregar productos de manera </w:t>
      </w:r>
      <w:r w:rsidR="00A624A8">
        <w:t>creativa y productiva generando el mayor valor posible</w:t>
      </w:r>
      <w:r w:rsidR="00510CDB">
        <w:t xml:space="preserve">, </w:t>
      </w:r>
      <w:r w:rsidR="00AA65EB">
        <w:t>para este proceso se requiere</w:t>
      </w:r>
      <w:r w:rsidR="00EA526D">
        <w:t xml:space="preserve"> de un rol llamado Scrum Master que pueda fomentar un entorno donde </w:t>
      </w:r>
      <w:r w:rsidR="004E7E01">
        <w:fldChar w:fldCharType="begin"/>
      </w:r>
      <w:r w:rsidR="004338CA">
        <w:instrText xml:space="preserve"> ADDIN ZOTERO_ITEM CSL_CITATION {"citationID":"U8HP2Rc6","properties":{"formattedCitation":"[17]","plainCitation":"[17]","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4E7E01">
        <w:fldChar w:fldCharType="separate"/>
      </w:r>
      <w:r w:rsidR="004338CA" w:rsidRPr="004338CA">
        <w:t>[17]</w:t>
      </w:r>
      <w:r w:rsidR="004E7E01">
        <w:fldChar w:fldCharType="end"/>
      </w:r>
      <w:r w:rsidR="00EA526D">
        <w:t xml:space="preserve">: </w:t>
      </w:r>
    </w:p>
    <w:p w14:paraId="1D7EE58E" w14:textId="040A558B" w:rsidR="00FA0347" w:rsidRDefault="006C0A6F" w:rsidP="00286260">
      <w:pPr>
        <w:pStyle w:val="Texto"/>
        <w:numPr>
          <w:ilvl w:val="0"/>
          <w:numId w:val="46"/>
        </w:numPr>
      </w:pPr>
      <w:r>
        <w:t xml:space="preserve">Un </w:t>
      </w:r>
      <w:proofErr w:type="spellStart"/>
      <w:r>
        <w:t>Product</w:t>
      </w:r>
      <w:proofErr w:type="spellEnd"/>
      <w:r>
        <w:t xml:space="preserve"> </w:t>
      </w:r>
      <w:proofErr w:type="spellStart"/>
      <w:r>
        <w:t>Owner</w:t>
      </w:r>
      <w:proofErr w:type="spellEnd"/>
      <w:r>
        <w:t xml:space="preserve"> </w:t>
      </w:r>
      <w:r w:rsidR="003F69C0" w:rsidRPr="00D51C2E">
        <w:t>que</w:t>
      </w:r>
      <w:r w:rsidR="003F69C0">
        <w:t xml:space="preserve"> será quien defina el </w:t>
      </w:r>
      <w:r w:rsidR="006F4E8E">
        <w:t xml:space="preserve">trabajo para el problema complejo a través de </w:t>
      </w:r>
      <w:r w:rsidR="00602ADA">
        <w:t xml:space="preserve">un </w:t>
      </w:r>
      <w:proofErr w:type="spellStart"/>
      <w:r w:rsidR="00602ADA">
        <w:t>Product</w:t>
      </w:r>
      <w:proofErr w:type="spellEnd"/>
      <w:r w:rsidR="00602ADA">
        <w:t xml:space="preserve"> Backlog</w:t>
      </w:r>
      <w:r w:rsidR="006C5160">
        <w:t xml:space="preserve"> </w:t>
      </w:r>
      <w:r w:rsidR="006C5160">
        <w:fldChar w:fldCharType="begin"/>
      </w:r>
      <w:r w:rsidR="004338CA">
        <w:instrText xml:space="preserve"> ADDIN ZOTERO_ITEM CSL_CITATION {"citationID":"tqyKcDj8","properties":{"formattedCitation":"[17]","plainCitation":"[17]","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4338CA" w:rsidRPr="004338CA">
        <w:t>[17]</w:t>
      </w:r>
      <w:r w:rsidR="006C5160">
        <w:fldChar w:fldCharType="end"/>
      </w:r>
      <w:r w:rsidR="006C5160">
        <w:t>.</w:t>
      </w:r>
    </w:p>
    <w:p w14:paraId="6C3A7ACD" w14:textId="44F2D963" w:rsidR="00602ADA" w:rsidRDefault="002E1F35" w:rsidP="00286260">
      <w:pPr>
        <w:pStyle w:val="Texto"/>
        <w:numPr>
          <w:ilvl w:val="0"/>
          <w:numId w:val="46"/>
        </w:numPr>
      </w:pPr>
      <w:r>
        <w:lastRenderedPageBreak/>
        <w:t>El Equipo Scrum que convertir</w:t>
      </w:r>
      <w:r w:rsidR="00B87096">
        <w:t xml:space="preserve">á las tareas definidas del </w:t>
      </w:r>
      <w:proofErr w:type="spellStart"/>
      <w:r w:rsidR="00B87096">
        <w:t>Product</w:t>
      </w:r>
      <w:proofErr w:type="spellEnd"/>
      <w:r w:rsidR="00B87096">
        <w:t xml:space="preserve"> Backlog </w:t>
      </w:r>
      <w:r w:rsidR="000D5C98">
        <w:t>en un incremento de valor durante un Sprint</w:t>
      </w:r>
      <w:r w:rsidR="006C5160">
        <w:t xml:space="preserve"> </w:t>
      </w:r>
      <w:r w:rsidR="006C5160">
        <w:fldChar w:fldCharType="begin"/>
      </w:r>
      <w:r w:rsidR="004338CA">
        <w:instrText xml:space="preserve"> ADDIN ZOTERO_ITEM CSL_CITATION {"citationID":"k1BVRxzy","properties":{"formattedCitation":"[17]","plainCitation":"[17]","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4338CA" w:rsidRPr="004338CA">
        <w:t>[17]</w:t>
      </w:r>
      <w:r w:rsidR="006C5160">
        <w:fldChar w:fldCharType="end"/>
      </w:r>
      <w:r w:rsidR="000D5C98">
        <w:t>.</w:t>
      </w:r>
    </w:p>
    <w:p w14:paraId="354ED1E0" w14:textId="507E4ADB" w:rsidR="000D5C98" w:rsidRDefault="00983E82" w:rsidP="00286260">
      <w:pPr>
        <w:pStyle w:val="Texto"/>
        <w:numPr>
          <w:ilvl w:val="0"/>
          <w:numId w:val="46"/>
        </w:numPr>
      </w:pPr>
      <w:r>
        <w:t xml:space="preserve">El Equipo Scrum y los </w:t>
      </w:r>
      <w:proofErr w:type="spellStart"/>
      <w:r w:rsidR="002A4A34">
        <w:t>S</w:t>
      </w:r>
      <w:r>
        <w:t>takeholders</w:t>
      </w:r>
      <w:proofErr w:type="spellEnd"/>
      <w:r>
        <w:t xml:space="preserve"> inspeccionarán los resultados para ajustarse </w:t>
      </w:r>
      <w:r w:rsidR="00611798">
        <w:t>al próximo Sprint</w:t>
      </w:r>
      <w:r w:rsidR="006C5160">
        <w:t xml:space="preserve"> </w:t>
      </w:r>
      <w:r w:rsidR="006C5160">
        <w:fldChar w:fldCharType="begin"/>
      </w:r>
      <w:r w:rsidR="004338CA">
        <w:instrText xml:space="preserve"> ADDIN ZOTERO_ITEM CSL_CITATION {"citationID":"9jExc62Q","properties":{"formattedCitation":"[17]","plainCitation":"[17]","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4338CA" w:rsidRPr="004338CA">
        <w:t>[17]</w:t>
      </w:r>
      <w:r w:rsidR="006C5160">
        <w:fldChar w:fldCharType="end"/>
      </w:r>
      <w:r w:rsidR="00611798">
        <w:t>.</w:t>
      </w:r>
    </w:p>
    <w:p w14:paraId="153D50F1" w14:textId="42C6960A" w:rsidR="00611798" w:rsidRDefault="00611798" w:rsidP="00286260">
      <w:pPr>
        <w:pStyle w:val="Texto"/>
        <w:numPr>
          <w:ilvl w:val="0"/>
          <w:numId w:val="46"/>
        </w:numPr>
      </w:pPr>
      <w:r>
        <w:t xml:space="preserve">El proceso se repetirá hasta terminar con </w:t>
      </w:r>
      <w:r w:rsidR="006C5160">
        <w:t xml:space="preserve">el problema complejo </w:t>
      </w:r>
      <w:r w:rsidR="006C5160">
        <w:fldChar w:fldCharType="begin"/>
      </w:r>
      <w:r w:rsidR="004338CA">
        <w:instrText xml:space="preserve"> ADDIN ZOTERO_ITEM CSL_CITATION {"citationID":"4LDwXg60","properties":{"formattedCitation":"[17]","plainCitation":"[17]","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4338CA" w:rsidRPr="004338CA">
        <w:t>[17]</w:t>
      </w:r>
      <w:r w:rsidR="006C5160">
        <w:fldChar w:fldCharType="end"/>
      </w:r>
      <w:r w:rsidR="006C5160">
        <w:t>.</w:t>
      </w:r>
    </w:p>
    <w:p w14:paraId="6E1933B3" w14:textId="28D06140" w:rsidR="00AB7B8E" w:rsidRDefault="005937C6" w:rsidP="00BD6BE1">
      <w:pPr>
        <w:pStyle w:val="Texto"/>
      </w:pPr>
      <w:r>
        <w:t>Scrum utiliza una se</w:t>
      </w:r>
      <w:r w:rsidR="001E1E3D">
        <w:t>rie de elementos para su funcionamiento como:</w:t>
      </w:r>
    </w:p>
    <w:p w14:paraId="5D2FA8D8" w14:textId="21342DAF" w:rsidR="001E1E3D" w:rsidRDefault="001E1E3D" w:rsidP="001E1E3D">
      <w:pPr>
        <w:pStyle w:val="Ttulo4PT"/>
      </w:pPr>
      <w:r>
        <w:t>Sprint</w:t>
      </w:r>
    </w:p>
    <w:p w14:paraId="4B594838" w14:textId="6E64EA25" w:rsidR="001E1E3D" w:rsidRDefault="003A765C" w:rsidP="00BD6BE1">
      <w:pPr>
        <w:pStyle w:val="Texto"/>
      </w:pPr>
      <w:r>
        <w:t xml:space="preserve">Los </w:t>
      </w:r>
      <w:proofErr w:type="spellStart"/>
      <w:r>
        <w:t>Sprint</w:t>
      </w:r>
      <w:r w:rsidR="00CE3FFB">
        <w:t>s</w:t>
      </w:r>
      <w:proofErr w:type="spellEnd"/>
      <w:r w:rsidR="00CE3FFB">
        <w:t xml:space="preserve"> son </w:t>
      </w:r>
      <w:r w:rsidR="00A133DD">
        <w:t>eventos</w:t>
      </w:r>
      <w:r w:rsidR="00CE3FFB">
        <w:t xml:space="preserve"> de duración fija</w:t>
      </w:r>
      <w:r w:rsidR="00A133DD">
        <w:t xml:space="preserve"> de hasta un mes</w:t>
      </w:r>
      <w:r w:rsidR="00C36858">
        <w:t xml:space="preserve">, un sprint comienza </w:t>
      </w:r>
      <w:r w:rsidR="007F0093">
        <w:t>inmediatamente después de que un anterior sprint haya terminado</w:t>
      </w:r>
      <w:r w:rsidR="002A4A34">
        <w:t xml:space="preserve"> </w:t>
      </w:r>
      <w:r w:rsidR="002A4A34">
        <w:fldChar w:fldCharType="begin"/>
      </w:r>
      <w:r w:rsidR="004338CA">
        <w:instrText xml:space="preserve"> ADDIN ZOTERO_ITEM CSL_CITATION {"citationID":"J8nOXwBN","properties":{"formattedCitation":"[18]","plainCitation":"[18]","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2A4A34">
        <w:fldChar w:fldCharType="separate"/>
      </w:r>
      <w:r w:rsidR="004338CA" w:rsidRPr="004338CA">
        <w:t>[18]</w:t>
      </w:r>
      <w:r w:rsidR="002A4A34">
        <w:fldChar w:fldCharType="end"/>
      </w:r>
      <w:r w:rsidR="007F0093">
        <w:t>.</w:t>
      </w:r>
      <w:r w:rsidR="007C3163">
        <w:t xml:space="preserve"> Entonces durante el Sprint:</w:t>
      </w:r>
    </w:p>
    <w:p w14:paraId="2EC5845C" w14:textId="4AD0E962" w:rsidR="007C3163" w:rsidRDefault="0070632B" w:rsidP="00286260">
      <w:pPr>
        <w:pStyle w:val="Texto"/>
        <w:numPr>
          <w:ilvl w:val="0"/>
          <w:numId w:val="47"/>
        </w:numPr>
      </w:pPr>
      <w:r>
        <w:t xml:space="preserve">No se realizan </w:t>
      </w:r>
      <w:r w:rsidR="00091BEC">
        <w:t xml:space="preserve">cambios </w:t>
      </w:r>
      <w:r w:rsidR="00D17296">
        <w:t>que alteren y pongan en peligro el objetivo del Sprint</w:t>
      </w:r>
      <w:r w:rsidR="00BB0F96">
        <w:t xml:space="preserve"> </w:t>
      </w:r>
      <w:r w:rsidR="00BB0F96">
        <w:fldChar w:fldCharType="begin"/>
      </w:r>
      <w:r w:rsidR="004338CA">
        <w:instrText xml:space="preserve"> ADDIN ZOTERO_ITEM CSL_CITATION {"citationID":"WQzQ4hhc","properties":{"formattedCitation":"[18]","plainCitation":"[18]","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4338CA" w:rsidRPr="004338CA">
        <w:t>[18]</w:t>
      </w:r>
      <w:r w:rsidR="00BB0F96">
        <w:fldChar w:fldCharType="end"/>
      </w:r>
      <w:r w:rsidR="00D17296">
        <w:t>.</w:t>
      </w:r>
    </w:p>
    <w:p w14:paraId="20AA2394" w14:textId="7B85AEAA" w:rsidR="00D17296" w:rsidRDefault="00166AB8" w:rsidP="00286260">
      <w:pPr>
        <w:pStyle w:val="Texto"/>
        <w:numPr>
          <w:ilvl w:val="0"/>
          <w:numId w:val="47"/>
        </w:numPr>
      </w:pPr>
      <w:r>
        <w:t>La calidad no debe disminuir</w:t>
      </w:r>
      <w:r w:rsidR="00BB0F96">
        <w:t xml:space="preserve"> </w:t>
      </w:r>
      <w:r w:rsidR="00BB0F96">
        <w:fldChar w:fldCharType="begin"/>
      </w:r>
      <w:r w:rsidR="004338CA">
        <w:instrText xml:space="preserve"> ADDIN ZOTERO_ITEM CSL_CITATION {"citationID":"VjC9DHRT","properties":{"formattedCitation":"[18]","plainCitation":"[18]","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4338CA" w:rsidRPr="004338CA">
        <w:t>[18]</w:t>
      </w:r>
      <w:r w:rsidR="00BB0F96">
        <w:fldChar w:fldCharType="end"/>
      </w:r>
      <w:r w:rsidR="00BB0F96">
        <w:t>.</w:t>
      </w:r>
    </w:p>
    <w:p w14:paraId="692EC0AD" w14:textId="6E345B90" w:rsidR="00166AB8" w:rsidRDefault="003437A5" w:rsidP="00286260">
      <w:pPr>
        <w:pStyle w:val="Texto"/>
        <w:numPr>
          <w:ilvl w:val="0"/>
          <w:numId w:val="47"/>
        </w:numPr>
        <w:rPr>
          <w:lang w:val="es-419"/>
        </w:rPr>
      </w:pPr>
      <w:r w:rsidRPr="003437A5">
        <w:rPr>
          <w:lang w:val="es-419"/>
        </w:rPr>
        <w:t xml:space="preserve">El </w:t>
      </w:r>
      <w:proofErr w:type="spellStart"/>
      <w:r w:rsidRPr="003437A5">
        <w:rPr>
          <w:lang w:val="es-419"/>
        </w:rPr>
        <w:t>Product</w:t>
      </w:r>
      <w:proofErr w:type="spellEnd"/>
      <w:r w:rsidRPr="003437A5">
        <w:rPr>
          <w:lang w:val="es-419"/>
        </w:rPr>
        <w:t xml:space="preserve"> Backlog se adecu</w:t>
      </w:r>
      <w:r>
        <w:rPr>
          <w:lang w:val="es-419"/>
        </w:rPr>
        <w:t xml:space="preserve">a y redefine según </w:t>
      </w:r>
      <w:r w:rsidR="00B669F8">
        <w:rPr>
          <w:lang w:val="es-419"/>
        </w:rPr>
        <w:t>se requiera</w:t>
      </w:r>
      <w:r w:rsidR="00BB0F96">
        <w:t xml:space="preserve"> </w:t>
      </w:r>
      <w:r w:rsidR="00BB0F96">
        <w:fldChar w:fldCharType="begin"/>
      </w:r>
      <w:r w:rsidR="004338CA">
        <w:instrText xml:space="preserve"> ADDIN ZOTERO_ITEM CSL_CITATION {"citationID":"CFXgE9rk","properties":{"formattedCitation":"[18]","plainCitation":"[18]","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4338CA" w:rsidRPr="004338CA">
        <w:t>[18]</w:t>
      </w:r>
      <w:r w:rsidR="00BB0F96">
        <w:fldChar w:fldCharType="end"/>
      </w:r>
      <w:r w:rsidR="00BB0F96">
        <w:t>.</w:t>
      </w:r>
    </w:p>
    <w:p w14:paraId="0C5BB557" w14:textId="23E283CB" w:rsidR="00B669F8" w:rsidRPr="003437A5" w:rsidRDefault="00B669F8" w:rsidP="00286260">
      <w:pPr>
        <w:pStyle w:val="Texto"/>
        <w:numPr>
          <w:ilvl w:val="0"/>
          <w:numId w:val="47"/>
        </w:numPr>
        <w:rPr>
          <w:lang w:val="es-419"/>
        </w:rPr>
      </w:pPr>
      <w:r>
        <w:rPr>
          <w:lang w:val="es-419"/>
        </w:rPr>
        <w:t xml:space="preserve">El alcance también se puede </w:t>
      </w:r>
      <w:r w:rsidR="00415DE6">
        <w:rPr>
          <w:lang w:val="es-419"/>
        </w:rPr>
        <w:t xml:space="preserve">redefinir y renegociar con el </w:t>
      </w:r>
      <w:proofErr w:type="spellStart"/>
      <w:r w:rsidR="00415DE6">
        <w:rPr>
          <w:lang w:val="es-419"/>
        </w:rPr>
        <w:t>Product</w:t>
      </w:r>
      <w:proofErr w:type="spellEnd"/>
      <w:r w:rsidR="00415DE6">
        <w:rPr>
          <w:lang w:val="es-419"/>
        </w:rPr>
        <w:t xml:space="preserve"> </w:t>
      </w:r>
      <w:proofErr w:type="spellStart"/>
      <w:r w:rsidR="00415DE6">
        <w:rPr>
          <w:lang w:val="es-419"/>
        </w:rPr>
        <w:t>Owner</w:t>
      </w:r>
      <w:proofErr w:type="spellEnd"/>
      <w:r w:rsidR="00415DE6">
        <w:rPr>
          <w:lang w:val="es-419"/>
        </w:rPr>
        <w:t xml:space="preserve"> a medida que se aprende del proyecto</w:t>
      </w:r>
      <w:r w:rsidR="00BB0F96">
        <w:t xml:space="preserve"> </w:t>
      </w:r>
      <w:r w:rsidR="00BB0F96">
        <w:fldChar w:fldCharType="begin"/>
      </w:r>
      <w:r w:rsidR="004338CA">
        <w:instrText xml:space="preserve"> ADDIN ZOTERO_ITEM CSL_CITATION {"citationID":"ThPzGisV","properties":{"formattedCitation":"[18]","plainCitation":"[18]","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4338CA" w:rsidRPr="004338CA">
        <w:t>[18]</w:t>
      </w:r>
      <w:r w:rsidR="00BB0F96">
        <w:fldChar w:fldCharType="end"/>
      </w:r>
      <w:r w:rsidR="00BB0F96">
        <w:t>.</w:t>
      </w:r>
    </w:p>
    <w:p w14:paraId="7FB83655" w14:textId="1327A718" w:rsidR="000D5B32" w:rsidRDefault="000D5B32" w:rsidP="008724CC">
      <w:pPr>
        <w:pStyle w:val="Ttulo4PT"/>
      </w:pPr>
      <w:r>
        <w:t xml:space="preserve">Sprint </w:t>
      </w:r>
      <w:proofErr w:type="spellStart"/>
      <w:r w:rsidR="008724CC">
        <w:t>Planning</w:t>
      </w:r>
      <w:proofErr w:type="spellEnd"/>
    </w:p>
    <w:p w14:paraId="133ECB33" w14:textId="7D66B795" w:rsidR="008724CC" w:rsidRDefault="004E5A1B" w:rsidP="00BD6BE1">
      <w:pPr>
        <w:pStyle w:val="Texto"/>
      </w:pPr>
      <w:r>
        <w:t xml:space="preserve">El Sprint </w:t>
      </w:r>
      <w:proofErr w:type="spellStart"/>
      <w:r>
        <w:t>Planning</w:t>
      </w:r>
      <w:proofErr w:type="spellEnd"/>
      <w:r>
        <w:t xml:space="preserve"> </w:t>
      </w:r>
      <w:r w:rsidR="00E11C37">
        <w:t xml:space="preserve">establece el trabajo que se ejecutará dentro del Sprint, </w:t>
      </w:r>
      <w:r w:rsidR="005874C7">
        <w:t xml:space="preserve">esta planificación se define colaborativamente con </w:t>
      </w:r>
      <w:r w:rsidR="0078199D">
        <w:t>todo el Equipo Scrum</w:t>
      </w:r>
      <w:r w:rsidR="00E0024A">
        <w:t xml:space="preserve">, el </w:t>
      </w:r>
      <w:proofErr w:type="spellStart"/>
      <w:r w:rsidR="00E0024A">
        <w:t>Product</w:t>
      </w:r>
      <w:proofErr w:type="spellEnd"/>
      <w:r w:rsidR="00E0024A">
        <w:t xml:space="preserve"> </w:t>
      </w:r>
      <w:proofErr w:type="spellStart"/>
      <w:r w:rsidR="00E0024A">
        <w:t>Owner</w:t>
      </w:r>
      <w:proofErr w:type="spellEnd"/>
      <w:r w:rsidR="00E0024A">
        <w:t xml:space="preserve"> </w:t>
      </w:r>
      <w:r w:rsidR="00E93807">
        <w:t xml:space="preserve">debe asegurarse de que los miembros estén </w:t>
      </w:r>
      <w:r w:rsidR="0073710F">
        <w:t xml:space="preserve">preparados para discutir los elementos del </w:t>
      </w:r>
      <w:proofErr w:type="spellStart"/>
      <w:r w:rsidR="0073710F">
        <w:t>Product</w:t>
      </w:r>
      <w:proofErr w:type="spellEnd"/>
      <w:r w:rsidR="0073710F">
        <w:t xml:space="preserve"> Backlog y como estos </w:t>
      </w:r>
      <w:r w:rsidR="00B3637F">
        <w:t>definirán el objetivo del Sprint</w:t>
      </w:r>
      <w:r w:rsidR="00CB52AA">
        <w:t xml:space="preserve"> </w:t>
      </w:r>
      <w:r w:rsidR="00CB52AA">
        <w:fldChar w:fldCharType="begin"/>
      </w:r>
      <w:r w:rsidR="004338CA">
        <w:instrText xml:space="preserve"> ADDIN ZOTERO_ITEM CSL_CITATION {"citationID":"sgf0yA9b","properties":{"formattedCitation":"[19]","plainCitation":"[19]","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CB52AA">
        <w:fldChar w:fldCharType="separate"/>
      </w:r>
      <w:r w:rsidR="004338CA" w:rsidRPr="004338CA">
        <w:t>[19]</w:t>
      </w:r>
      <w:r w:rsidR="00CB52AA">
        <w:fldChar w:fldCharType="end"/>
      </w:r>
      <w:r w:rsidR="00B3637F">
        <w:t>.</w:t>
      </w:r>
    </w:p>
    <w:p w14:paraId="136B51D0" w14:textId="66B9E092" w:rsidR="00B3637F" w:rsidRDefault="00831AAA" w:rsidP="00BD6BE1">
      <w:pPr>
        <w:pStyle w:val="Texto"/>
        <w:rPr>
          <w:lang w:val="es-419"/>
        </w:rPr>
      </w:pPr>
      <w:r w:rsidRPr="00831AAA">
        <w:rPr>
          <w:lang w:val="es-419"/>
        </w:rPr>
        <w:t xml:space="preserve">El Sprint </w:t>
      </w:r>
      <w:proofErr w:type="spellStart"/>
      <w:r w:rsidRPr="00831AAA">
        <w:rPr>
          <w:lang w:val="es-419"/>
        </w:rPr>
        <w:t>Planning</w:t>
      </w:r>
      <w:proofErr w:type="spellEnd"/>
      <w:r w:rsidRPr="00831AAA">
        <w:rPr>
          <w:lang w:val="es-419"/>
        </w:rPr>
        <w:t xml:space="preserve"> busca responder las si</w:t>
      </w:r>
      <w:r>
        <w:rPr>
          <w:lang w:val="es-419"/>
        </w:rPr>
        <w:t>guientes preguntas:</w:t>
      </w:r>
    </w:p>
    <w:p w14:paraId="03E93D80" w14:textId="6C6EE524" w:rsidR="00831AAA" w:rsidRDefault="00831AAA" w:rsidP="00286260">
      <w:pPr>
        <w:pStyle w:val="Texto"/>
        <w:numPr>
          <w:ilvl w:val="0"/>
          <w:numId w:val="48"/>
        </w:numPr>
        <w:rPr>
          <w:lang w:val="es-419"/>
        </w:rPr>
      </w:pPr>
      <w:r>
        <w:rPr>
          <w:lang w:val="es-419"/>
        </w:rPr>
        <w:t>¿Por qué es valioso este Sprint?</w:t>
      </w:r>
      <w:r w:rsidR="00B52B6F">
        <w:t xml:space="preserve"> </w:t>
      </w:r>
      <w:r w:rsidR="00B52B6F">
        <w:fldChar w:fldCharType="begin"/>
      </w:r>
      <w:r w:rsidR="004338CA">
        <w:instrText xml:space="preserve"> ADDIN ZOTERO_ITEM CSL_CITATION {"citationID":"VMnRmdXR","properties":{"formattedCitation":"[19]","plainCitation":"[19]","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4338CA" w:rsidRPr="004338CA">
        <w:t>[19]</w:t>
      </w:r>
      <w:r w:rsidR="00B52B6F">
        <w:fldChar w:fldCharType="end"/>
      </w:r>
      <w:r w:rsidR="00B52B6F">
        <w:t>.</w:t>
      </w:r>
    </w:p>
    <w:p w14:paraId="73CDD02D" w14:textId="59BDE4D7" w:rsidR="00831AAA" w:rsidRDefault="00831AAA" w:rsidP="00286260">
      <w:pPr>
        <w:pStyle w:val="Texto"/>
        <w:numPr>
          <w:ilvl w:val="0"/>
          <w:numId w:val="48"/>
        </w:numPr>
        <w:rPr>
          <w:lang w:val="es-419"/>
        </w:rPr>
      </w:pPr>
      <w:r>
        <w:rPr>
          <w:lang w:val="es-419"/>
        </w:rPr>
        <w:t>¿Qué se puede hacer en este Sprint?</w:t>
      </w:r>
      <w:r w:rsidR="00B52B6F">
        <w:t xml:space="preserve"> </w:t>
      </w:r>
      <w:r w:rsidR="00B52B6F">
        <w:fldChar w:fldCharType="begin"/>
      </w:r>
      <w:r w:rsidR="004338CA">
        <w:instrText xml:space="preserve"> ADDIN ZOTERO_ITEM CSL_CITATION {"citationID":"z7vfkubH","properties":{"formattedCitation":"[19]","plainCitation":"[19]","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4338CA" w:rsidRPr="004338CA">
        <w:t>[19]</w:t>
      </w:r>
      <w:r w:rsidR="00B52B6F">
        <w:fldChar w:fldCharType="end"/>
      </w:r>
      <w:r w:rsidR="00B52B6F">
        <w:t>.</w:t>
      </w:r>
    </w:p>
    <w:p w14:paraId="234ADF83" w14:textId="7A1BADFC" w:rsidR="00831AAA" w:rsidRPr="00831AAA" w:rsidRDefault="00E36D46" w:rsidP="00286260">
      <w:pPr>
        <w:pStyle w:val="Texto"/>
        <w:numPr>
          <w:ilvl w:val="0"/>
          <w:numId w:val="48"/>
        </w:numPr>
        <w:rPr>
          <w:lang w:val="es-419"/>
        </w:rPr>
      </w:pPr>
      <w:r>
        <w:rPr>
          <w:lang w:val="es-419"/>
        </w:rPr>
        <w:t>¿Cómo se realizará el trabajo elegido?</w:t>
      </w:r>
      <w:r w:rsidR="00B52B6F">
        <w:t xml:space="preserve"> </w:t>
      </w:r>
      <w:r w:rsidR="00B52B6F">
        <w:fldChar w:fldCharType="begin"/>
      </w:r>
      <w:r w:rsidR="004338CA">
        <w:instrText xml:space="preserve"> ADDIN ZOTERO_ITEM CSL_CITATION {"citationID":"Uq3yIuYw","properties":{"formattedCitation":"[19]","plainCitation":"[19]","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4338CA" w:rsidRPr="004338CA">
        <w:t>[19]</w:t>
      </w:r>
      <w:r w:rsidR="00B52B6F">
        <w:fldChar w:fldCharType="end"/>
      </w:r>
      <w:r w:rsidR="00B52B6F">
        <w:t>.</w:t>
      </w:r>
    </w:p>
    <w:p w14:paraId="6A57D76C" w14:textId="51FC1AD2" w:rsidR="00BD72A6" w:rsidRDefault="0092012E" w:rsidP="00ED1270">
      <w:pPr>
        <w:pStyle w:val="Ttulo4PT"/>
      </w:pPr>
      <w:r>
        <w:t>Scrum Diario</w:t>
      </w:r>
    </w:p>
    <w:p w14:paraId="64A0517B" w14:textId="22D33AFD" w:rsidR="00ED1270" w:rsidRDefault="00983895" w:rsidP="00BD6BE1">
      <w:pPr>
        <w:pStyle w:val="Texto"/>
      </w:pPr>
      <w:r>
        <w:t>El Scrum Diario es una pequeña reunión</w:t>
      </w:r>
      <w:r w:rsidR="00366651">
        <w:t xml:space="preserve"> que se realiza con los desarrolladores </w:t>
      </w:r>
      <w:r w:rsidR="00F5608F">
        <w:t>del Equipo Scrum</w:t>
      </w:r>
      <w:r w:rsidR="008F3B4A">
        <w:t xml:space="preserve">, debe durar no más de 15 minutos, se lleva a cabo a la misma hora y </w:t>
      </w:r>
      <w:r w:rsidR="000E24BD">
        <w:t xml:space="preserve">en </w:t>
      </w:r>
      <w:r w:rsidR="004044B2">
        <w:t>el</w:t>
      </w:r>
      <w:r w:rsidR="000E24BD">
        <w:t xml:space="preserve"> mismo lugar todos los días hábiles del Sprint</w:t>
      </w:r>
      <w:r w:rsidR="004E164A">
        <w:t xml:space="preserve">, </w:t>
      </w:r>
      <w:r w:rsidR="000620D8">
        <w:t xml:space="preserve">y se busca mejorar las comunicaciones, identificar los </w:t>
      </w:r>
      <w:r w:rsidR="0024273C">
        <w:t xml:space="preserve">problemas, </w:t>
      </w:r>
      <w:r w:rsidR="00712323">
        <w:t xml:space="preserve">además de promover </w:t>
      </w:r>
      <w:r w:rsidR="003C04FB">
        <w:t>la toma de decisiones rápidas</w:t>
      </w:r>
      <w:r w:rsidR="004D2DCD">
        <w:t xml:space="preserve">, </w:t>
      </w:r>
      <w:r w:rsidR="00A45E15">
        <w:t>y por ende eliminando la necesidad de otro tipo de reuniones</w:t>
      </w:r>
      <w:r w:rsidR="003848DB">
        <w:t xml:space="preserve"> </w:t>
      </w:r>
      <w:r w:rsidR="003848DB">
        <w:fldChar w:fldCharType="begin"/>
      </w:r>
      <w:r w:rsidR="004338CA">
        <w:instrText xml:space="preserve"> ADDIN ZOTERO_ITEM CSL_CITATION {"citationID":"wieyPmWG","properties":{"formattedCitation":"[20]","plainCitation":"[20]","noteIndex":0},"citationItems":[{"id":313,"uris":["http://zotero.org/groups/2637715/items/LJ3UYDAD"],"uri":["http://zotero.org/groups/2637715/items/LJ3UYDAD"],"itemData":{"id":313,"type":"webpage","abstract":"Learn About the Daily Scrum Event\n\nAs described in the Scrum Guide, the purpose of the Daily Scrum is to inspect progress toward the Sprint Goal and adapt the Sprint Backlog as necessary, adjusting the upcoming planned work.","container-title":"Scrum.org","language":"en","title":"What is a Daily Scrum?","URL":"https://www.scrum.org/resources/what-is-a-daily-scrum","accessed":{"date-parts":[["2022",1,3]]}}}],"schema":"https://github.com/citation-style-language/schema/raw/master/csl-citation.json"} </w:instrText>
      </w:r>
      <w:r w:rsidR="003848DB">
        <w:fldChar w:fldCharType="separate"/>
      </w:r>
      <w:r w:rsidR="004338CA" w:rsidRPr="004338CA">
        <w:t>[20]</w:t>
      </w:r>
      <w:r w:rsidR="003848DB">
        <w:fldChar w:fldCharType="end"/>
      </w:r>
      <w:r w:rsidR="00A45E15">
        <w:t>.</w:t>
      </w:r>
    </w:p>
    <w:p w14:paraId="791BE225" w14:textId="500A01F3" w:rsidR="00516527" w:rsidRDefault="00516527" w:rsidP="00516527">
      <w:pPr>
        <w:pStyle w:val="Ttulo4PT"/>
      </w:pPr>
      <w:r>
        <w:lastRenderedPageBreak/>
        <w:t>Sprint Review</w:t>
      </w:r>
    </w:p>
    <w:p w14:paraId="473FC5AD" w14:textId="5FA959B9" w:rsidR="00516527" w:rsidRDefault="00DB0B4B" w:rsidP="00BD6BE1">
      <w:pPr>
        <w:pStyle w:val="Texto"/>
        <w:rPr>
          <w:lang w:val="es-419"/>
        </w:rPr>
      </w:pPr>
      <w:r w:rsidRPr="00DB0B4B">
        <w:rPr>
          <w:lang w:val="es-419"/>
        </w:rPr>
        <w:t>El Sprint Review tiene como pro</w:t>
      </w:r>
      <w:r>
        <w:rPr>
          <w:lang w:val="es-419"/>
        </w:rPr>
        <w:t xml:space="preserve">pósito </w:t>
      </w:r>
      <w:r w:rsidR="006B7D79">
        <w:rPr>
          <w:lang w:val="es-419"/>
        </w:rPr>
        <w:t>inspeccionar el resultado del Sprint</w:t>
      </w:r>
      <w:r w:rsidR="00CF785B">
        <w:rPr>
          <w:lang w:val="es-419"/>
        </w:rPr>
        <w:t xml:space="preserve">, para </w:t>
      </w:r>
      <w:r w:rsidR="003C46B0">
        <w:rPr>
          <w:lang w:val="es-419"/>
        </w:rPr>
        <w:t xml:space="preserve">realizar adaptaciones en futuros Sprint, </w:t>
      </w:r>
      <w:r w:rsidR="000E7366">
        <w:rPr>
          <w:lang w:val="es-419"/>
        </w:rPr>
        <w:t>el equipo</w:t>
      </w:r>
      <w:r w:rsidR="006B2007">
        <w:rPr>
          <w:lang w:val="es-419"/>
        </w:rPr>
        <w:t xml:space="preserve"> </w:t>
      </w:r>
      <w:r w:rsidR="00F45720">
        <w:rPr>
          <w:lang w:val="es-419"/>
        </w:rPr>
        <w:t>presenta los resultados de su trabajo a las partes interesadas</w:t>
      </w:r>
      <w:r w:rsidR="00EA726B">
        <w:rPr>
          <w:lang w:val="es-419"/>
        </w:rPr>
        <w:t xml:space="preserve"> y comenta acerca del progreso hacia el objetivo del producto</w:t>
      </w:r>
      <w:r w:rsidR="003D59DA">
        <w:rPr>
          <w:lang w:val="es-419"/>
        </w:rPr>
        <w:t xml:space="preserve">, con base a la información obtenida los participantes discuten sobre que se debe hacer después, incluso el </w:t>
      </w:r>
      <w:proofErr w:type="spellStart"/>
      <w:r w:rsidR="003D59DA">
        <w:rPr>
          <w:lang w:val="es-419"/>
        </w:rPr>
        <w:t>Product</w:t>
      </w:r>
      <w:proofErr w:type="spellEnd"/>
      <w:r w:rsidR="003D59DA">
        <w:rPr>
          <w:lang w:val="es-419"/>
        </w:rPr>
        <w:t xml:space="preserve"> Back</w:t>
      </w:r>
      <w:r w:rsidR="00F6609B">
        <w:rPr>
          <w:lang w:val="es-419"/>
        </w:rPr>
        <w:t>l</w:t>
      </w:r>
      <w:r w:rsidR="003D59DA">
        <w:rPr>
          <w:lang w:val="es-419"/>
        </w:rPr>
        <w:t>og también se puede ajustar para encontrar nuevas oportunidades</w:t>
      </w:r>
      <w:r w:rsidR="000C1EA6">
        <w:rPr>
          <w:lang w:val="es-419"/>
        </w:rPr>
        <w:t xml:space="preserve"> </w:t>
      </w:r>
      <w:r w:rsidR="000C1EA6">
        <w:rPr>
          <w:lang w:val="es-419"/>
        </w:rPr>
        <w:fldChar w:fldCharType="begin"/>
      </w:r>
      <w:r w:rsidR="004338CA">
        <w:rPr>
          <w:lang w:val="es-419"/>
        </w:rPr>
        <w:instrText xml:space="preserve"> ADDIN ZOTERO_ITEM CSL_CITATION {"citationID":"qVv0y2h8","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0C1EA6">
        <w:rPr>
          <w:lang w:val="es-419"/>
        </w:rPr>
        <w:fldChar w:fldCharType="separate"/>
      </w:r>
      <w:r w:rsidR="004338CA" w:rsidRPr="004338CA">
        <w:t>[21]</w:t>
      </w:r>
      <w:r w:rsidR="000C1EA6">
        <w:rPr>
          <w:lang w:val="es-419"/>
        </w:rPr>
        <w:fldChar w:fldCharType="end"/>
      </w:r>
      <w:r w:rsidR="003D59DA">
        <w:rPr>
          <w:lang w:val="es-419"/>
        </w:rPr>
        <w:t xml:space="preserve">. </w:t>
      </w:r>
      <w:r w:rsidR="006E315B">
        <w:rPr>
          <w:lang w:val="es-419"/>
        </w:rPr>
        <w:t>El Sprint</w:t>
      </w:r>
      <w:r w:rsidR="001A7BCC">
        <w:rPr>
          <w:lang w:val="es-419"/>
        </w:rPr>
        <w:t xml:space="preserve"> Review </w:t>
      </w:r>
      <w:r w:rsidR="00DF7A94">
        <w:rPr>
          <w:lang w:val="es-419"/>
        </w:rPr>
        <w:t>es el penúltimo evento del Sprint</w:t>
      </w:r>
      <w:r w:rsidR="00B5779C">
        <w:rPr>
          <w:lang w:val="es-419"/>
        </w:rPr>
        <w:t xml:space="preserve"> con un límite de 4 horas como máximo </w:t>
      </w:r>
      <w:r w:rsidR="00B71820">
        <w:rPr>
          <w:lang w:val="es-419"/>
        </w:rPr>
        <w:t xml:space="preserve">para un Sprint de un mes, en Sprint </w:t>
      </w:r>
      <w:proofErr w:type="spellStart"/>
      <w:r w:rsidR="00B71820">
        <w:rPr>
          <w:lang w:val="es-419"/>
        </w:rPr>
        <w:t>mas</w:t>
      </w:r>
      <w:proofErr w:type="spellEnd"/>
      <w:r w:rsidR="00B71820">
        <w:rPr>
          <w:lang w:val="es-419"/>
        </w:rPr>
        <w:t xml:space="preserve"> cortos el Review también lo será</w:t>
      </w:r>
      <w:r w:rsidR="0009689C">
        <w:rPr>
          <w:lang w:val="es-419"/>
        </w:rPr>
        <w:t xml:space="preserve"> </w:t>
      </w:r>
      <w:r w:rsidR="0009689C">
        <w:rPr>
          <w:lang w:val="es-419"/>
        </w:rPr>
        <w:fldChar w:fldCharType="begin"/>
      </w:r>
      <w:r w:rsidR="004338CA">
        <w:rPr>
          <w:lang w:val="es-419"/>
        </w:rPr>
        <w:instrText xml:space="preserve"> ADDIN ZOTERO_ITEM CSL_CITATION {"citationID":"98FxcJhp","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09689C">
        <w:rPr>
          <w:lang w:val="es-419"/>
        </w:rPr>
        <w:fldChar w:fldCharType="separate"/>
      </w:r>
      <w:r w:rsidR="004338CA" w:rsidRPr="004338CA">
        <w:t>[21]</w:t>
      </w:r>
      <w:r w:rsidR="0009689C">
        <w:rPr>
          <w:lang w:val="es-419"/>
        </w:rPr>
        <w:fldChar w:fldCharType="end"/>
      </w:r>
      <w:r w:rsidR="0009689C">
        <w:rPr>
          <w:lang w:val="es-419"/>
        </w:rPr>
        <w:t>.</w:t>
      </w:r>
      <w:r w:rsidR="00487ECD">
        <w:rPr>
          <w:lang w:val="es-419"/>
        </w:rPr>
        <w:t xml:space="preserve"> El Sprint Review </w:t>
      </w:r>
      <w:r w:rsidR="00B06285">
        <w:rPr>
          <w:lang w:val="es-419"/>
        </w:rPr>
        <w:t>incluirá los siguientes elementos</w:t>
      </w:r>
      <w:r w:rsidR="00317019">
        <w:rPr>
          <w:lang w:val="es-419"/>
        </w:rPr>
        <w:t>:</w:t>
      </w:r>
    </w:p>
    <w:p w14:paraId="6BC5B953" w14:textId="67414AF8" w:rsidR="00317019" w:rsidRDefault="008D05CE" w:rsidP="00317019">
      <w:pPr>
        <w:pStyle w:val="Texto"/>
        <w:numPr>
          <w:ilvl w:val="0"/>
          <w:numId w:val="49"/>
        </w:numPr>
        <w:rPr>
          <w:lang w:val="es-419"/>
        </w:rPr>
      </w:pPr>
      <w:r>
        <w:rPr>
          <w:lang w:val="es-419"/>
        </w:rPr>
        <w:t xml:space="preserve">Los </w:t>
      </w:r>
      <w:r w:rsidR="00F910C7">
        <w:rPr>
          <w:lang w:val="es-419"/>
        </w:rPr>
        <w:t>participantes incluirán el Equipo Scrum y las partes interesadas</w:t>
      </w:r>
      <w:r w:rsidR="00741651">
        <w:rPr>
          <w:lang w:val="es-419"/>
        </w:rPr>
        <w:t xml:space="preserve"> </w:t>
      </w:r>
      <w:r w:rsidR="00741651">
        <w:rPr>
          <w:lang w:val="es-419"/>
        </w:rPr>
        <w:fldChar w:fldCharType="begin"/>
      </w:r>
      <w:r w:rsidR="004338CA">
        <w:rPr>
          <w:lang w:val="es-419"/>
        </w:rPr>
        <w:instrText xml:space="preserve"> ADDIN ZOTERO_ITEM CSL_CITATION {"citationID":"xOM5bEPe","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32E761A5" w14:textId="262F6458" w:rsidR="00F910C7" w:rsidRDefault="00B77BF9" w:rsidP="00317019">
      <w:pPr>
        <w:pStyle w:val="Texto"/>
        <w:numPr>
          <w:ilvl w:val="0"/>
          <w:numId w:val="49"/>
        </w:numPr>
        <w:rPr>
          <w:lang w:val="es-419"/>
        </w:rPr>
      </w:pPr>
      <w:r>
        <w:rPr>
          <w:lang w:val="es-419"/>
        </w:rPr>
        <w:t xml:space="preserve">Los miembros del Equipo Scrum </w:t>
      </w:r>
      <w:r w:rsidR="006E6A6D">
        <w:rPr>
          <w:lang w:val="es-419"/>
        </w:rPr>
        <w:t xml:space="preserve">explicarán </w:t>
      </w:r>
      <w:r w:rsidR="00FA5FD0">
        <w:rPr>
          <w:lang w:val="es-419"/>
        </w:rPr>
        <w:t xml:space="preserve">que elementos del </w:t>
      </w:r>
      <w:proofErr w:type="spellStart"/>
      <w:r w:rsidR="00FA5FD0">
        <w:rPr>
          <w:lang w:val="es-419"/>
        </w:rPr>
        <w:t>Product</w:t>
      </w:r>
      <w:proofErr w:type="spellEnd"/>
      <w:r w:rsidR="00FA5FD0">
        <w:rPr>
          <w:lang w:val="es-419"/>
        </w:rPr>
        <w:t xml:space="preserve"> Backlog se han “Hecho” y cuáles no</w:t>
      </w:r>
      <w:r w:rsidR="00741651">
        <w:rPr>
          <w:lang w:val="es-419"/>
        </w:rPr>
        <w:t xml:space="preserve"> </w:t>
      </w:r>
      <w:r w:rsidR="00741651">
        <w:rPr>
          <w:lang w:val="es-419"/>
        </w:rPr>
        <w:fldChar w:fldCharType="begin"/>
      </w:r>
      <w:r w:rsidR="004338CA">
        <w:rPr>
          <w:lang w:val="es-419"/>
        </w:rPr>
        <w:instrText xml:space="preserve"> ADDIN ZOTERO_ITEM CSL_CITATION {"citationID":"EnnZjTRf","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3CB596E8" w14:textId="2626D0EB" w:rsidR="00FA5FD0" w:rsidRDefault="0063516A" w:rsidP="00317019">
      <w:pPr>
        <w:pStyle w:val="Texto"/>
        <w:numPr>
          <w:ilvl w:val="0"/>
          <w:numId w:val="49"/>
        </w:numPr>
        <w:rPr>
          <w:lang w:val="es-419"/>
        </w:rPr>
      </w:pPr>
      <w:r>
        <w:rPr>
          <w:lang w:val="es-419"/>
        </w:rPr>
        <w:t xml:space="preserve">Los Desarrolladores discuten </w:t>
      </w:r>
      <w:r w:rsidR="00C23908">
        <w:rPr>
          <w:lang w:val="es-419"/>
        </w:rPr>
        <w:t xml:space="preserve">lo que salió </w:t>
      </w:r>
      <w:r w:rsidR="00AD56A9">
        <w:rPr>
          <w:lang w:val="es-419"/>
        </w:rPr>
        <w:t>bien durante la realización del Sprint,</w:t>
      </w:r>
      <w:r w:rsidR="0051727B">
        <w:rPr>
          <w:lang w:val="es-419"/>
        </w:rPr>
        <w:t xml:space="preserve"> que problemas </w:t>
      </w:r>
      <w:r w:rsidR="009E3523">
        <w:rPr>
          <w:lang w:val="es-419"/>
        </w:rPr>
        <w:t>surgieron y como se los resolvieron</w:t>
      </w:r>
      <w:r w:rsidR="00741651">
        <w:rPr>
          <w:lang w:val="es-419"/>
        </w:rPr>
        <w:t xml:space="preserve"> </w:t>
      </w:r>
      <w:r w:rsidR="00741651">
        <w:rPr>
          <w:lang w:val="es-419"/>
        </w:rPr>
        <w:fldChar w:fldCharType="begin"/>
      </w:r>
      <w:r w:rsidR="004338CA">
        <w:rPr>
          <w:lang w:val="es-419"/>
        </w:rPr>
        <w:instrText xml:space="preserve"> ADDIN ZOTERO_ITEM CSL_CITATION {"citationID":"Y9UCv8qf","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169C672A" w14:textId="611C7B1B" w:rsidR="009E3523" w:rsidRDefault="00BC11B2" w:rsidP="00317019">
      <w:pPr>
        <w:pStyle w:val="Texto"/>
        <w:numPr>
          <w:ilvl w:val="0"/>
          <w:numId w:val="49"/>
        </w:numPr>
        <w:rPr>
          <w:lang w:val="es-419"/>
        </w:rPr>
      </w:pPr>
      <w:r>
        <w:rPr>
          <w:lang w:val="es-419"/>
        </w:rPr>
        <w:t xml:space="preserve">Los Desarrolladores </w:t>
      </w:r>
      <w:r w:rsidR="000A60B0">
        <w:rPr>
          <w:lang w:val="es-419"/>
        </w:rPr>
        <w:t xml:space="preserve">demuestran </w:t>
      </w:r>
      <w:r w:rsidR="00626620">
        <w:rPr>
          <w:lang w:val="es-419"/>
        </w:rPr>
        <w:t>el trabajo realizado y responden las dudas que se tengan sobre el incremento</w:t>
      </w:r>
      <w:r w:rsidR="00741651">
        <w:rPr>
          <w:lang w:val="es-419"/>
        </w:rPr>
        <w:t xml:space="preserve"> </w:t>
      </w:r>
      <w:r w:rsidR="00741651">
        <w:rPr>
          <w:lang w:val="es-419"/>
        </w:rPr>
        <w:fldChar w:fldCharType="begin"/>
      </w:r>
      <w:r w:rsidR="004338CA">
        <w:rPr>
          <w:lang w:val="es-419"/>
        </w:rPr>
        <w:instrText xml:space="preserve"> ADDIN ZOTERO_ITEM CSL_CITATION {"citationID":"V6POvQJA","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570ECDE8" w14:textId="57CC9498" w:rsidR="00626620" w:rsidRDefault="004915A9" w:rsidP="00317019">
      <w:pPr>
        <w:pStyle w:val="Texto"/>
        <w:numPr>
          <w:ilvl w:val="0"/>
          <w:numId w:val="49"/>
        </w:numPr>
        <w:rPr>
          <w:lang w:val="es-419"/>
        </w:rPr>
      </w:pPr>
      <w:r>
        <w:rPr>
          <w:lang w:val="es-419"/>
        </w:rPr>
        <w:t xml:space="preserve">El </w:t>
      </w:r>
      <w:proofErr w:type="spellStart"/>
      <w:r>
        <w:rPr>
          <w:lang w:val="es-419"/>
        </w:rPr>
        <w:t>Product</w:t>
      </w:r>
      <w:proofErr w:type="spellEnd"/>
      <w:r>
        <w:rPr>
          <w:lang w:val="es-419"/>
        </w:rPr>
        <w:t xml:space="preserve"> </w:t>
      </w:r>
      <w:proofErr w:type="spellStart"/>
      <w:r>
        <w:rPr>
          <w:lang w:val="es-419"/>
        </w:rPr>
        <w:t>Owner</w:t>
      </w:r>
      <w:proofErr w:type="spellEnd"/>
      <w:r w:rsidR="00972A71">
        <w:rPr>
          <w:lang w:val="es-419"/>
        </w:rPr>
        <w:t xml:space="preserve"> realiza un análisis de los trabajos pendientes del producto tal como está</w:t>
      </w:r>
      <w:r w:rsidR="00627547">
        <w:rPr>
          <w:lang w:val="es-419"/>
        </w:rPr>
        <w:t>, entonces se realizan proyecciones de las fechas de entrega</w:t>
      </w:r>
      <w:r w:rsidR="00FA402E">
        <w:rPr>
          <w:lang w:val="es-419"/>
        </w:rPr>
        <w:t xml:space="preserve"> y los objetivos probables </w:t>
      </w:r>
      <w:r w:rsidR="00C85E5A">
        <w:rPr>
          <w:lang w:val="es-419"/>
        </w:rPr>
        <w:t>según el progreso hasta la fecha</w:t>
      </w:r>
      <w:r w:rsidR="00741651">
        <w:rPr>
          <w:lang w:val="es-419"/>
        </w:rPr>
        <w:t xml:space="preserve"> </w:t>
      </w:r>
      <w:r w:rsidR="00741651">
        <w:rPr>
          <w:lang w:val="es-419"/>
        </w:rPr>
        <w:fldChar w:fldCharType="begin"/>
      </w:r>
      <w:r w:rsidR="004338CA">
        <w:rPr>
          <w:lang w:val="es-419"/>
        </w:rPr>
        <w:instrText xml:space="preserve"> ADDIN ZOTERO_ITEM CSL_CITATION {"citationID":"BNmdTyxQ","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4566625F" w14:textId="243D438C" w:rsidR="00C85E5A" w:rsidRDefault="0014134B" w:rsidP="00317019">
      <w:pPr>
        <w:pStyle w:val="Texto"/>
        <w:numPr>
          <w:ilvl w:val="0"/>
          <w:numId w:val="49"/>
        </w:numPr>
        <w:rPr>
          <w:lang w:val="es-419"/>
        </w:rPr>
      </w:pPr>
      <w:r>
        <w:rPr>
          <w:lang w:val="es-419"/>
        </w:rPr>
        <w:t>Todo el grup</w:t>
      </w:r>
      <w:r w:rsidR="00F73E7E">
        <w:rPr>
          <w:lang w:val="es-419"/>
        </w:rPr>
        <w:t xml:space="preserve">o </w:t>
      </w:r>
      <w:r w:rsidR="00AF51FC">
        <w:rPr>
          <w:lang w:val="es-419"/>
        </w:rPr>
        <w:t xml:space="preserve">de Scrum colaborará sobre </w:t>
      </w:r>
      <w:proofErr w:type="spellStart"/>
      <w:r w:rsidR="00AF51FC">
        <w:rPr>
          <w:lang w:val="es-419"/>
        </w:rPr>
        <w:t>que</w:t>
      </w:r>
      <w:proofErr w:type="spellEnd"/>
      <w:r w:rsidR="00AF51FC">
        <w:rPr>
          <w:lang w:val="es-419"/>
        </w:rPr>
        <w:t xml:space="preserve"> hacer a continuación</w:t>
      </w:r>
      <w:r w:rsidR="00BB736E">
        <w:rPr>
          <w:lang w:val="es-419"/>
        </w:rPr>
        <w:t xml:space="preserve">, de modo que el Sprint Review proporcionará información sumamente necesaria </w:t>
      </w:r>
      <w:r w:rsidR="00102D00">
        <w:rPr>
          <w:lang w:val="es-419"/>
        </w:rPr>
        <w:t>para la próxima planificación del Sprint</w:t>
      </w:r>
      <w:r w:rsidR="00741651">
        <w:rPr>
          <w:lang w:val="es-419"/>
        </w:rPr>
        <w:t xml:space="preserve"> </w:t>
      </w:r>
      <w:r w:rsidR="00741651">
        <w:rPr>
          <w:lang w:val="es-419"/>
        </w:rPr>
        <w:fldChar w:fldCharType="begin"/>
      </w:r>
      <w:r w:rsidR="004338CA">
        <w:rPr>
          <w:lang w:val="es-419"/>
        </w:rPr>
        <w:instrText xml:space="preserve"> ADDIN ZOTERO_ITEM CSL_CITATION {"citationID":"c9yVmzbC","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6A27A7D7" w14:textId="06B93104" w:rsidR="00102D00" w:rsidRDefault="008707C2" w:rsidP="00317019">
      <w:pPr>
        <w:pStyle w:val="Texto"/>
        <w:numPr>
          <w:ilvl w:val="0"/>
          <w:numId w:val="49"/>
        </w:numPr>
        <w:rPr>
          <w:lang w:val="es-419"/>
        </w:rPr>
      </w:pPr>
      <w:r>
        <w:rPr>
          <w:lang w:val="es-419"/>
        </w:rPr>
        <w:t xml:space="preserve">Se realiza una </w:t>
      </w:r>
      <w:r w:rsidR="003F2E41">
        <w:rPr>
          <w:lang w:val="es-419"/>
        </w:rPr>
        <w:t>r</w:t>
      </w:r>
      <w:r>
        <w:rPr>
          <w:lang w:val="es-419"/>
        </w:rPr>
        <w:t xml:space="preserve">evisión de como el mercado </w:t>
      </w:r>
      <w:r w:rsidR="00C92FC6">
        <w:rPr>
          <w:lang w:val="es-419"/>
        </w:rPr>
        <w:t xml:space="preserve">o el uso potencial del producto podrían </w:t>
      </w:r>
      <w:r w:rsidR="00957ED2">
        <w:rPr>
          <w:lang w:val="es-419"/>
        </w:rPr>
        <w:t>cambiar o influir lo que es más valioso y que se puede hacer a continuación con el desarrollo</w:t>
      </w:r>
      <w:r w:rsidR="00741651">
        <w:rPr>
          <w:lang w:val="es-419"/>
        </w:rPr>
        <w:t xml:space="preserve"> </w:t>
      </w:r>
      <w:r w:rsidR="00741651">
        <w:rPr>
          <w:lang w:val="es-419"/>
        </w:rPr>
        <w:fldChar w:fldCharType="begin"/>
      </w:r>
      <w:r w:rsidR="004338CA">
        <w:rPr>
          <w:lang w:val="es-419"/>
        </w:rPr>
        <w:instrText xml:space="preserve"> ADDIN ZOTERO_ITEM CSL_CITATION {"citationID":"pwSQ8iRc","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39C54F30" w14:textId="5F1ED62F" w:rsidR="00957ED2" w:rsidRPr="00DB0B4B" w:rsidRDefault="003F2E41" w:rsidP="00317019">
      <w:pPr>
        <w:pStyle w:val="Texto"/>
        <w:numPr>
          <w:ilvl w:val="0"/>
          <w:numId w:val="49"/>
        </w:numPr>
        <w:rPr>
          <w:lang w:val="es-419"/>
        </w:rPr>
      </w:pPr>
      <w:r>
        <w:rPr>
          <w:lang w:val="es-419"/>
        </w:rPr>
        <w:t xml:space="preserve">Se realiza una revisión </w:t>
      </w:r>
      <w:r w:rsidR="00846C5B">
        <w:rPr>
          <w:lang w:val="es-419"/>
        </w:rPr>
        <w:t xml:space="preserve">de la línea de tiempo, el presupuesto, las capacidades potenciales, así como el mercado para las </w:t>
      </w:r>
      <w:r w:rsidR="00534DC5">
        <w:rPr>
          <w:lang w:val="es-419"/>
        </w:rPr>
        <w:t>siguientes versiones</w:t>
      </w:r>
      <w:r w:rsidR="001A7B7F">
        <w:rPr>
          <w:lang w:val="es-419"/>
        </w:rPr>
        <w:t xml:space="preserve"> a ser desarrolladas</w:t>
      </w:r>
      <w:r w:rsidR="001C7174">
        <w:rPr>
          <w:lang w:val="es-419"/>
        </w:rPr>
        <w:t xml:space="preserve"> buscando mejorar su funcionalidad y capacidad del producto</w:t>
      </w:r>
      <w:r w:rsidR="00741651">
        <w:rPr>
          <w:lang w:val="es-419"/>
        </w:rPr>
        <w:t xml:space="preserve"> </w:t>
      </w:r>
      <w:r w:rsidR="00741651">
        <w:rPr>
          <w:lang w:val="es-419"/>
        </w:rPr>
        <w:fldChar w:fldCharType="begin"/>
      </w:r>
      <w:r w:rsidR="004338CA">
        <w:rPr>
          <w:lang w:val="es-419"/>
        </w:rPr>
        <w:instrText xml:space="preserve"> ADDIN ZOTERO_ITEM CSL_CITATION {"citationID":"MvwT8ouH","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78E0F2C4" w14:textId="6DC67E60" w:rsidR="00534DC5" w:rsidRDefault="00CF44C4" w:rsidP="00BD6BE1">
      <w:pPr>
        <w:pStyle w:val="Texto"/>
      </w:pPr>
      <w:r>
        <w:t xml:space="preserve">Como resultado </w:t>
      </w:r>
      <w:r w:rsidR="00A05F65">
        <w:t xml:space="preserve">del Sprint Review </w:t>
      </w:r>
      <w:r w:rsidR="00325FB3">
        <w:t xml:space="preserve">es un </w:t>
      </w:r>
      <w:proofErr w:type="spellStart"/>
      <w:r w:rsidR="00325FB3">
        <w:t>Product</w:t>
      </w:r>
      <w:proofErr w:type="spellEnd"/>
      <w:r w:rsidR="00325FB3">
        <w:t xml:space="preserve"> Backlog </w:t>
      </w:r>
      <w:r w:rsidR="00161C95">
        <w:t xml:space="preserve">revisado </w:t>
      </w:r>
      <w:r w:rsidR="0000166C">
        <w:t xml:space="preserve">que </w:t>
      </w:r>
      <w:r w:rsidR="00621CB0">
        <w:t xml:space="preserve">define los elementos </w:t>
      </w:r>
      <w:r w:rsidR="00425B63">
        <w:t>para el próximo Sprint</w:t>
      </w:r>
      <w:r w:rsidR="00741651">
        <w:rPr>
          <w:lang w:val="es-419"/>
        </w:rPr>
        <w:t xml:space="preserve"> </w:t>
      </w:r>
      <w:r w:rsidR="00741651">
        <w:rPr>
          <w:lang w:val="es-419"/>
        </w:rPr>
        <w:fldChar w:fldCharType="begin"/>
      </w:r>
      <w:r w:rsidR="004338CA">
        <w:rPr>
          <w:lang w:val="es-419"/>
        </w:rPr>
        <w:instrText xml:space="preserve"> ADDIN ZOTERO_ITEM CSL_CITATION {"citationID":"90wIooVQ","properties":{"formattedCitation":"[21]","plainCitation":"[21]","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4338CA" w:rsidRPr="004338CA">
        <w:t>[21]</w:t>
      </w:r>
      <w:r w:rsidR="00741651">
        <w:rPr>
          <w:lang w:val="es-419"/>
        </w:rPr>
        <w:fldChar w:fldCharType="end"/>
      </w:r>
      <w:r w:rsidR="00741651">
        <w:rPr>
          <w:lang w:val="es-419"/>
        </w:rPr>
        <w:t>.</w:t>
      </w:r>
    </w:p>
    <w:p w14:paraId="2E92891C" w14:textId="76CA7E18" w:rsidR="001E2D87" w:rsidRDefault="00C8541A" w:rsidP="00C8541A">
      <w:pPr>
        <w:pStyle w:val="Ttulo4PT"/>
      </w:pPr>
      <w:r>
        <w:lastRenderedPageBreak/>
        <w:t>Sprint Retrospective</w:t>
      </w:r>
    </w:p>
    <w:p w14:paraId="6DFB8FC2" w14:textId="65BBFC52" w:rsidR="00C8541A" w:rsidRDefault="00614594" w:rsidP="00BD6BE1">
      <w:pPr>
        <w:pStyle w:val="Texto"/>
      </w:pPr>
      <w:r>
        <w:t xml:space="preserve">El Sprint Retrospective </w:t>
      </w:r>
      <w:r w:rsidR="00B8396F">
        <w:t>permite la planificación de formas que permitan aumentar la calidad y la eficacia, esto lo hace el Equipo Scrum inspeccionando el último Sprint</w:t>
      </w:r>
      <w:r w:rsidR="00624682">
        <w:t xml:space="preserve"> tomando en consideración las personas, sus interacciones, los procesos, así como las herramientas y su Definición</w:t>
      </w:r>
      <w:r w:rsidR="00C03297">
        <w:t xml:space="preserve"> de Realizado</w:t>
      </w:r>
      <w:r w:rsidR="00542540">
        <w:t xml:space="preserve"> </w:t>
      </w:r>
      <w:r w:rsidR="00542540">
        <w:fldChar w:fldCharType="begin"/>
      </w:r>
      <w:r w:rsidR="004338CA">
        <w:instrText xml:space="preserve"> ADDIN ZOTERO_ITEM CSL_CITATION {"citationID":"I5orSqc7","properties":{"formattedCitation":"[22]","plainCitation":"[22]","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542540">
        <w:fldChar w:fldCharType="separate"/>
      </w:r>
      <w:r w:rsidR="004338CA" w:rsidRPr="004338CA">
        <w:t>[22]</w:t>
      </w:r>
      <w:r w:rsidR="00542540">
        <w:fldChar w:fldCharType="end"/>
      </w:r>
      <w:r w:rsidR="00C03297">
        <w:t>.</w:t>
      </w:r>
      <w:r w:rsidR="00140702">
        <w:t xml:space="preserve"> El equipo Scrum se encargará de identificar los cambios que resulten de mayor utilidad </w:t>
      </w:r>
      <w:r w:rsidR="005F738F">
        <w:t>para perfeccionar su efectividad, y dichos cambios que sean más influyentes e impactantes deben ser abordados en cuanto antes, inclusive siendo agregados al Sprint Backlog del próximo Sprint</w:t>
      </w:r>
      <w:r w:rsidR="000D2751">
        <w:t xml:space="preserve"> </w:t>
      </w:r>
      <w:r w:rsidR="000D2751">
        <w:fldChar w:fldCharType="begin"/>
      </w:r>
      <w:r w:rsidR="004338CA">
        <w:instrText xml:space="preserve"> ADDIN ZOTERO_ITEM CSL_CITATION {"citationID":"4CQPPAxc","properties":{"formattedCitation":"[22]","plainCitation":"[22]","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0D2751">
        <w:fldChar w:fldCharType="separate"/>
      </w:r>
      <w:r w:rsidR="004338CA" w:rsidRPr="004338CA">
        <w:t>[22]</w:t>
      </w:r>
      <w:r w:rsidR="000D2751">
        <w:fldChar w:fldCharType="end"/>
      </w:r>
      <w:r w:rsidR="000D2751">
        <w:t>.</w:t>
      </w:r>
      <w:r w:rsidR="009716A1">
        <w:t xml:space="preserve"> El Sprint Retrospective es la conclusión del Sprint y se encarga de responder y analizar los siguiente:</w:t>
      </w:r>
    </w:p>
    <w:p w14:paraId="4FF18F05" w14:textId="4F6F37C4" w:rsidR="009716A1" w:rsidRDefault="007F6D52" w:rsidP="007F6D52">
      <w:pPr>
        <w:pStyle w:val="Texto"/>
        <w:numPr>
          <w:ilvl w:val="0"/>
          <w:numId w:val="50"/>
        </w:numPr>
      </w:pPr>
      <w:r>
        <w:t>¿Qué salió bien del Sprint</w:t>
      </w:r>
      <w:r w:rsidR="00A10158">
        <w:t xml:space="preserve"> </w:t>
      </w:r>
      <w:r w:rsidR="00A10158">
        <w:fldChar w:fldCharType="begin"/>
      </w:r>
      <w:r w:rsidR="004338CA">
        <w:instrText xml:space="preserve"> ADDIN ZOTERO_ITEM CSL_CITATION {"citationID":"9ubOrwQs","properties":{"formattedCitation":"[22]","plainCitation":"[22]","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4338CA" w:rsidRPr="004338CA">
        <w:t>[22]</w:t>
      </w:r>
      <w:r w:rsidR="00A10158">
        <w:fldChar w:fldCharType="end"/>
      </w:r>
      <w:r>
        <w:t>?</w:t>
      </w:r>
      <w:r w:rsidR="00A10158">
        <w:t xml:space="preserve"> </w:t>
      </w:r>
    </w:p>
    <w:p w14:paraId="1205666B" w14:textId="19952687" w:rsidR="007F6D52" w:rsidRDefault="007F6D52" w:rsidP="007F6D52">
      <w:pPr>
        <w:pStyle w:val="Texto"/>
        <w:numPr>
          <w:ilvl w:val="0"/>
          <w:numId w:val="50"/>
        </w:numPr>
      </w:pPr>
      <w:r>
        <w:t>¿Qué se puede mejorar</w:t>
      </w:r>
      <w:r w:rsidR="00A10158">
        <w:t xml:space="preserve"> </w:t>
      </w:r>
      <w:r w:rsidR="00A10158">
        <w:fldChar w:fldCharType="begin"/>
      </w:r>
      <w:r w:rsidR="004338CA">
        <w:instrText xml:space="preserve"> ADDIN ZOTERO_ITEM CSL_CITATION {"citationID":"DQoZVXk5","properties":{"formattedCitation":"[22]","plainCitation":"[22]","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4338CA" w:rsidRPr="004338CA">
        <w:t>[22]</w:t>
      </w:r>
      <w:r w:rsidR="00A10158">
        <w:fldChar w:fldCharType="end"/>
      </w:r>
      <w:r w:rsidR="00A10158">
        <w:t>?</w:t>
      </w:r>
    </w:p>
    <w:p w14:paraId="4B4266BB" w14:textId="13C2C44E" w:rsidR="007F6D52" w:rsidRDefault="007F6D52" w:rsidP="007F6D52">
      <w:pPr>
        <w:pStyle w:val="Texto"/>
        <w:numPr>
          <w:ilvl w:val="0"/>
          <w:numId w:val="50"/>
        </w:numPr>
      </w:pPr>
      <w:r>
        <w:t>¿Qué nos comprometemos a mejorar en el próximo Sprint</w:t>
      </w:r>
      <w:r w:rsidR="00A10158">
        <w:t xml:space="preserve"> </w:t>
      </w:r>
      <w:r w:rsidR="00A10158">
        <w:fldChar w:fldCharType="begin"/>
      </w:r>
      <w:r w:rsidR="004338CA">
        <w:instrText xml:space="preserve"> ADDIN ZOTERO_ITEM CSL_CITATION {"citationID":"s05nNaP4","properties":{"formattedCitation":"[22]","plainCitation":"[22]","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4338CA" w:rsidRPr="004338CA">
        <w:t>[22]</w:t>
      </w:r>
      <w:r w:rsidR="00A10158">
        <w:fldChar w:fldCharType="end"/>
      </w:r>
      <w:r w:rsidR="00A10158">
        <w:t>?</w:t>
      </w:r>
    </w:p>
    <w:p w14:paraId="3548C897" w14:textId="22F6F74C" w:rsidR="007F6D52" w:rsidRDefault="0066226B" w:rsidP="0066226B">
      <w:pPr>
        <w:pStyle w:val="Ttulo4PT"/>
      </w:pPr>
      <w:proofErr w:type="spellStart"/>
      <w:r>
        <w:t>Product</w:t>
      </w:r>
      <w:proofErr w:type="spellEnd"/>
      <w:r>
        <w:t xml:space="preserve"> Backlog</w:t>
      </w:r>
    </w:p>
    <w:p w14:paraId="18CAD8AA" w14:textId="54C9F486" w:rsidR="0066226B" w:rsidRDefault="00A46C97" w:rsidP="007F6D52">
      <w:pPr>
        <w:pStyle w:val="Texto"/>
      </w:pPr>
      <w:r>
        <w:t xml:space="preserve">El </w:t>
      </w:r>
      <w:proofErr w:type="spellStart"/>
      <w:r w:rsidR="007D7F8B">
        <w:t>Product</w:t>
      </w:r>
      <w:proofErr w:type="spellEnd"/>
      <w:r w:rsidR="007D7F8B">
        <w:t xml:space="preserve"> Backlog</w:t>
      </w:r>
      <w:r w:rsidR="003076FD">
        <w:t xml:space="preserve"> e</w:t>
      </w:r>
      <w:r w:rsidR="000C0074">
        <w:t xml:space="preserve">s una lista </w:t>
      </w:r>
      <w:r w:rsidR="00B168A8">
        <w:t>emergente y priorizada de todo lo necesario para mejorar el producto</w:t>
      </w:r>
      <w:r w:rsidR="00407377">
        <w:t xml:space="preserve">, es entonces la fuente </w:t>
      </w:r>
      <w:r w:rsidR="00E20F2C">
        <w:t xml:space="preserve">la fuente de trabajo principal para el Equipo Scrum, </w:t>
      </w:r>
      <w:r w:rsidR="00F03BDC">
        <w:t xml:space="preserve">es así como </w:t>
      </w:r>
      <w:r w:rsidR="001C7283">
        <w:t>sus</w:t>
      </w:r>
      <w:r w:rsidR="00F03BDC">
        <w:t xml:space="preserve"> elementos </w:t>
      </w:r>
      <w:r w:rsidR="001C7283">
        <w:t xml:space="preserve">una vez que pueden ser realizados por el Equipo Scrum </w:t>
      </w:r>
      <w:r w:rsidR="00506264">
        <w:t xml:space="preserve">dentro de un Sprint son considerados entonces listos para la selección en un evento de Sprint </w:t>
      </w:r>
      <w:proofErr w:type="spellStart"/>
      <w:r w:rsidR="00506264">
        <w:t>Planning</w:t>
      </w:r>
      <w:proofErr w:type="spellEnd"/>
      <w:r w:rsidR="00AD1748">
        <w:t xml:space="preserve"> </w:t>
      </w:r>
      <w:r w:rsidR="00A426B5">
        <w:fldChar w:fldCharType="begin"/>
      </w:r>
      <w:r w:rsidR="004338CA">
        <w:instrText xml:space="preserve"> ADDIN ZOTERO_ITEM CSL_CITATION {"citationID":"oyS0sGxa","properties":{"formattedCitation":"[23]","plainCitation":"[23]","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A426B5">
        <w:fldChar w:fldCharType="separate"/>
      </w:r>
      <w:r w:rsidR="004338CA" w:rsidRPr="004338CA">
        <w:t>[23]</w:t>
      </w:r>
      <w:r w:rsidR="00A426B5">
        <w:fldChar w:fldCharType="end"/>
      </w:r>
      <w:r w:rsidR="00506264">
        <w:t>.</w:t>
      </w:r>
      <w:r w:rsidR="00A426B5">
        <w:t xml:space="preserve"> </w:t>
      </w:r>
      <w:r w:rsidR="00941B2D">
        <w:t>Para llegar a un estado de listo para la selección los elementos deben pasar por un proceso conocido como refinamiento, en el cu</w:t>
      </w:r>
      <w:r w:rsidR="00B7473D">
        <w:t xml:space="preserve">al se divide en partes y se define aún más los elementos del </w:t>
      </w:r>
      <w:proofErr w:type="spellStart"/>
      <w:r w:rsidR="00BA163F">
        <w:t>Product</w:t>
      </w:r>
      <w:proofErr w:type="spellEnd"/>
      <w:r w:rsidR="00BA163F">
        <w:t xml:space="preserve"> Backlog generando elementos </w:t>
      </w:r>
      <w:r w:rsidR="00274E19">
        <w:t>más pequeños y precisos</w:t>
      </w:r>
      <w:r w:rsidR="0018097C">
        <w:t xml:space="preserve"> </w:t>
      </w:r>
      <w:r w:rsidR="0018097C">
        <w:fldChar w:fldCharType="begin"/>
      </w:r>
      <w:r w:rsidR="004338CA">
        <w:instrText xml:space="preserve"> ADDIN ZOTERO_ITEM CSL_CITATION {"citationID":"b4tW98Da","properties":{"formattedCitation":"[23]","plainCitation":"[23]","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4338CA" w:rsidRPr="004338CA">
        <w:t>[23]</w:t>
      </w:r>
      <w:r w:rsidR="0018097C">
        <w:fldChar w:fldCharType="end"/>
      </w:r>
      <w:r w:rsidR="0018097C">
        <w:t>.</w:t>
      </w:r>
      <w:r w:rsidR="00A033DA">
        <w:t xml:space="preserve"> El </w:t>
      </w:r>
      <w:proofErr w:type="spellStart"/>
      <w:r w:rsidR="00A033DA">
        <w:t>Product</w:t>
      </w:r>
      <w:proofErr w:type="spellEnd"/>
      <w:r w:rsidR="00A033DA">
        <w:t xml:space="preserve"> </w:t>
      </w:r>
      <w:proofErr w:type="spellStart"/>
      <w:r w:rsidR="00A033DA">
        <w:t>Owner</w:t>
      </w:r>
      <w:proofErr w:type="spellEnd"/>
      <w:r w:rsidR="00A033DA">
        <w:t xml:space="preserve"> </w:t>
      </w:r>
      <w:r w:rsidR="00B3622C">
        <w:t xml:space="preserve">tiene una responsabilidad muy alta dentro del desarrollo del </w:t>
      </w:r>
      <w:proofErr w:type="spellStart"/>
      <w:r w:rsidR="00B3622C">
        <w:t>Product</w:t>
      </w:r>
      <w:proofErr w:type="spellEnd"/>
      <w:r w:rsidR="00B3622C">
        <w:t xml:space="preserve"> Backlog ya que influyen en los desarrolladores ayudándolos a comprender y </w:t>
      </w:r>
      <w:r w:rsidR="00D84098">
        <w:t>seleccionar las soluciones adecuadas</w:t>
      </w:r>
      <w:r w:rsidR="0018097C">
        <w:t xml:space="preserve"> </w:t>
      </w:r>
      <w:r w:rsidR="0018097C">
        <w:fldChar w:fldCharType="begin"/>
      </w:r>
      <w:r w:rsidR="004338CA">
        <w:instrText xml:space="preserve"> ADDIN ZOTERO_ITEM CSL_CITATION {"citationID":"XChC5FZI","properties":{"formattedCitation":"[23]","plainCitation":"[23]","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4338CA" w:rsidRPr="004338CA">
        <w:t>[23]</w:t>
      </w:r>
      <w:r w:rsidR="0018097C">
        <w:fldChar w:fldCharType="end"/>
      </w:r>
      <w:r w:rsidR="0018097C">
        <w:t>.</w:t>
      </w:r>
      <w:r w:rsidR="000B655A">
        <w:t xml:space="preserve"> En </w:t>
      </w:r>
      <w:r w:rsidR="0018097C">
        <w:t>síntesis,</w:t>
      </w:r>
      <w:r w:rsidR="000B655A">
        <w:t xml:space="preserve"> el </w:t>
      </w:r>
      <w:proofErr w:type="spellStart"/>
      <w:r w:rsidR="000B655A">
        <w:t>Product</w:t>
      </w:r>
      <w:proofErr w:type="spellEnd"/>
      <w:r w:rsidR="000B655A">
        <w:t xml:space="preserve"> Backlog </w:t>
      </w:r>
      <w:r w:rsidR="0097650D">
        <w:t xml:space="preserve">permite definir “que” cumplirá con el </w:t>
      </w:r>
      <w:proofErr w:type="spellStart"/>
      <w:r w:rsidR="0097650D">
        <w:t>Product</w:t>
      </w:r>
      <w:proofErr w:type="spellEnd"/>
      <w:r w:rsidR="0097650D">
        <w:t xml:space="preserve"> </w:t>
      </w:r>
      <w:proofErr w:type="spellStart"/>
      <w:r w:rsidR="0097650D">
        <w:t>Goal</w:t>
      </w:r>
      <w:proofErr w:type="spellEnd"/>
      <w:r w:rsidR="0097650D">
        <w:t xml:space="preserve">, es decir, con el objetivo del producto </w:t>
      </w:r>
      <w:r w:rsidR="00C9506A">
        <w:t xml:space="preserve">que es un objetivo a largo plazo del Scrum </w:t>
      </w:r>
      <w:proofErr w:type="spellStart"/>
      <w:r w:rsidR="00C9506A">
        <w:t>Team</w:t>
      </w:r>
      <w:proofErr w:type="spellEnd"/>
      <w:r w:rsidR="008C4659">
        <w:t xml:space="preserve">, </w:t>
      </w:r>
      <w:r w:rsidR="00680AB5">
        <w:t>este objetivo debe ser cumplido o abandonado antes de asumir el siguiente</w:t>
      </w:r>
      <w:r w:rsidR="0018097C">
        <w:t xml:space="preserve"> </w:t>
      </w:r>
      <w:r w:rsidR="0018097C">
        <w:fldChar w:fldCharType="begin"/>
      </w:r>
      <w:r w:rsidR="004338CA">
        <w:instrText xml:space="preserve"> ADDIN ZOTERO_ITEM CSL_CITATION {"citationID":"mi2y5fPR","properties":{"formattedCitation":"[23]","plainCitation":"[23]","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4338CA" w:rsidRPr="004338CA">
        <w:t>[23]</w:t>
      </w:r>
      <w:r w:rsidR="0018097C">
        <w:fldChar w:fldCharType="end"/>
      </w:r>
      <w:r w:rsidR="0018097C">
        <w:t>.</w:t>
      </w:r>
    </w:p>
    <w:p w14:paraId="40BE033F" w14:textId="0024F2BB" w:rsidR="00E05F2B" w:rsidRDefault="00E05F2B" w:rsidP="004163A4">
      <w:pPr>
        <w:pStyle w:val="Ttulo5PT"/>
      </w:pPr>
      <w:r>
        <w:t xml:space="preserve">Priorización del </w:t>
      </w:r>
      <w:proofErr w:type="spellStart"/>
      <w:r>
        <w:t>Product</w:t>
      </w:r>
      <w:proofErr w:type="spellEnd"/>
      <w:r>
        <w:t xml:space="preserve"> Backlog </w:t>
      </w:r>
      <w:r w:rsidR="004163A4">
        <w:t xml:space="preserve">utilizando la técnica de </w:t>
      </w:r>
      <w:proofErr w:type="spellStart"/>
      <w:r w:rsidR="004163A4">
        <w:t>MoSCoW</w:t>
      </w:r>
      <w:proofErr w:type="spellEnd"/>
    </w:p>
    <w:p w14:paraId="798B2949" w14:textId="613B07AC" w:rsidR="004163A4" w:rsidRDefault="000F303A" w:rsidP="00116C40">
      <w:pPr>
        <w:pStyle w:val="Texto"/>
      </w:pPr>
      <w:r>
        <w:t xml:space="preserve">La priorización es uno de los aspectos más importantes </w:t>
      </w:r>
      <w:r w:rsidR="004338CA">
        <w:t xml:space="preserve">para elegir lo correcto que permite maximizar el valor entregado en un Sprint, es decir, los elementos del </w:t>
      </w:r>
      <w:proofErr w:type="spellStart"/>
      <w:r w:rsidR="004338CA">
        <w:t>Product</w:t>
      </w:r>
      <w:proofErr w:type="spellEnd"/>
      <w:r w:rsidR="004338CA">
        <w:t xml:space="preserve"> Backlog </w:t>
      </w:r>
      <w:r w:rsidR="001E239A">
        <w:t xml:space="preserve">deben </w:t>
      </w:r>
      <w:r w:rsidR="00E411F9">
        <w:t xml:space="preserve">ordenarse para que los requerimientos </w:t>
      </w:r>
      <w:r w:rsidR="00010EEA">
        <w:t>que añaden mayor valor se completen primero</w:t>
      </w:r>
      <w:r w:rsidR="00833446">
        <w:t>,</w:t>
      </w:r>
      <w:r w:rsidR="00010EEA">
        <w:t xml:space="preserve"> permitiendo al Scrum </w:t>
      </w:r>
      <w:proofErr w:type="spellStart"/>
      <w:r w:rsidR="00010EEA">
        <w:t>Team</w:t>
      </w:r>
      <w:proofErr w:type="spellEnd"/>
      <w:r w:rsidR="00010EEA">
        <w:t xml:space="preserve"> </w:t>
      </w:r>
      <w:r w:rsidR="006A0F73">
        <w:t xml:space="preserve">trabajar conjuntamente en dirección </w:t>
      </w:r>
      <w:r w:rsidR="00630518">
        <w:t>a un objetivo común</w:t>
      </w:r>
      <w:r w:rsidR="00BC1AF4">
        <w:rPr>
          <w:lang w:val="es-419"/>
        </w:rPr>
        <w:t xml:space="preserve"> </w:t>
      </w:r>
      <w:r w:rsidR="00BC1AF4">
        <w:fldChar w:fldCharType="begin"/>
      </w:r>
      <w:r w:rsidR="00BC1AF4">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BC1AF4">
        <w:fldChar w:fldCharType="separate"/>
      </w:r>
      <w:r w:rsidR="00BC1AF4" w:rsidRPr="004338CA">
        <w:t>[16]</w:t>
      </w:r>
      <w:r w:rsidR="00BC1AF4">
        <w:fldChar w:fldCharType="end"/>
      </w:r>
      <w:r w:rsidR="00BC1AF4">
        <w:t>.</w:t>
      </w:r>
      <w:r w:rsidR="00B206FF">
        <w:t xml:space="preserve"> A </w:t>
      </w:r>
      <w:r w:rsidR="00C33DD0">
        <w:t>continuación,</w:t>
      </w:r>
      <w:r w:rsidR="00B206FF">
        <w:t xml:space="preserve"> se presenta una figura que representa </w:t>
      </w:r>
      <w:r w:rsidR="00312221">
        <w:t xml:space="preserve">el flujo de trabajo </w:t>
      </w:r>
      <w:r w:rsidR="00756F29">
        <w:t xml:space="preserve">de Scrum con </w:t>
      </w:r>
      <w:r w:rsidR="00C33DD0">
        <w:t xml:space="preserve">un </w:t>
      </w:r>
      <w:proofErr w:type="spellStart"/>
      <w:r w:rsidR="00C33DD0">
        <w:t>Product</w:t>
      </w:r>
      <w:proofErr w:type="spellEnd"/>
      <w:r w:rsidR="00C33DD0">
        <w:t xml:space="preserve"> Backlog priorizado</w:t>
      </w:r>
      <w:r w:rsidR="00BC1AF4">
        <w:rPr>
          <w:lang w:val="es-419"/>
        </w:rPr>
        <w:t xml:space="preserve"> </w:t>
      </w:r>
      <w:r w:rsidR="00BC1AF4">
        <w:fldChar w:fldCharType="begin"/>
      </w:r>
      <w:r w:rsidR="00BC1AF4">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BC1AF4">
        <w:fldChar w:fldCharType="separate"/>
      </w:r>
      <w:r w:rsidR="00BC1AF4" w:rsidRPr="004338CA">
        <w:t>[16]</w:t>
      </w:r>
      <w:r w:rsidR="00BC1AF4">
        <w:fldChar w:fldCharType="end"/>
      </w:r>
      <w:r w:rsidR="00C33DD0">
        <w:t>:</w:t>
      </w:r>
    </w:p>
    <w:p w14:paraId="63768B17" w14:textId="77777777" w:rsidR="00C33DD0" w:rsidRDefault="00C33DD0" w:rsidP="00C33DD0">
      <w:pPr>
        <w:pStyle w:val="Texto"/>
        <w:keepNext/>
      </w:pPr>
      <w:r>
        <w:rPr>
          <w:noProof/>
        </w:rPr>
        <w:lastRenderedPageBreak/>
        <w:drawing>
          <wp:inline distT="0" distB="0" distL="0" distR="0" wp14:anchorId="3DD99E5C" wp14:editId="541C05FD">
            <wp:extent cx="5579745" cy="3594100"/>
            <wp:effectExtent l="0" t="0" r="1905" b="6350"/>
            <wp:docPr id="6" name="Imagen 6" descr="Ejemplo de MoSCoW en un s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emplo de MoSCoW en un sprin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9745" cy="3594100"/>
                    </a:xfrm>
                    <a:prstGeom prst="rect">
                      <a:avLst/>
                    </a:prstGeom>
                    <a:noFill/>
                    <a:ln>
                      <a:noFill/>
                    </a:ln>
                  </pic:spPr>
                </pic:pic>
              </a:graphicData>
            </a:graphic>
          </wp:inline>
        </w:drawing>
      </w:r>
    </w:p>
    <w:p w14:paraId="78905F28" w14:textId="167A93F3" w:rsidR="00C33DD0" w:rsidRPr="00BC1AF4" w:rsidRDefault="00C33DD0" w:rsidP="00BC1AF4">
      <w:pPr>
        <w:pStyle w:val="Descripcin"/>
        <w:jc w:val="center"/>
        <w:rPr>
          <w:b w:val="0"/>
          <w:bCs/>
        </w:rPr>
      </w:pPr>
      <w:r>
        <w:t xml:space="preserve">Figura </w:t>
      </w:r>
      <w:fldSimple w:instr=" STYLEREF 1 \s ">
        <w:r>
          <w:rPr>
            <w:noProof/>
          </w:rPr>
          <w:t>1</w:t>
        </w:r>
      </w:fldSimple>
      <w:r>
        <w:t>.</w:t>
      </w:r>
      <w:fldSimple w:instr=" SEQ Figura \* ARABIC \s 1 ">
        <w:r>
          <w:rPr>
            <w:noProof/>
          </w:rPr>
          <w:t>5</w:t>
        </w:r>
      </w:fldSimple>
      <w:r>
        <w:t xml:space="preserve"> </w:t>
      </w:r>
      <w:r w:rsidRPr="00BC1AF4">
        <w:rPr>
          <w:b w:val="0"/>
          <w:bCs/>
        </w:rPr>
        <w:t xml:space="preserve">Ejemplo de Priorización del </w:t>
      </w:r>
      <w:proofErr w:type="spellStart"/>
      <w:r w:rsidRPr="00BC1AF4">
        <w:rPr>
          <w:b w:val="0"/>
          <w:bCs/>
        </w:rPr>
        <w:t>Product</w:t>
      </w:r>
      <w:proofErr w:type="spellEnd"/>
      <w:r w:rsidRPr="00BC1AF4">
        <w:rPr>
          <w:b w:val="0"/>
          <w:bCs/>
        </w:rPr>
        <w:t xml:space="preserve"> Backlog</w:t>
      </w:r>
      <w:r w:rsidR="00BC1AF4" w:rsidRPr="00BC1AF4">
        <w:rPr>
          <w:b w:val="0"/>
          <w:bCs/>
          <w:lang w:val="es-419"/>
        </w:rPr>
        <w:t xml:space="preserve"> </w:t>
      </w:r>
      <w:r w:rsidR="00BC1AF4" w:rsidRPr="00BC1AF4">
        <w:rPr>
          <w:b w:val="0"/>
          <w:bCs/>
        </w:rPr>
        <w:fldChar w:fldCharType="begin"/>
      </w:r>
      <w:r w:rsidR="00BC1AF4" w:rsidRPr="00BC1AF4">
        <w:rPr>
          <w:b w:val="0"/>
          <w:bCs/>
        </w:rPr>
        <w:instrText xml:space="preserve"> ADDIN ZOTERO_ITEM CSL_CITATION {"citationID":"CAF8Pfrd","properties":{"formattedCitation":"[16]","plainCitation":"[16]","noteIndex":0},"citationItems":[{"id":323,"uris":["http://zotero.org/groups/2637715/items/GAGIRVNT"],"uri":["http://zotero.org/groups/2637715/items/GAGIRVNT"],"itemData":{"id":323,"type":"webpage","title":"How to Prioritize Product Backlog Using MoSCoW Method","URL":"https://www.visual-paradigm.com/scrum/prioritize-backlog-with-moscow/","accessed":{"date-parts":[["2022",1,6]]}}}],"schema":"https://github.com/citation-style-language/schema/raw/master/csl-citation.json"} </w:instrText>
      </w:r>
      <w:r w:rsidR="00BC1AF4" w:rsidRPr="00BC1AF4">
        <w:rPr>
          <w:b w:val="0"/>
          <w:bCs/>
        </w:rPr>
        <w:fldChar w:fldCharType="separate"/>
      </w:r>
      <w:r w:rsidR="00BC1AF4" w:rsidRPr="00BC1AF4">
        <w:rPr>
          <w:b w:val="0"/>
          <w:bCs/>
        </w:rPr>
        <w:t>[16]</w:t>
      </w:r>
      <w:r w:rsidR="00BC1AF4" w:rsidRPr="00BC1AF4">
        <w:rPr>
          <w:b w:val="0"/>
          <w:bCs/>
        </w:rPr>
        <w:fldChar w:fldCharType="end"/>
      </w:r>
      <w:r w:rsidR="00BC1AF4" w:rsidRPr="00BC1AF4">
        <w:rPr>
          <w:b w:val="0"/>
          <w:bCs/>
        </w:rPr>
        <w:t>.</w:t>
      </w:r>
    </w:p>
    <w:p w14:paraId="5A1C680E" w14:textId="4B0BC755" w:rsidR="000D2585" w:rsidRDefault="000D2585" w:rsidP="000D2585">
      <w:pPr>
        <w:pStyle w:val="Ttulo4PT"/>
      </w:pPr>
      <w:r>
        <w:t>Sprint Backlog</w:t>
      </w:r>
    </w:p>
    <w:p w14:paraId="38E00710" w14:textId="7F2324E3" w:rsidR="0033689A" w:rsidRDefault="00233DF5" w:rsidP="00BD6BE1">
      <w:pPr>
        <w:pStyle w:val="Texto"/>
        <w:rPr>
          <w:lang w:val="es-419"/>
        </w:rPr>
      </w:pPr>
      <w:r w:rsidRPr="007608BA">
        <w:rPr>
          <w:lang w:val="es-419"/>
        </w:rPr>
        <w:t xml:space="preserve">El Sprint Backlog se compone del Sprint </w:t>
      </w:r>
      <w:proofErr w:type="spellStart"/>
      <w:r w:rsidRPr="007608BA">
        <w:rPr>
          <w:lang w:val="es-419"/>
        </w:rPr>
        <w:t>Goal</w:t>
      </w:r>
      <w:proofErr w:type="spellEnd"/>
      <w:r w:rsidR="007608BA" w:rsidRPr="007608BA">
        <w:rPr>
          <w:lang w:val="es-419"/>
        </w:rPr>
        <w:t xml:space="preserve">, </w:t>
      </w:r>
      <w:r w:rsidR="00B17B1A">
        <w:rPr>
          <w:lang w:val="es-419"/>
        </w:rPr>
        <w:t xml:space="preserve">un subconjunto de elementos que pertenecen al </w:t>
      </w:r>
      <w:proofErr w:type="spellStart"/>
      <w:r w:rsidR="00B17B1A">
        <w:rPr>
          <w:lang w:val="es-419"/>
        </w:rPr>
        <w:t>Product</w:t>
      </w:r>
      <w:proofErr w:type="spellEnd"/>
      <w:r w:rsidR="00B17B1A">
        <w:rPr>
          <w:lang w:val="es-419"/>
        </w:rPr>
        <w:t xml:space="preserve"> Backlog </w:t>
      </w:r>
      <w:r w:rsidR="00123FE7">
        <w:rPr>
          <w:lang w:val="es-419"/>
        </w:rPr>
        <w:t xml:space="preserve">seleccionados específicamente para ser realizados dentro del Sprint, así como un plan que permita la realización </w:t>
      </w:r>
      <w:r w:rsidR="000D7D81">
        <w:rPr>
          <w:lang w:val="es-419"/>
        </w:rPr>
        <w:t>y entrega del incremento</w:t>
      </w:r>
      <w:r w:rsidR="001D3C08">
        <w:rPr>
          <w:lang w:val="es-419"/>
        </w:rPr>
        <w:t xml:space="preserve"> </w:t>
      </w:r>
      <w:r w:rsidR="001D3C08">
        <w:rPr>
          <w:lang w:val="es-419"/>
        </w:rPr>
        <w:fldChar w:fldCharType="begin"/>
      </w:r>
      <w:r w:rsidR="004338CA">
        <w:rPr>
          <w:lang w:val="es-419"/>
        </w:rPr>
        <w:instrText xml:space="preserve"> ADDIN ZOTERO_ITEM CSL_CITATION {"citationID":"1MvQFzmz","properties":{"formattedCitation":"[24]","plainCitation":"[24]","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1D3C08">
        <w:rPr>
          <w:lang w:val="es-419"/>
        </w:rPr>
        <w:fldChar w:fldCharType="separate"/>
      </w:r>
      <w:r w:rsidR="004338CA" w:rsidRPr="004338CA">
        <w:t>[24]</w:t>
      </w:r>
      <w:r w:rsidR="001D3C08">
        <w:rPr>
          <w:lang w:val="es-419"/>
        </w:rPr>
        <w:fldChar w:fldCharType="end"/>
      </w:r>
      <w:r w:rsidR="000D7D81">
        <w:rPr>
          <w:lang w:val="es-419"/>
        </w:rPr>
        <w:t>.</w:t>
      </w:r>
      <w:r w:rsidR="007B2900">
        <w:rPr>
          <w:lang w:val="es-419"/>
        </w:rPr>
        <w:t xml:space="preserve"> </w:t>
      </w:r>
    </w:p>
    <w:p w14:paraId="5EBE0043" w14:textId="6F3F2615" w:rsidR="00B115E0" w:rsidRPr="007608BA" w:rsidRDefault="00B115E0" w:rsidP="00B115E0">
      <w:pPr>
        <w:pStyle w:val="Ttulo5PT"/>
        <w:rPr>
          <w:lang w:val="es-419"/>
        </w:rPr>
      </w:pPr>
      <w:r>
        <w:rPr>
          <w:lang w:val="es-419"/>
        </w:rPr>
        <w:t xml:space="preserve">Sprint </w:t>
      </w:r>
      <w:proofErr w:type="spellStart"/>
      <w:r>
        <w:rPr>
          <w:lang w:val="es-419"/>
        </w:rPr>
        <w:t>Goal</w:t>
      </w:r>
      <w:proofErr w:type="spellEnd"/>
    </w:p>
    <w:p w14:paraId="5179C189" w14:textId="687C8BA7" w:rsidR="00B115E0" w:rsidRDefault="00B115E0" w:rsidP="00BD6BE1">
      <w:pPr>
        <w:pStyle w:val="Texto"/>
      </w:pPr>
      <w:r>
        <w:t xml:space="preserve">Es el </w:t>
      </w:r>
      <w:r w:rsidR="007946AD">
        <w:t xml:space="preserve">único objetivo que guía la realización del Sprint, se entiende como un compromiso de los desarrolladores, </w:t>
      </w:r>
      <w:r w:rsidR="00D8650F">
        <w:t>debe proporcionar una gran flexibilidad en términos del trabajo necesario para su realización</w:t>
      </w:r>
      <w:r w:rsidR="008A3DD6">
        <w:t xml:space="preserve">, además gracias al Sprint </w:t>
      </w:r>
      <w:proofErr w:type="spellStart"/>
      <w:r w:rsidR="008A3DD6">
        <w:t>Goal</w:t>
      </w:r>
      <w:proofErr w:type="spellEnd"/>
      <w:r w:rsidR="008A3DD6">
        <w:t xml:space="preserve"> se mantiene una coherencia y un enfoque</w:t>
      </w:r>
      <w:r w:rsidR="008A3DD6">
        <w:rPr>
          <w:lang w:val="es-419"/>
        </w:rPr>
        <w:t xml:space="preserve"> </w:t>
      </w:r>
      <w:r w:rsidR="008A3DD6">
        <w:rPr>
          <w:lang w:val="es-419"/>
        </w:rPr>
        <w:fldChar w:fldCharType="begin"/>
      </w:r>
      <w:r w:rsidR="004338CA">
        <w:rPr>
          <w:lang w:val="es-419"/>
        </w:rPr>
        <w:instrText xml:space="preserve"> ADDIN ZOTERO_ITEM CSL_CITATION {"citationID":"B7eqSzWV","properties":{"formattedCitation":"[24]","plainCitation":"[24]","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8A3DD6">
        <w:rPr>
          <w:lang w:val="es-419"/>
        </w:rPr>
        <w:fldChar w:fldCharType="separate"/>
      </w:r>
      <w:r w:rsidR="004338CA" w:rsidRPr="004338CA">
        <w:t>[24]</w:t>
      </w:r>
      <w:r w:rsidR="008A3DD6">
        <w:rPr>
          <w:lang w:val="es-419"/>
        </w:rPr>
        <w:fldChar w:fldCharType="end"/>
      </w:r>
      <w:r w:rsidR="008A3DD6">
        <w:rPr>
          <w:lang w:val="es-419"/>
        </w:rPr>
        <w:t xml:space="preserve">. </w:t>
      </w:r>
      <w:r w:rsidR="00465E69">
        <w:rPr>
          <w:lang w:val="es-419"/>
        </w:rPr>
        <w:t xml:space="preserve">El Sprint </w:t>
      </w:r>
      <w:proofErr w:type="spellStart"/>
      <w:r w:rsidR="00465E69">
        <w:rPr>
          <w:lang w:val="es-419"/>
        </w:rPr>
        <w:t>Goal</w:t>
      </w:r>
      <w:proofErr w:type="spellEnd"/>
      <w:r w:rsidR="00465E69">
        <w:rPr>
          <w:lang w:val="es-419"/>
        </w:rPr>
        <w:t xml:space="preserve"> es creado durante el Sprint </w:t>
      </w:r>
      <w:proofErr w:type="spellStart"/>
      <w:r w:rsidR="00465E69">
        <w:rPr>
          <w:lang w:val="es-419"/>
        </w:rPr>
        <w:t>Planning</w:t>
      </w:r>
      <w:proofErr w:type="spellEnd"/>
      <w:r w:rsidR="00465E69">
        <w:rPr>
          <w:lang w:val="es-419"/>
        </w:rPr>
        <w:t xml:space="preserve"> y luego se agrega al Sprint Backlog</w:t>
      </w:r>
      <w:r w:rsidR="005916E1">
        <w:rPr>
          <w:lang w:val="es-419"/>
        </w:rPr>
        <w:t xml:space="preserve">, a lo largo del tiempo que los desarrolladores trabajan durante el Sprint siempre deben tener en mente el Sprint </w:t>
      </w:r>
      <w:proofErr w:type="spellStart"/>
      <w:r w:rsidR="005916E1">
        <w:rPr>
          <w:lang w:val="es-419"/>
        </w:rPr>
        <w:t>Goal</w:t>
      </w:r>
      <w:proofErr w:type="spellEnd"/>
      <w:r w:rsidR="005916E1">
        <w:rPr>
          <w:lang w:val="es-419"/>
        </w:rPr>
        <w:t xml:space="preserve">, en el caso de </w:t>
      </w:r>
      <w:r w:rsidR="00A54530">
        <w:rPr>
          <w:lang w:val="es-419"/>
        </w:rPr>
        <w:t xml:space="preserve">que el trabajo resulte diferente a lo esperado, se debe colaborar con el </w:t>
      </w:r>
      <w:proofErr w:type="spellStart"/>
      <w:r w:rsidR="00585A41">
        <w:rPr>
          <w:lang w:val="es-419"/>
        </w:rPr>
        <w:t>Product</w:t>
      </w:r>
      <w:proofErr w:type="spellEnd"/>
      <w:r w:rsidR="00585A41">
        <w:rPr>
          <w:lang w:val="es-419"/>
        </w:rPr>
        <w:t xml:space="preserve"> </w:t>
      </w:r>
      <w:proofErr w:type="spellStart"/>
      <w:r w:rsidR="00585A41">
        <w:rPr>
          <w:lang w:val="es-419"/>
        </w:rPr>
        <w:t>Owner</w:t>
      </w:r>
      <w:proofErr w:type="spellEnd"/>
      <w:r w:rsidR="00585A41">
        <w:rPr>
          <w:lang w:val="es-419"/>
        </w:rPr>
        <w:t xml:space="preserve"> para </w:t>
      </w:r>
      <w:r w:rsidR="00E85C80">
        <w:rPr>
          <w:lang w:val="es-419"/>
        </w:rPr>
        <w:t xml:space="preserve">redefinir el alcance del Sprint Backlog dentro del mismo Sprint sin afectar así al Sprint </w:t>
      </w:r>
      <w:proofErr w:type="spellStart"/>
      <w:r w:rsidR="00E85C80">
        <w:rPr>
          <w:lang w:val="es-419"/>
        </w:rPr>
        <w:t>Goal</w:t>
      </w:r>
      <w:proofErr w:type="spellEnd"/>
      <w:r w:rsidR="00560D1B">
        <w:rPr>
          <w:lang w:val="es-419"/>
        </w:rPr>
        <w:t xml:space="preserve"> </w:t>
      </w:r>
      <w:r w:rsidR="00560D1B">
        <w:rPr>
          <w:lang w:val="es-419"/>
        </w:rPr>
        <w:fldChar w:fldCharType="begin"/>
      </w:r>
      <w:r w:rsidR="004338CA">
        <w:rPr>
          <w:lang w:val="es-419"/>
        </w:rPr>
        <w:instrText xml:space="preserve"> ADDIN ZOTERO_ITEM CSL_CITATION {"citationID":"5PQQEdXM","properties":{"formattedCitation":"[24]","plainCitation":"[24]","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560D1B">
        <w:rPr>
          <w:lang w:val="es-419"/>
        </w:rPr>
        <w:fldChar w:fldCharType="separate"/>
      </w:r>
      <w:r w:rsidR="004338CA" w:rsidRPr="004338CA">
        <w:t>[24]</w:t>
      </w:r>
      <w:r w:rsidR="00560D1B">
        <w:rPr>
          <w:lang w:val="es-419"/>
        </w:rPr>
        <w:fldChar w:fldCharType="end"/>
      </w:r>
      <w:r w:rsidR="00560D1B">
        <w:rPr>
          <w:lang w:val="es-419"/>
        </w:rPr>
        <w:t>.</w:t>
      </w:r>
    </w:p>
    <w:p w14:paraId="21B3451F" w14:textId="3D3F9A16" w:rsidR="00560D1B" w:rsidRDefault="00FA45AD" w:rsidP="00FA45AD">
      <w:pPr>
        <w:pStyle w:val="Ttulo5PT"/>
      </w:pPr>
      <w:r>
        <w:t>Incremento</w:t>
      </w:r>
    </w:p>
    <w:p w14:paraId="15AD3747" w14:textId="53DC86AC" w:rsidR="00FA45AD" w:rsidRDefault="00E6489B" w:rsidP="00BD6BE1">
      <w:pPr>
        <w:pStyle w:val="Texto"/>
        <w:rPr>
          <w:lang w:val="es-419"/>
        </w:rPr>
      </w:pPr>
      <w:r>
        <w:t xml:space="preserve">Se determina a un incremento como un paso concreto que </w:t>
      </w:r>
      <w:r w:rsidR="005E6BD2">
        <w:t xml:space="preserve">acerca al Scrum </w:t>
      </w:r>
      <w:proofErr w:type="spellStart"/>
      <w:r w:rsidR="005E6BD2">
        <w:t>Team</w:t>
      </w:r>
      <w:proofErr w:type="spellEnd"/>
      <w:r w:rsidR="005E6BD2">
        <w:t xml:space="preserve"> hacia el </w:t>
      </w:r>
      <w:proofErr w:type="spellStart"/>
      <w:r w:rsidR="005E6BD2">
        <w:t>Product</w:t>
      </w:r>
      <w:proofErr w:type="spellEnd"/>
      <w:r w:rsidR="005E6BD2">
        <w:t xml:space="preserve"> </w:t>
      </w:r>
      <w:proofErr w:type="spellStart"/>
      <w:r w:rsidR="005E6BD2">
        <w:t>Goal</w:t>
      </w:r>
      <w:proofErr w:type="spellEnd"/>
      <w:r w:rsidR="005E6BD2">
        <w:t>, cada incremento nuevo se adiciona al anterior</w:t>
      </w:r>
      <w:r w:rsidR="00D2536A">
        <w:t xml:space="preserve"> </w:t>
      </w:r>
      <w:r w:rsidR="00A12DEF">
        <w:t>mientras se verifica a fondo que funcionen</w:t>
      </w:r>
      <w:r w:rsidR="00902404">
        <w:t xml:space="preserve"> juntos de manera adecuada, un incremento proporciona valor al ser utilizable</w:t>
      </w:r>
      <w:r w:rsidR="00902404">
        <w:rPr>
          <w:lang w:val="es-419"/>
        </w:rPr>
        <w:t xml:space="preserve"> </w:t>
      </w:r>
      <w:r w:rsidR="00902404">
        <w:rPr>
          <w:lang w:val="es-419"/>
        </w:rPr>
        <w:fldChar w:fldCharType="begin"/>
      </w:r>
      <w:r w:rsidR="004338CA">
        <w:rPr>
          <w:lang w:val="es-419"/>
        </w:rPr>
        <w:instrText xml:space="preserve"> ADDIN ZOTERO_ITEM CSL_CITATION {"citationID":"zMrxeVi8","properties":{"formattedCitation":"[24]","plainCitation":"[24]","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902404">
        <w:rPr>
          <w:lang w:val="es-419"/>
        </w:rPr>
        <w:fldChar w:fldCharType="separate"/>
      </w:r>
      <w:r w:rsidR="004338CA" w:rsidRPr="004338CA">
        <w:t>[24]</w:t>
      </w:r>
      <w:r w:rsidR="00902404">
        <w:rPr>
          <w:lang w:val="es-419"/>
        </w:rPr>
        <w:fldChar w:fldCharType="end"/>
      </w:r>
      <w:r w:rsidR="00902404">
        <w:rPr>
          <w:lang w:val="es-419"/>
        </w:rPr>
        <w:t>.</w:t>
      </w:r>
      <w:r w:rsidR="00145D8E">
        <w:rPr>
          <w:lang w:val="es-419"/>
        </w:rPr>
        <w:t xml:space="preserve"> Dentro de un Sprint puede crearse múltiples incrementos</w:t>
      </w:r>
      <w:r w:rsidR="00B83FF1">
        <w:rPr>
          <w:lang w:val="es-419"/>
        </w:rPr>
        <w:t xml:space="preserve">, y su suma total es </w:t>
      </w:r>
      <w:r w:rsidR="00B83FF1">
        <w:rPr>
          <w:lang w:val="es-419"/>
        </w:rPr>
        <w:lastRenderedPageBreak/>
        <w:t xml:space="preserve">presentada en el Sprint Review, sin </w:t>
      </w:r>
      <w:r w:rsidR="00E4114E">
        <w:rPr>
          <w:lang w:val="es-419"/>
        </w:rPr>
        <w:t>embargo,</w:t>
      </w:r>
      <w:r w:rsidR="00B83FF1">
        <w:rPr>
          <w:lang w:val="es-419"/>
        </w:rPr>
        <w:t xml:space="preserve"> un incremento puede presentarse a las partes interesadas antes de la finalización del Sprint</w:t>
      </w:r>
      <w:r w:rsidR="00CB1ED6">
        <w:rPr>
          <w:lang w:val="es-419"/>
        </w:rPr>
        <w:t xml:space="preserve">. </w:t>
      </w:r>
      <w:r w:rsidR="00E4114E">
        <w:rPr>
          <w:lang w:val="es-419"/>
        </w:rPr>
        <w:t>Finalmente,</w:t>
      </w:r>
      <w:r w:rsidR="00CB1ED6">
        <w:rPr>
          <w:lang w:val="es-419"/>
        </w:rPr>
        <w:t xml:space="preserve"> un </w:t>
      </w:r>
      <w:r w:rsidR="00E4114E">
        <w:rPr>
          <w:lang w:val="es-419"/>
        </w:rPr>
        <w:t xml:space="preserve">trabajo no puede ser considerado como parte de un incremento a menos de que este cumpla con la definición de </w:t>
      </w:r>
      <w:r w:rsidR="00C34B98">
        <w:rPr>
          <w:lang w:val="es-419"/>
        </w:rPr>
        <w:t>realizado</w:t>
      </w:r>
      <w:r w:rsidR="00615782">
        <w:rPr>
          <w:lang w:val="es-419"/>
        </w:rPr>
        <w:t>(</w:t>
      </w:r>
      <w:proofErr w:type="spellStart"/>
      <w:r w:rsidR="00615782">
        <w:rPr>
          <w:lang w:val="es-419"/>
        </w:rPr>
        <w:t>DoD</w:t>
      </w:r>
      <w:proofErr w:type="spellEnd"/>
      <w:r w:rsidR="00615782">
        <w:rPr>
          <w:lang w:val="es-419"/>
        </w:rPr>
        <w:t>, por sus siglas en inglés)</w:t>
      </w:r>
      <w:r w:rsidR="00E4114E">
        <w:rPr>
          <w:lang w:val="es-419"/>
        </w:rPr>
        <w:t xml:space="preserve"> </w:t>
      </w:r>
      <w:r w:rsidR="00E4114E">
        <w:rPr>
          <w:lang w:val="es-419"/>
        </w:rPr>
        <w:fldChar w:fldCharType="begin"/>
      </w:r>
      <w:r w:rsidR="004338CA">
        <w:rPr>
          <w:lang w:val="es-419"/>
        </w:rPr>
        <w:instrText xml:space="preserve"> ADDIN ZOTERO_ITEM CSL_CITATION {"citationID":"xk2ox9Lk","properties":{"formattedCitation":"[24]","plainCitation":"[24]","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E4114E">
        <w:rPr>
          <w:lang w:val="es-419"/>
        </w:rPr>
        <w:fldChar w:fldCharType="separate"/>
      </w:r>
      <w:r w:rsidR="004338CA" w:rsidRPr="004338CA">
        <w:t>[24]</w:t>
      </w:r>
      <w:r w:rsidR="00E4114E">
        <w:rPr>
          <w:lang w:val="es-419"/>
        </w:rPr>
        <w:fldChar w:fldCharType="end"/>
      </w:r>
      <w:r w:rsidR="00E4114E">
        <w:rPr>
          <w:lang w:val="es-419"/>
        </w:rPr>
        <w:t>.</w:t>
      </w:r>
    </w:p>
    <w:p w14:paraId="688C2D51" w14:textId="77777777" w:rsidR="00E4114E" w:rsidRDefault="00E4114E" w:rsidP="00BD6BE1">
      <w:pPr>
        <w:pStyle w:val="Texto"/>
      </w:pPr>
    </w:p>
    <w:p w14:paraId="1C5163CD" w14:textId="551159C1" w:rsidR="00BD6BE1" w:rsidRPr="008C23A6" w:rsidRDefault="00BD6BE1" w:rsidP="00BD6BE1">
      <w:pPr>
        <w:pStyle w:val="Texto"/>
      </w:pPr>
      <w:r w:rsidRPr="008C23A6">
        <w:t>Se debe exponer la literatura relevante relacionada con el tema. Se incluyen los argumentos y controversias que justifican la validez del proyecto, con una revisión bibliográfica pertinente. En el Marco Teórico se debe responder a las preguntas:</w:t>
      </w:r>
    </w:p>
    <w:p w14:paraId="796E7C59" w14:textId="77777777" w:rsidR="00BD6BE1" w:rsidRPr="008C23A6" w:rsidRDefault="00BD6BE1" w:rsidP="00BD6BE1">
      <w:pPr>
        <w:pStyle w:val="Texto"/>
      </w:pPr>
      <w:r w:rsidRPr="008C23A6">
        <w:t>¿Qué es lo que se sabe acerca del tema en el cual se enmarca el proyecto?</w:t>
      </w:r>
    </w:p>
    <w:p w14:paraId="1EA54A1C" w14:textId="77777777" w:rsidR="00BD6BE1" w:rsidRPr="008C23A6" w:rsidRDefault="00BD6BE1" w:rsidP="00BD6BE1">
      <w:pPr>
        <w:pStyle w:val="Texto"/>
      </w:pPr>
      <w:r w:rsidRPr="008C23A6">
        <w:t>¿Cómo se relaciona el estudio con trabajos anteriores del área?</w:t>
      </w:r>
    </w:p>
    <w:p w14:paraId="4618DDAD" w14:textId="77777777" w:rsidR="00BD6BE1" w:rsidRPr="008C23A6" w:rsidRDefault="00BD6BE1" w:rsidP="00BD6BE1">
      <w:pPr>
        <w:pStyle w:val="Texto"/>
      </w:pPr>
      <w:r w:rsidRPr="008C23A6">
        <w:t>¿Cuáles son los debates, críticas, vacíos existentes en el tema a abordarse?</w:t>
      </w:r>
    </w:p>
    <w:p w14:paraId="42FD16F4" w14:textId="77777777" w:rsidR="004C17DD" w:rsidRPr="001B6E45" w:rsidRDefault="00BD6BE1" w:rsidP="00BD6BE1">
      <w:pPr>
        <w:pStyle w:val="Texto"/>
      </w:pPr>
      <w:r w:rsidRPr="008C23A6">
        <w:t>El empleo de subtítulos es a discreción del estudiante y su director</w:t>
      </w:r>
      <w:r w:rsidR="004C17DD" w:rsidRPr="001B6E45">
        <w:br w:type="page"/>
      </w:r>
    </w:p>
    <w:p w14:paraId="3018ED75" w14:textId="4861860C" w:rsidR="004C17DD" w:rsidRDefault="008C23A6" w:rsidP="00B63B6F">
      <w:pPr>
        <w:pStyle w:val="Ttulo1"/>
        <w:ind w:left="0" w:firstLine="0"/>
      </w:pPr>
      <w:bookmarkStart w:id="24" w:name="_Toc88241191"/>
      <w:r>
        <w:lastRenderedPageBreak/>
        <w:t>METODOLOGÍA</w:t>
      </w:r>
      <w:bookmarkEnd w:id="24"/>
    </w:p>
    <w:p w14:paraId="60604C67" w14:textId="77777777" w:rsidR="008C23A6" w:rsidRPr="008C23A6" w:rsidRDefault="008C23A6" w:rsidP="008C23A6">
      <w:pPr>
        <w:pStyle w:val="Texto"/>
      </w:pPr>
    </w:p>
    <w:p w14:paraId="04FA8D2B" w14:textId="29C6132B" w:rsidR="000A1F74" w:rsidRDefault="00DB29BB" w:rsidP="00615782">
      <w:pPr>
        <w:pStyle w:val="Texto"/>
      </w:pPr>
      <w:r>
        <w:t>Según [1]: la metodología “representa el cómo del Proyecto Integrador. En esta sección defina la forma en la que se desarrollará el proyecto. Inicialmente se define el tipo de investigación en la cual se inscribe este proyecto (básico, aplicado, exploratorio, descriptivo, explicativo). Posteriormente se especifican las técnicas e instrumentos a emplear para recolectar información (observación, experimentación, consulta, encuesta, entrevista, foro, entre otros), con los que se recogerá, organizará, sistematizará, interpretará y analizará la información. Finalmente se definen las diferentes etapas o fases metodológicas que permitirán estructura adecuadamente el desarrollo del Proyecto Integrador”.</w:t>
      </w:r>
    </w:p>
    <w:p w14:paraId="0DB006F5" w14:textId="7650F478" w:rsidR="008D3F38" w:rsidRDefault="005A4C65" w:rsidP="002B45C6">
      <w:pPr>
        <w:pStyle w:val="Ttulo2"/>
      </w:pPr>
      <w:r>
        <w:t>Desarrollo</w:t>
      </w:r>
    </w:p>
    <w:p w14:paraId="15EB2E67" w14:textId="77777777" w:rsidR="008F1B6D" w:rsidRPr="008F1B6D" w:rsidRDefault="008F1B6D" w:rsidP="008F1B6D">
      <w:pPr>
        <w:pStyle w:val="Prrafodelista"/>
        <w:numPr>
          <w:ilvl w:val="0"/>
          <w:numId w:val="1"/>
        </w:numPr>
        <w:spacing w:after="100" w:line="360" w:lineRule="auto"/>
        <w:contextualSpacing w:val="0"/>
        <w:jc w:val="both"/>
        <w:rPr>
          <w:rFonts w:ascii="Arial" w:hAnsi="Arial"/>
          <w:b/>
          <w:caps/>
          <w:vanish/>
          <w:sz w:val="28"/>
        </w:rPr>
      </w:pPr>
    </w:p>
    <w:p w14:paraId="5CDA4C86" w14:textId="77777777" w:rsidR="008F1B6D" w:rsidRPr="008F1B6D" w:rsidRDefault="008F1B6D" w:rsidP="008F1B6D">
      <w:pPr>
        <w:pStyle w:val="Prrafodelista"/>
        <w:numPr>
          <w:ilvl w:val="1"/>
          <w:numId w:val="1"/>
        </w:numPr>
        <w:spacing w:line="360" w:lineRule="auto"/>
        <w:contextualSpacing w:val="0"/>
        <w:jc w:val="both"/>
        <w:rPr>
          <w:rFonts w:ascii="Arial" w:hAnsi="Arial" w:cs="Arial"/>
          <w:b/>
          <w:vanish/>
          <w:sz w:val="28"/>
        </w:rPr>
      </w:pPr>
    </w:p>
    <w:p w14:paraId="2003B572" w14:textId="77777777" w:rsidR="008F1B6D" w:rsidRPr="008F1B6D" w:rsidRDefault="008F1B6D" w:rsidP="008F1B6D">
      <w:pPr>
        <w:pStyle w:val="Prrafodelista"/>
        <w:numPr>
          <w:ilvl w:val="1"/>
          <w:numId w:val="1"/>
        </w:numPr>
        <w:spacing w:line="360" w:lineRule="auto"/>
        <w:contextualSpacing w:val="0"/>
        <w:jc w:val="both"/>
        <w:rPr>
          <w:rFonts w:ascii="Arial" w:hAnsi="Arial" w:cs="Arial"/>
          <w:b/>
          <w:vanish/>
          <w:sz w:val="28"/>
        </w:rPr>
      </w:pPr>
    </w:p>
    <w:p w14:paraId="148455A3" w14:textId="3DB691CA" w:rsidR="00E8202B" w:rsidRDefault="00E8202B" w:rsidP="008F1B6D">
      <w:pPr>
        <w:pStyle w:val="Ttulo3PT"/>
      </w:pPr>
      <w:r>
        <w:t>Sprint 0</w:t>
      </w:r>
    </w:p>
    <w:p w14:paraId="4420819D" w14:textId="445E1096" w:rsidR="00F30DA8" w:rsidRPr="00F30DA8" w:rsidRDefault="00F30DA8" w:rsidP="00F30DA8">
      <w:pPr>
        <w:pStyle w:val="Texto"/>
        <w:rPr>
          <w:b/>
          <w:bCs/>
        </w:rPr>
      </w:pPr>
      <w:r w:rsidRPr="00F30DA8">
        <w:rPr>
          <w:b/>
          <w:bCs/>
        </w:rPr>
        <w:t>Definición de Roles</w:t>
      </w:r>
    </w:p>
    <w:p w14:paraId="44AFE6F3" w14:textId="7FEC1748" w:rsidR="00F30DA8" w:rsidRDefault="00D16D7A" w:rsidP="00F30DA8">
      <w:pPr>
        <w:pStyle w:val="Texto"/>
      </w:pPr>
      <w:r>
        <w:t xml:space="preserve">Este proyecto </w:t>
      </w:r>
      <w:r w:rsidR="00615782">
        <w:t>está</w:t>
      </w:r>
      <w:r>
        <w:t xml:space="preserve"> integrado por </w:t>
      </w:r>
      <w:r w:rsidR="0007551D">
        <w:t xml:space="preserve">tres miembros </w:t>
      </w:r>
      <w:r w:rsidR="00110ABD">
        <w:t>y cada uno tiene un rol diferente como se muestra en la siguiente tabla:</w:t>
      </w:r>
    </w:p>
    <w:p w14:paraId="7A8A1141" w14:textId="3633B771" w:rsidR="00CB3D88" w:rsidRPr="001648CD" w:rsidRDefault="00CB3D88" w:rsidP="001648CD">
      <w:pPr>
        <w:pStyle w:val="Descripcin"/>
        <w:keepNext/>
        <w:jc w:val="center"/>
        <w:rPr>
          <w:b w:val="0"/>
          <w:bCs/>
        </w:rPr>
      </w:pPr>
      <w:r w:rsidRPr="001648CD">
        <w:t xml:space="preserve">Tabla </w:t>
      </w:r>
      <w:r w:rsidR="002C7397">
        <w:fldChar w:fldCharType="begin"/>
      </w:r>
      <w:r w:rsidR="002C7397">
        <w:instrText xml:space="preserve"> STYLEREF 1 \s </w:instrText>
      </w:r>
      <w:r w:rsidR="002C7397">
        <w:fldChar w:fldCharType="separate"/>
      </w:r>
      <w:r w:rsidR="00C41C5C">
        <w:rPr>
          <w:noProof/>
        </w:rPr>
        <w:t>2</w:t>
      </w:r>
      <w:r w:rsidR="002C7397">
        <w:rPr>
          <w:noProof/>
        </w:rPr>
        <w:fldChar w:fldCharType="end"/>
      </w:r>
      <w:r w:rsidR="00C41C5C">
        <w:t>.</w:t>
      </w:r>
      <w:r w:rsidR="002C7397">
        <w:fldChar w:fldCharType="begin"/>
      </w:r>
      <w:r w:rsidR="002C7397">
        <w:instrText xml:space="preserve"> SEQ Tabla \* ARABIC \s 1 </w:instrText>
      </w:r>
      <w:r w:rsidR="002C7397">
        <w:fldChar w:fldCharType="separate"/>
      </w:r>
      <w:r w:rsidR="00C41C5C">
        <w:rPr>
          <w:noProof/>
        </w:rPr>
        <w:t>1</w:t>
      </w:r>
      <w:r w:rsidR="002C7397">
        <w:rPr>
          <w:noProof/>
        </w:rPr>
        <w:fldChar w:fldCharType="end"/>
      </w:r>
      <w:r w:rsidRPr="001648CD">
        <w:rPr>
          <w:b w:val="0"/>
          <w:bCs/>
        </w:rPr>
        <w:t xml:space="preserve"> Roles del Equipo Scrum</w:t>
      </w:r>
    </w:p>
    <w:tbl>
      <w:tblPr>
        <w:tblStyle w:val="Tablaconcuadrcula"/>
        <w:tblW w:w="0" w:type="auto"/>
        <w:tblLook w:val="04A0" w:firstRow="1" w:lastRow="0" w:firstColumn="1" w:lastColumn="0" w:noHBand="0" w:noVBand="1"/>
      </w:tblPr>
      <w:tblGrid>
        <w:gridCol w:w="4388"/>
        <w:gridCol w:w="4389"/>
      </w:tblGrid>
      <w:tr w:rsidR="00110ABD" w14:paraId="1351C682" w14:textId="77777777" w:rsidTr="00110ABD">
        <w:tc>
          <w:tcPr>
            <w:tcW w:w="4388" w:type="dxa"/>
          </w:tcPr>
          <w:p w14:paraId="4D2A2713" w14:textId="7AC9188E" w:rsidR="00110ABD" w:rsidRPr="00CB3D88" w:rsidRDefault="00110ABD" w:rsidP="00F30DA8">
            <w:pPr>
              <w:pStyle w:val="Texto"/>
              <w:rPr>
                <w:b/>
                <w:bCs/>
              </w:rPr>
            </w:pPr>
            <w:r w:rsidRPr="00CB3D88">
              <w:rPr>
                <w:b/>
                <w:bCs/>
              </w:rPr>
              <w:t>Rol</w:t>
            </w:r>
          </w:p>
        </w:tc>
        <w:tc>
          <w:tcPr>
            <w:tcW w:w="4389" w:type="dxa"/>
          </w:tcPr>
          <w:p w14:paraId="6529E562" w14:textId="309E4F69" w:rsidR="00110ABD" w:rsidRPr="00CB3D88" w:rsidRDefault="00110ABD" w:rsidP="00F30DA8">
            <w:pPr>
              <w:pStyle w:val="Texto"/>
              <w:rPr>
                <w:b/>
                <w:bCs/>
              </w:rPr>
            </w:pPr>
            <w:r w:rsidRPr="00CB3D88">
              <w:rPr>
                <w:b/>
                <w:bCs/>
              </w:rPr>
              <w:t>Responsable</w:t>
            </w:r>
          </w:p>
        </w:tc>
      </w:tr>
      <w:tr w:rsidR="00110ABD" w14:paraId="1A8F9875" w14:textId="77777777" w:rsidTr="00110ABD">
        <w:tc>
          <w:tcPr>
            <w:tcW w:w="4388" w:type="dxa"/>
          </w:tcPr>
          <w:p w14:paraId="43391DE7" w14:textId="7D5B30B8" w:rsidR="00110ABD" w:rsidRDefault="00110ABD" w:rsidP="00F30DA8">
            <w:pPr>
              <w:pStyle w:val="Texto"/>
            </w:pPr>
            <w:proofErr w:type="spellStart"/>
            <w:r>
              <w:t>Product</w:t>
            </w:r>
            <w:proofErr w:type="spellEnd"/>
            <w:r>
              <w:t xml:space="preserve"> </w:t>
            </w:r>
            <w:proofErr w:type="spellStart"/>
            <w:r>
              <w:t>Owner</w:t>
            </w:r>
            <w:proofErr w:type="spellEnd"/>
          </w:p>
        </w:tc>
        <w:tc>
          <w:tcPr>
            <w:tcW w:w="4389" w:type="dxa"/>
          </w:tcPr>
          <w:p w14:paraId="013CF4FF" w14:textId="4F4DB2D1" w:rsidR="00110ABD" w:rsidRDefault="005668C4" w:rsidP="00F30DA8">
            <w:pPr>
              <w:pStyle w:val="Texto"/>
            </w:pPr>
            <w:r w:rsidRPr="005668C4">
              <w:t>Silvana Del Pilar Gamboa Benítez</w:t>
            </w:r>
          </w:p>
        </w:tc>
      </w:tr>
      <w:tr w:rsidR="00110ABD" w14:paraId="48C5224C" w14:textId="77777777" w:rsidTr="00110ABD">
        <w:tc>
          <w:tcPr>
            <w:tcW w:w="4388" w:type="dxa"/>
          </w:tcPr>
          <w:p w14:paraId="11D86E5D" w14:textId="7D2E5B5E" w:rsidR="00110ABD" w:rsidRDefault="005668C4" w:rsidP="00F30DA8">
            <w:pPr>
              <w:pStyle w:val="Texto"/>
            </w:pPr>
            <w:r>
              <w:t xml:space="preserve">Scrum </w:t>
            </w:r>
            <w:proofErr w:type="gramStart"/>
            <w:r>
              <w:t>Master</w:t>
            </w:r>
            <w:proofErr w:type="gramEnd"/>
          </w:p>
        </w:tc>
        <w:tc>
          <w:tcPr>
            <w:tcW w:w="4389" w:type="dxa"/>
          </w:tcPr>
          <w:p w14:paraId="370EAB0F" w14:textId="14EACF34" w:rsidR="00110ABD" w:rsidRPr="00D67EA5" w:rsidRDefault="00D67EA5" w:rsidP="00D67EA5">
            <w:pPr>
              <w:widowControl w:val="0"/>
              <w:jc w:val="both"/>
              <w:rPr>
                <w:rFonts w:ascii="Arial" w:hAnsi="Arial" w:cs="Arial"/>
              </w:rPr>
            </w:pPr>
            <w:proofErr w:type="spellStart"/>
            <w:r w:rsidRPr="004F05C4">
              <w:rPr>
                <w:rFonts w:ascii="Arial" w:hAnsi="Arial" w:cs="Arial"/>
              </w:rPr>
              <w:t>MSc</w:t>
            </w:r>
            <w:proofErr w:type="spellEnd"/>
            <w:r w:rsidRPr="004F05C4">
              <w:rPr>
                <w:rFonts w:ascii="Arial" w:hAnsi="Arial" w:cs="Arial"/>
              </w:rPr>
              <w:t xml:space="preserve">. Vicente Adrián </w:t>
            </w:r>
            <w:proofErr w:type="spellStart"/>
            <w:proofErr w:type="gramStart"/>
            <w:r w:rsidRPr="004F05C4">
              <w:rPr>
                <w:rFonts w:ascii="Arial" w:hAnsi="Arial" w:cs="Arial"/>
              </w:rPr>
              <w:t>Eguez</w:t>
            </w:r>
            <w:proofErr w:type="spellEnd"/>
            <w:r w:rsidRPr="004F05C4">
              <w:rPr>
                <w:rFonts w:ascii="Arial" w:hAnsi="Arial" w:cs="Arial"/>
              </w:rPr>
              <w:t xml:space="preserve">  </w:t>
            </w:r>
            <w:proofErr w:type="spellStart"/>
            <w:r w:rsidRPr="004F05C4">
              <w:rPr>
                <w:rFonts w:ascii="Arial" w:hAnsi="Arial" w:cs="Arial"/>
              </w:rPr>
              <w:t>Sarzosa</w:t>
            </w:r>
            <w:proofErr w:type="spellEnd"/>
            <w:proofErr w:type="gramEnd"/>
          </w:p>
        </w:tc>
      </w:tr>
      <w:tr w:rsidR="00110ABD" w14:paraId="73DDFC96" w14:textId="77777777" w:rsidTr="00110ABD">
        <w:tc>
          <w:tcPr>
            <w:tcW w:w="4388" w:type="dxa"/>
          </w:tcPr>
          <w:p w14:paraId="4DC19679" w14:textId="7263ED8A" w:rsidR="00110ABD" w:rsidRDefault="00657BE6" w:rsidP="00F30DA8">
            <w:pPr>
              <w:pStyle w:val="Texto"/>
            </w:pPr>
            <w:r>
              <w:t xml:space="preserve">Development </w:t>
            </w:r>
            <w:proofErr w:type="spellStart"/>
            <w:r>
              <w:t>Team</w:t>
            </w:r>
            <w:proofErr w:type="spellEnd"/>
          </w:p>
        </w:tc>
        <w:tc>
          <w:tcPr>
            <w:tcW w:w="4389" w:type="dxa"/>
          </w:tcPr>
          <w:p w14:paraId="16B68A22" w14:textId="57AA9D0B" w:rsidR="00110ABD" w:rsidRDefault="00657BE6" w:rsidP="00F30DA8">
            <w:pPr>
              <w:pStyle w:val="Texto"/>
            </w:pPr>
            <w:r>
              <w:t>Luis Andres Andrade Cabrera</w:t>
            </w:r>
          </w:p>
        </w:tc>
      </w:tr>
    </w:tbl>
    <w:p w14:paraId="5A698FD2" w14:textId="77777777" w:rsidR="00110ABD" w:rsidRDefault="00110ABD" w:rsidP="00F30DA8">
      <w:pPr>
        <w:pStyle w:val="Texto"/>
      </w:pPr>
    </w:p>
    <w:p w14:paraId="2619ED6E" w14:textId="517F27AC" w:rsidR="00627E80" w:rsidRDefault="00627E80" w:rsidP="00F30DA8">
      <w:pPr>
        <w:pStyle w:val="Texto"/>
        <w:rPr>
          <w:b/>
          <w:bCs/>
        </w:rPr>
      </w:pPr>
      <w:r w:rsidRPr="00627E80">
        <w:rPr>
          <w:b/>
          <w:bCs/>
        </w:rPr>
        <w:t>Historias Épicas</w:t>
      </w:r>
    </w:p>
    <w:p w14:paraId="2C5C1FFA" w14:textId="23A71662" w:rsidR="00627E80" w:rsidRDefault="00326EC1" w:rsidP="00F30DA8">
      <w:pPr>
        <w:pStyle w:val="Texto"/>
      </w:pPr>
      <w:r w:rsidRPr="00326EC1">
        <w:t>Para</w:t>
      </w:r>
      <w:r>
        <w:t xml:space="preserve"> comenzar el proyecto se ha definido en primer lugar una historia épica</w:t>
      </w:r>
      <w:r w:rsidR="000D57CC">
        <w:t>, esta describirá el propósito principal del proyecto como se puede ver en la Tabla:</w:t>
      </w:r>
    </w:p>
    <w:p w14:paraId="666F8427" w14:textId="108C44A8" w:rsidR="00C41C5C" w:rsidRPr="00C41C5C" w:rsidRDefault="00C41C5C" w:rsidP="00C41C5C">
      <w:pPr>
        <w:pStyle w:val="Descripcin"/>
        <w:keepNext/>
        <w:rPr>
          <w:b w:val="0"/>
          <w:bCs/>
        </w:rPr>
      </w:pPr>
      <w:r>
        <w:t xml:space="preserve">Tabla </w:t>
      </w:r>
      <w:r w:rsidR="002C7397">
        <w:fldChar w:fldCharType="begin"/>
      </w:r>
      <w:r w:rsidR="002C7397">
        <w:instrText xml:space="preserve"> STYLEREF 1 \s </w:instrText>
      </w:r>
      <w:r w:rsidR="002C7397">
        <w:fldChar w:fldCharType="separate"/>
      </w:r>
      <w:r>
        <w:rPr>
          <w:noProof/>
        </w:rPr>
        <w:t>2</w:t>
      </w:r>
      <w:r w:rsidR="002C7397">
        <w:rPr>
          <w:noProof/>
        </w:rPr>
        <w:fldChar w:fldCharType="end"/>
      </w:r>
      <w:r>
        <w:t>.</w:t>
      </w:r>
      <w:r w:rsidR="002C7397">
        <w:fldChar w:fldCharType="begin"/>
      </w:r>
      <w:r w:rsidR="002C7397">
        <w:instrText xml:space="preserve"> SEQ Tabla \* ARABIC \s 1 </w:instrText>
      </w:r>
      <w:r w:rsidR="002C7397">
        <w:fldChar w:fldCharType="separate"/>
      </w:r>
      <w:r>
        <w:rPr>
          <w:noProof/>
        </w:rPr>
        <w:t>2</w:t>
      </w:r>
      <w:r w:rsidR="002C7397">
        <w:rPr>
          <w:noProof/>
        </w:rPr>
        <w:fldChar w:fldCharType="end"/>
      </w:r>
      <w:r>
        <w:t xml:space="preserve"> </w:t>
      </w:r>
      <w:r w:rsidRPr="00C41C5C">
        <w:rPr>
          <w:b w:val="0"/>
          <w:bCs/>
        </w:rPr>
        <w:t>Historias Épicas</w:t>
      </w:r>
    </w:p>
    <w:tbl>
      <w:tblPr>
        <w:tblStyle w:val="Tablaconcuadrcula"/>
        <w:tblW w:w="0" w:type="auto"/>
        <w:tblLook w:val="04A0" w:firstRow="1" w:lastRow="0" w:firstColumn="1" w:lastColumn="0" w:noHBand="0" w:noVBand="1"/>
      </w:tblPr>
      <w:tblGrid>
        <w:gridCol w:w="644"/>
        <w:gridCol w:w="5240"/>
        <w:gridCol w:w="2893"/>
      </w:tblGrid>
      <w:tr w:rsidR="000D57CC" w14:paraId="4BBEBEC9" w14:textId="77777777" w:rsidTr="00C41C5C">
        <w:tc>
          <w:tcPr>
            <w:tcW w:w="644" w:type="dxa"/>
          </w:tcPr>
          <w:p w14:paraId="048AB91E" w14:textId="3868749D" w:rsidR="000D57CC" w:rsidRPr="00647FC5" w:rsidRDefault="000D57CC" w:rsidP="00F30DA8">
            <w:pPr>
              <w:pStyle w:val="Texto"/>
              <w:rPr>
                <w:b/>
                <w:bCs/>
              </w:rPr>
            </w:pPr>
            <w:r w:rsidRPr="00647FC5">
              <w:rPr>
                <w:b/>
                <w:bCs/>
              </w:rPr>
              <w:t>ID</w:t>
            </w:r>
          </w:p>
        </w:tc>
        <w:tc>
          <w:tcPr>
            <w:tcW w:w="5240" w:type="dxa"/>
          </w:tcPr>
          <w:p w14:paraId="58EC6FEA" w14:textId="7FDA6DD3" w:rsidR="000D57CC" w:rsidRPr="00647FC5" w:rsidRDefault="00AE2EF9" w:rsidP="00F30DA8">
            <w:pPr>
              <w:pStyle w:val="Texto"/>
              <w:rPr>
                <w:b/>
                <w:bCs/>
              </w:rPr>
            </w:pPr>
            <w:r w:rsidRPr="00647FC5">
              <w:rPr>
                <w:b/>
                <w:bCs/>
              </w:rPr>
              <w:t>Título</w:t>
            </w:r>
          </w:p>
        </w:tc>
        <w:tc>
          <w:tcPr>
            <w:tcW w:w="2893" w:type="dxa"/>
          </w:tcPr>
          <w:p w14:paraId="018E50CF" w14:textId="4F16C724" w:rsidR="000D57CC" w:rsidRPr="00647FC5" w:rsidRDefault="00AE2EF9" w:rsidP="00F30DA8">
            <w:pPr>
              <w:pStyle w:val="Texto"/>
              <w:rPr>
                <w:b/>
                <w:bCs/>
              </w:rPr>
            </w:pPr>
            <w:r w:rsidRPr="00647FC5">
              <w:rPr>
                <w:b/>
                <w:bCs/>
              </w:rPr>
              <w:t>Prioridad</w:t>
            </w:r>
          </w:p>
        </w:tc>
      </w:tr>
      <w:tr w:rsidR="000D57CC" w14:paraId="5B1FBB3D" w14:textId="77777777" w:rsidTr="00C41C5C">
        <w:tc>
          <w:tcPr>
            <w:tcW w:w="644" w:type="dxa"/>
          </w:tcPr>
          <w:p w14:paraId="6FA9F797" w14:textId="2F383856" w:rsidR="000D57CC" w:rsidRDefault="00AE2EF9" w:rsidP="00F30DA8">
            <w:pPr>
              <w:pStyle w:val="Texto"/>
            </w:pPr>
            <w:r>
              <w:t>HE1</w:t>
            </w:r>
          </w:p>
        </w:tc>
        <w:tc>
          <w:tcPr>
            <w:tcW w:w="5240" w:type="dxa"/>
          </w:tcPr>
          <w:p w14:paraId="668C479A" w14:textId="0B95150D" w:rsidR="000D57CC" w:rsidRDefault="008E6586" w:rsidP="00F30DA8">
            <w:pPr>
              <w:pStyle w:val="Texto"/>
            </w:pPr>
            <w:r w:rsidRPr="008E6586">
              <w:t>Desarrollo de una aplicación que muestre en forma gráfica el estado de las variables que fueron adquiridas desde un proceso industrial.</w:t>
            </w:r>
          </w:p>
        </w:tc>
        <w:tc>
          <w:tcPr>
            <w:tcW w:w="2893" w:type="dxa"/>
          </w:tcPr>
          <w:p w14:paraId="2EA3C094" w14:textId="6478B8B5" w:rsidR="000D57CC" w:rsidRDefault="00647FC5" w:rsidP="00647FC5">
            <w:pPr>
              <w:pStyle w:val="Texto"/>
              <w:jc w:val="center"/>
            </w:pPr>
            <w:r>
              <w:t>Alta</w:t>
            </w:r>
          </w:p>
        </w:tc>
      </w:tr>
    </w:tbl>
    <w:p w14:paraId="4B19EBCC" w14:textId="60F9B2D5" w:rsidR="000D57CC" w:rsidRDefault="005E10E9" w:rsidP="00F30DA8">
      <w:pPr>
        <w:pStyle w:val="Texto"/>
        <w:rPr>
          <w:b/>
          <w:bCs/>
        </w:rPr>
      </w:pPr>
      <w:proofErr w:type="spellStart"/>
      <w:r w:rsidRPr="005E10E9">
        <w:rPr>
          <w:b/>
          <w:bCs/>
        </w:rPr>
        <w:t>Product</w:t>
      </w:r>
      <w:proofErr w:type="spellEnd"/>
      <w:r w:rsidRPr="005E10E9">
        <w:rPr>
          <w:b/>
          <w:bCs/>
        </w:rPr>
        <w:t xml:space="preserve"> Backlog</w:t>
      </w:r>
    </w:p>
    <w:p w14:paraId="4194A45E" w14:textId="77777777" w:rsidR="000E4685" w:rsidRDefault="00570E6F" w:rsidP="00F30DA8">
      <w:pPr>
        <w:pStyle w:val="Texto"/>
      </w:pPr>
      <w:r w:rsidRPr="00570E6F">
        <w:lastRenderedPageBreak/>
        <w:t>A</w:t>
      </w:r>
      <w:r>
        <w:t xml:space="preserve"> </w:t>
      </w:r>
      <w:r w:rsidR="00AD10B7">
        <w:t>continuación,</w:t>
      </w:r>
      <w:r>
        <w:t xml:space="preserve"> se presentará las historias de usuario que derivaron de la historia épica</w:t>
      </w:r>
      <w:r w:rsidR="00F742CC">
        <w:t>, además se ha definido una estimación del esfuerzo requerido para llevarla a cabo.</w:t>
      </w:r>
      <w:r w:rsidR="00AD10B7">
        <w:t xml:space="preserve"> Además de la prioridad, tomando en cuenta el aporte en valor de cada historia.</w:t>
      </w:r>
    </w:p>
    <w:p w14:paraId="438A2AE9" w14:textId="264CA313" w:rsidR="000E4685" w:rsidRDefault="000E4685" w:rsidP="00F30DA8">
      <w:pPr>
        <w:pStyle w:val="Texto"/>
      </w:pPr>
      <w:r>
        <w:t>Nomenclaturas de la Tabla:</w:t>
      </w:r>
    </w:p>
    <w:p w14:paraId="027C4CDF" w14:textId="4FEE6DEA" w:rsidR="000E4685" w:rsidRDefault="000E4685" w:rsidP="00286260">
      <w:pPr>
        <w:pStyle w:val="Texto"/>
        <w:numPr>
          <w:ilvl w:val="0"/>
          <w:numId w:val="45"/>
        </w:numPr>
      </w:pPr>
      <w:r w:rsidRPr="00DA1B98">
        <w:rPr>
          <w:b/>
          <w:bCs/>
        </w:rPr>
        <w:t>H:</w:t>
      </w:r>
      <w:r>
        <w:t xml:space="preserve"> Historia de usuario</w:t>
      </w:r>
    </w:p>
    <w:p w14:paraId="0AED4CD9" w14:textId="5041213D" w:rsidR="0077064D" w:rsidRDefault="0077064D" w:rsidP="00286260">
      <w:pPr>
        <w:pStyle w:val="Texto"/>
        <w:numPr>
          <w:ilvl w:val="0"/>
          <w:numId w:val="45"/>
        </w:numPr>
      </w:pPr>
      <w:r w:rsidRPr="00DA1B98">
        <w:rPr>
          <w:b/>
          <w:bCs/>
        </w:rPr>
        <w:t>F:</w:t>
      </w:r>
      <w:r>
        <w:t xml:space="preserve"> Funcional</w:t>
      </w:r>
    </w:p>
    <w:p w14:paraId="6BAB92C6" w14:textId="44E1C6F6" w:rsidR="0077064D" w:rsidRDefault="0077064D" w:rsidP="00286260">
      <w:pPr>
        <w:pStyle w:val="Texto"/>
        <w:numPr>
          <w:ilvl w:val="0"/>
          <w:numId w:val="45"/>
        </w:numPr>
      </w:pPr>
      <w:r w:rsidRPr="00DA1B98">
        <w:rPr>
          <w:b/>
          <w:bCs/>
        </w:rPr>
        <w:t>NF:</w:t>
      </w:r>
      <w:r>
        <w:t xml:space="preserve"> No </w:t>
      </w:r>
      <w:r w:rsidR="00750965">
        <w:t>Funcional</w:t>
      </w:r>
    </w:p>
    <w:p w14:paraId="59FA885C" w14:textId="6A09BECA" w:rsidR="00750965" w:rsidRDefault="00DA1B98" w:rsidP="00286260">
      <w:pPr>
        <w:pStyle w:val="Texto"/>
        <w:numPr>
          <w:ilvl w:val="0"/>
          <w:numId w:val="45"/>
        </w:numPr>
      </w:pPr>
      <w:r w:rsidRPr="00DA1B98">
        <w:rPr>
          <w:b/>
          <w:bCs/>
        </w:rPr>
        <w:t>###:</w:t>
      </w:r>
      <w:r>
        <w:t xml:space="preserve"> Numero de historia, por ejemplo 001.</w:t>
      </w:r>
    </w:p>
    <w:p w14:paraId="6F154F13" w14:textId="08446959" w:rsidR="005E10E9" w:rsidRDefault="00AD10B7" w:rsidP="00F30DA8">
      <w:pPr>
        <w:pStyle w:val="Texto"/>
      </w:pPr>
      <w:r>
        <w:t>A continuación, se muestra las historias de usuario:</w:t>
      </w:r>
    </w:p>
    <w:tbl>
      <w:tblPr>
        <w:tblStyle w:val="Tablaconcuadrcula"/>
        <w:tblW w:w="0" w:type="auto"/>
        <w:tblLook w:val="04A0" w:firstRow="1" w:lastRow="0" w:firstColumn="1" w:lastColumn="0" w:noHBand="0" w:noVBand="1"/>
      </w:tblPr>
      <w:tblGrid>
        <w:gridCol w:w="2194"/>
        <w:gridCol w:w="2194"/>
        <w:gridCol w:w="2194"/>
        <w:gridCol w:w="2195"/>
      </w:tblGrid>
      <w:tr w:rsidR="00332286" w14:paraId="36FD2249" w14:textId="77777777" w:rsidTr="00332286">
        <w:tc>
          <w:tcPr>
            <w:tcW w:w="2194" w:type="dxa"/>
          </w:tcPr>
          <w:p w14:paraId="000A5DE3" w14:textId="77777777" w:rsidR="00332286" w:rsidRDefault="00332286" w:rsidP="00315C6C">
            <w:pPr>
              <w:pStyle w:val="Texto"/>
            </w:pPr>
          </w:p>
        </w:tc>
        <w:tc>
          <w:tcPr>
            <w:tcW w:w="2194" w:type="dxa"/>
          </w:tcPr>
          <w:p w14:paraId="28C08763" w14:textId="77777777" w:rsidR="00332286" w:rsidRDefault="00332286" w:rsidP="00315C6C">
            <w:pPr>
              <w:pStyle w:val="Texto"/>
            </w:pPr>
          </w:p>
        </w:tc>
        <w:tc>
          <w:tcPr>
            <w:tcW w:w="2194" w:type="dxa"/>
          </w:tcPr>
          <w:p w14:paraId="7D16A419" w14:textId="77777777" w:rsidR="00332286" w:rsidRDefault="00332286" w:rsidP="00315C6C">
            <w:pPr>
              <w:pStyle w:val="Texto"/>
            </w:pPr>
          </w:p>
        </w:tc>
        <w:tc>
          <w:tcPr>
            <w:tcW w:w="2195" w:type="dxa"/>
          </w:tcPr>
          <w:p w14:paraId="68A25754" w14:textId="77777777" w:rsidR="00332286" w:rsidRDefault="00332286" w:rsidP="00315C6C">
            <w:pPr>
              <w:pStyle w:val="Texto"/>
            </w:pPr>
          </w:p>
        </w:tc>
      </w:tr>
      <w:tr w:rsidR="00332286" w14:paraId="770C459E" w14:textId="77777777" w:rsidTr="00332286">
        <w:tc>
          <w:tcPr>
            <w:tcW w:w="2194" w:type="dxa"/>
          </w:tcPr>
          <w:p w14:paraId="28190C29" w14:textId="77777777" w:rsidR="00332286" w:rsidRDefault="00332286" w:rsidP="00315C6C">
            <w:pPr>
              <w:pStyle w:val="Texto"/>
            </w:pPr>
          </w:p>
        </w:tc>
        <w:tc>
          <w:tcPr>
            <w:tcW w:w="2194" w:type="dxa"/>
          </w:tcPr>
          <w:p w14:paraId="63F438DD" w14:textId="77777777" w:rsidR="00332286" w:rsidRDefault="00332286" w:rsidP="00315C6C">
            <w:pPr>
              <w:pStyle w:val="Texto"/>
            </w:pPr>
          </w:p>
        </w:tc>
        <w:tc>
          <w:tcPr>
            <w:tcW w:w="2194" w:type="dxa"/>
          </w:tcPr>
          <w:p w14:paraId="2B366A6D" w14:textId="77777777" w:rsidR="00332286" w:rsidRDefault="00332286" w:rsidP="00315C6C">
            <w:pPr>
              <w:pStyle w:val="Texto"/>
            </w:pPr>
          </w:p>
        </w:tc>
        <w:tc>
          <w:tcPr>
            <w:tcW w:w="2195" w:type="dxa"/>
          </w:tcPr>
          <w:p w14:paraId="619D9FE7" w14:textId="77777777" w:rsidR="00332286" w:rsidRDefault="00332286" w:rsidP="00315C6C">
            <w:pPr>
              <w:pStyle w:val="Texto"/>
            </w:pPr>
          </w:p>
        </w:tc>
      </w:tr>
      <w:tr w:rsidR="00332286" w14:paraId="45EEC7FC" w14:textId="77777777" w:rsidTr="00332286">
        <w:tc>
          <w:tcPr>
            <w:tcW w:w="2194" w:type="dxa"/>
          </w:tcPr>
          <w:p w14:paraId="2CD7C366" w14:textId="77777777" w:rsidR="00332286" w:rsidRDefault="00332286" w:rsidP="00315C6C">
            <w:pPr>
              <w:pStyle w:val="Texto"/>
            </w:pPr>
          </w:p>
        </w:tc>
        <w:tc>
          <w:tcPr>
            <w:tcW w:w="2194" w:type="dxa"/>
          </w:tcPr>
          <w:p w14:paraId="6C6FE36A" w14:textId="77777777" w:rsidR="00332286" w:rsidRDefault="00332286" w:rsidP="00315C6C">
            <w:pPr>
              <w:pStyle w:val="Texto"/>
            </w:pPr>
          </w:p>
        </w:tc>
        <w:tc>
          <w:tcPr>
            <w:tcW w:w="2194" w:type="dxa"/>
          </w:tcPr>
          <w:p w14:paraId="1B743EAA" w14:textId="77777777" w:rsidR="00332286" w:rsidRDefault="00332286" w:rsidP="00315C6C">
            <w:pPr>
              <w:pStyle w:val="Texto"/>
            </w:pPr>
          </w:p>
        </w:tc>
        <w:tc>
          <w:tcPr>
            <w:tcW w:w="2195" w:type="dxa"/>
          </w:tcPr>
          <w:p w14:paraId="5594BBA0" w14:textId="77777777" w:rsidR="00332286" w:rsidRDefault="00332286" w:rsidP="00315C6C">
            <w:pPr>
              <w:pStyle w:val="Texto"/>
            </w:pPr>
          </w:p>
        </w:tc>
      </w:tr>
      <w:tr w:rsidR="00332286" w14:paraId="20395A68" w14:textId="77777777" w:rsidTr="00332286">
        <w:tc>
          <w:tcPr>
            <w:tcW w:w="2194" w:type="dxa"/>
          </w:tcPr>
          <w:p w14:paraId="747AE6BC" w14:textId="77777777" w:rsidR="00332286" w:rsidRDefault="00332286" w:rsidP="00315C6C">
            <w:pPr>
              <w:pStyle w:val="Texto"/>
            </w:pPr>
          </w:p>
        </w:tc>
        <w:tc>
          <w:tcPr>
            <w:tcW w:w="2194" w:type="dxa"/>
          </w:tcPr>
          <w:p w14:paraId="29F2B27C" w14:textId="77777777" w:rsidR="00332286" w:rsidRDefault="00332286" w:rsidP="00315C6C">
            <w:pPr>
              <w:pStyle w:val="Texto"/>
            </w:pPr>
          </w:p>
        </w:tc>
        <w:tc>
          <w:tcPr>
            <w:tcW w:w="2194" w:type="dxa"/>
          </w:tcPr>
          <w:p w14:paraId="5EB60002" w14:textId="77777777" w:rsidR="00332286" w:rsidRDefault="00332286" w:rsidP="00315C6C">
            <w:pPr>
              <w:pStyle w:val="Texto"/>
            </w:pPr>
          </w:p>
        </w:tc>
        <w:tc>
          <w:tcPr>
            <w:tcW w:w="2195" w:type="dxa"/>
          </w:tcPr>
          <w:p w14:paraId="072B3914" w14:textId="77777777" w:rsidR="00332286" w:rsidRDefault="00332286" w:rsidP="00315C6C">
            <w:pPr>
              <w:pStyle w:val="Texto"/>
            </w:pPr>
          </w:p>
        </w:tc>
      </w:tr>
      <w:tr w:rsidR="00332286" w14:paraId="44BFC25F" w14:textId="77777777" w:rsidTr="00332286">
        <w:tc>
          <w:tcPr>
            <w:tcW w:w="2194" w:type="dxa"/>
          </w:tcPr>
          <w:p w14:paraId="534E0CB7" w14:textId="77777777" w:rsidR="00332286" w:rsidRDefault="00332286" w:rsidP="00315C6C">
            <w:pPr>
              <w:pStyle w:val="Texto"/>
            </w:pPr>
          </w:p>
        </w:tc>
        <w:tc>
          <w:tcPr>
            <w:tcW w:w="2194" w:type="dxa"/>
          </w:tcPr>
          <w:p w14:paraId="744AA683" w14:textId="77777777" w:rsidR="00332286" w:rsidRDefault="00332286" w:rsidP="00315C6C">
            <w:pPr>
              <w:pStyle w:val="Texto"/>
            </w:pPr>
          </w:p>
        </w:tc>
        <w:tc>
          <w:tcPr>
            <w:tcW w:w="2194" w:type="dxa"/>
          </w:tcPr>
          <w:p w14:paraId="6EE2EE37" w14:textId="77777777" w:rsidR="00332286" w:rsidRDefault="00332286" w:rsidP="00315C6C">
            <w:pPr>
              <w:pStyle w:val="Texto"/>
            </w:pPr>
          </w:p>
        </w:tc>
        <w:tc>
          <w:tcPr>
            <w:tcW w:w="2195" w:type="dxa"/>
          </w:tcPr>
          <w:p w14:paraId="12D9B349" w14:textId="77777777" w:rsidR="00332286" w:rsidRDefault="00332286" w:rsidP="00315C6C">
            <w:pPr>
              <w:pStyle w:val="Texto"/>
            </w:pPr>
          </w:p>
        </w:tc>
      </w:tr>
      <w:tr w:rsidR="00332286" w14:paraId="795411E3" w14:textId="77777777" w:rsidTr="00332286">
        <w:tc>
          <w:tcPr>
            <w:tcW w:w="2194" w:type="dxa"/>
          </w:tcPr>
          <w:p w14:paraId="0B90A1F6" w14:textId="77777777" w:rsidR="00332286" w:rsidRDefault="00332286" w:rsidP="00315C6C">
            <w:pPr>
              <w:pStyle w:val="Texto"/>
            </w:pPr>
          </w:p>
        </w:tc>
        <w:tc>
          <w:tcPr>
            <w:tcW w:w="2194" w:type="dxa"/>
          </w:tcPr>
          <w:p w14:paraId="46A21FFA" w14:textId="77777777" w:rsidR="00332286" w:rsidRDefault="00332286" w:rsidP="00315C6C">
            <w:pPr>
              <w:pStyle w:val="Texto"/>
            </w:pPr>
          </w:p>
        </w:tc>
        <w:tc>
          <w:tcPr>
            <w:tcW w:w="2194" w:type="dxa"/>
          </w:tcPr>
          <w:p w14:paraId="54B189D8" w14:textId="77777777" w:rsidR="00332286" w:rsidRDefault="00332286" w:rsidP="00315C6C">
            <w:pPr>
              <w:pStyle w:val="Texto"/>
            </w:pPr>
          </w:p>
        </w:tc>
        <w:tc>
          <w:tcPr>
            <w:tcW w:w="2195" w:type="dxa"/>
          </w:tcPr>
          <w:p w14:paraId="3A01FD02" w14:textId="77777777" w:rsidR="00332286" w:rsidRDefault="00332286" w:rsidP="00315C6C">
            <w:pPr>
              <w:pStyle w:val="Texto"/>
            </w:pPr>
          </w:p>
        </w:tc>
      </w:tr>
      <w:tr w:rsidR="00332286" w14:paraId="18D9448C" w14:textId="77777777" w:rsidTr="00332286">
        <w:tc>
          <w:tcPr>
            <w:tcW w:w="2194" w:type="dxa"/>
          </w:tcPr>
          <w:p w14:paraId="293F1B57" w14:textId="77777777" w:rsidR="00332286" w:rsidRDefault="00332286" w:rsidP="00315C6C">
            <w:pPr>
              <w:pStyle w:val="Texto"/>
            </w:pPr>
          </w:p>
        </w:tc>
        <w:tc>
          <w:tcPr>
            <w:tcW w:w="2194" w:type="dxa"/>
          </w:tcPr>
          <w:p w14:paraId="7508A567" w14:textId="77777777" w:rsidR="00332286" w:rsidRDefault="00332286" w:rsidP="00315C6C">
            <w:pPr>
              <w:pStyle w:val="Texto"/>
            </w:pPr>
          </w:p>
        </w:tc>
        <w:tc>
          <w:tcPr>
            <w:tcW w:w="2194" w:type="dxa"/>
          </w:tcPr>
          <w:p w14:paraId="67BE6796" w14:textId="77777777" w:rsidR="00332286" w:rsidRDefault="00332286" w:rsidP="00315C6C">
            <w:pPr>
              <w:pStyle w:val="Texto"/>
            </w:pPr>
          </w:p>
        </w:tc>
        <w:tc>
          <w:tcPr>
            <w:tcW w:w="2195" w:type="dxa"/>
          </w:tcPr>
          <w:p w14:paraId="0E98D969" w14:textId="77777777" w:rsidR="00332286" w:rsidRDefault="00332286" w:rsidP="00315C6C">
            <w:pPr>
              <w:pStyle w:val="Texto"/>
            </w:pPr>
          </w:p>
        </w:tc>
      </w:tr>
      <w:tr w:rsidR="00332286" w14:paraId="2790FD4D" w14:textId="77777777" w:rsidTr="00332286">
        <w:tc>
          <w:tcPr>
            <w:tcW w:w="2194" w:type="dxa"/>
          </w:tcPr>
          <w:p w14:paraId="62277990" w14:textId="77777777" w:rsidR="00332286" w:rsidRDefault="00332286" w:rsidP="00315C6C">
            <w:pPr>
              <w:pStyle w:val="Texto"/>
            </w:pPr>
          </w:p>
        </w:tc>
        <w:tc>
          <w:tcPr>
            <w:tcW w:w="2194" w:type="dxa"/>
          </w:tcPr>
          <w:p w14:paraId="1F6F66D3" w14:textId="77777777" w:rsidR="00332286" w:rsidRDefault="00332286" w:rsidP="00315C6C">
            <w:pPr>
              <w:pStyle w:val="Texto"/>
            </w:pPr>
          </w:p>
        </w:tc>
        <w:tc>
          <w:tcPr>
            <w:tcW w:w="2194" w:type="dxa"/>
          </w:tcPr>
          <w:p w14:paraId="0FC87A82" w14:textId="77777777" w:rsidR="00332286" w:rsidRDefault="00332286" w:rsidP="00315C6C">
            <w:pPr>
              <w:pStyle w:val="Texto"/>
            </w:pPr>
          </w:p>
        </w:tc>
        <w:tc>
          <w:tcPr>
            <w:tcW w:w="2195" w:type="dxa"/>
          </w:tcPr>
          <w:p w14:paraId="19107624" w14:textId="77777777" w:rsidR="00332286" w:rsidRDefault="00332286" w:rsidP="00315C6C">
            <w:pPr>
              <w:pStyle w:val="Texto"/>
            </w:pPr>
          </w:p>
        </w:tc>
      </w:tr>
      <w:tr w:rsidR="00332286" w14:paraId="0C3FEB38" w14:textId="77777777" w:rsidTr="00332286">
        <w:tc>
          <w:tcPr>
            <w:tcW w:w="2194" w:type="dxa"/>
          </w:tcPr>
          <w:p w14:paraId="00522B9F" w14:textId="77777777" w:rsidR="00332286" w:rsidRDefault="00332286" w:rsidP="00315C6C">
            <w:pPr>
              <w:pStyle w:val="Texto"/>
            </w:pPr>
          </w:p>
        </w:tc>
        <w:tc>
          <w:tcPr>
            <w:tcW w:w="2194" w:type="dxa"/>
          </w:tcPr>
          <w:p w14:paraId="6B603286" w14:textId="77777777" w:rsidR="00332286" w:rsidRDefault="00332286" w:rsidP="00315C6C">
            <w:pPr>
              <w:pStyle w:val="Texto"/>
            </w:pPr>
          </w:p>
        </w:tc>
        <w:tc>
          <w:tcPr>
            <w:tcW w:w="2194" w:type="dxa"/>
          </w:tcPr>
          <w:p w14:paraId="647F2E9F" w14:textId="77777777" w:rsidR="00332286" w:rsidRDefault="00332286" w:rsidP="00315C6C">
            <w:pPr>
              <w:pStyle w:val="Texto"/>
            </w:pPr>
          </w:p>
        </w:tc>
        <w:tc>
          <w:tcPr>
            <w:tcW w:w="2195" w:type="dxa"/>
          </w:tcPr>
          <w:p w14:paraId="7E2C8038" w14:textId="77777777" w:rsidR="00332286" w:rsidRDefault="00332286" w:rsidP="00315C6C">
            <w:pPr>
              <w:pStyle w:val="Texto"/>
            </w:pPr>
          </w:p>
        </w:tc>
      </w:tr>
      <w:tr w:rsidR="00332286" w14:paraId="2F0E9D4A" w14:textId="77777777" w:rsidTr="00332286">
        <w:tc>
          <w:tcPr>
            <w:tcW w:w="2194" w:type="dxa"/>
          </w:tcPr>
          <w:p w14:paraId="0B2F7506" w14:textId="77777777" w:rsidR="00332286" w:rsidRDefault="00332286" w:rsidP="00315C6C">
            <w:pPr>
              <w:pStyle w:val="Texto"/>
            </w:pPr>
          </w:p>
        </w:tc>
        <w:tc>
          <w:tcPr>
            <w:tcW w:w="2194" w:type="dxa"/>
          </w:tcPr>
          <w:p w14:paraId="36A92B11" w14:textId="77777777" w:rsidR="00332286" w:rsidRDefault="00332286" w:rsidP="00315C6C">
            <w:pPr>
              <w:pStyle w:val="Texto"/>
            </w:pPr>
          </w:p>
        </w:tc>
        <w:tc>
          <w:tcPr>
            <w:tcW w:w="2194" w:type="dxa"/>
          </w:tcPr>
          <w:p w14:paraId="12E5F462" w14:textId="77777777" w:rsidR="00332286" w:rsidRDefault="00332286" w:rsidP="00315C6C">
            <w:pPr>
              <w:pStyle w:val="Texto"/>
            </w:pPr>
          </w:p>
        </w:tc>
        <w:tc>
          <w:tcPr>
            <w:tcW w:w="2195" w:type="dxa"/>
          </w:tcPr>
          <w:p w14:paraId="1ADD18D7" w14:textId="77777777" w:rsidR="00332286" w:rsidRDefault="00332286" w:rsidP="00315C6C">
            <w:pPr>
              <w:pStyle w:val="Texto"/>
            </w:pPr>
          </w:p>
        </w:tc>
      </w:tr>
      <w:tr w:rsidR="00332286" w14:paraId="70C2DDE1" w14:textId="77777777" w:rsidTr="00332286">
        <w:tc>
          <w:tcPr>
            <w:tcW w:w="2194" w:type="dxa"/>
          </w:tcPr>
          <w:p w14:paraId="5EB4E7AA" w14:textId="77777777" w:rsidR="00332286" w:rsidRDefault="00332286" w:rsidP="00315C6C">
            <w:pPr>
              <w:pStyle w:val="Texto"/>
            </w:pPr>
          </w:p>
        </w:tc>
        <w:tc>
          <w:tcPr>
            <w:tcW w:w="2194" w:type="dxa"/>
          </w:tcPr>
          <w:p w14:paraId="5D283F0C" w14:textId="77777777" w:rsidR="00332286" w:rsidRDefault="00332286" w:rsidP="00315C6C">
            <w:pPr>
              <w:pStyle w:val="Texto"/>
            </w:pPr>
          </w:p>
        </w:tc>
        <w:tc>
          <w:tcPr>
            <w:tcW w:w="2194" w:type="dxa"/>
          </w:tcPr>
          <w:p w14:paraId="6C07847A" w14:textId="77777777" w:rsidR="00332286" w:rsidRDefault="00332286" w:rsidP="00315C6C">
            <w:pPr>
              <w:pStyle w:val="Texto"/>
            </w:pPr>
          </w:p>
        </w:tc>
        <w:tc>
          <w:tcPr>
            <w:tcW w:w="2195" w:type="dxa"/>
          </w:tcPr>
          <w:p w14:paraId="77722358" w14:textId="77777777" w:rsidR="00332286" w:rsidRDefault="00332286" w:rsidP="00315C6C">
            <w:pPr>
              <w:pStyle w:val="Texto"/>
            </w:pPr>
          </w:p>
        </w:tc>
      </w:tr>
      <w:tr w:rsidR="00332286" w14:paraId="162371CE" w14:textId="77777777" w:rsidTr="00332286">
        <w:tc>
          <w:tcPr>
            <w:tcW w:w="2194" w:type="dxa"/>
          </w:tcPr>
          <w:p w14:paraId="7EC6E4C4" w14:textId="77777777" w:rsidR="00332286" w:rsidRDefault="00332286" w:rsidP="00315C6C">
            <w:pPr>
              <w:pStyle w:val="Texto"/>
            </w:pPr>
          </w:p>
        </w:tc>
        <w:tc>
          <w:tcPr>
            <w:tcW w:w="2194" w:type="dxa"/>
          </w:tcPr>
          <w:p w14:paraId="2F431FED" w14:textId="77777777" w:rsidR="00332286" w:rsidRDefault="00332286" w:rsidP="00315C6C">
            <w:pPr>
              <w:pStyle w:val="Texto"/>
            </w:pPr>
          </w:p>
        </w:tc>
        <w:tc>
          <w:tcPr>
            <w:tcW w:w="2194" w:type="dxa"/>
          </w:tcPr>
          <w:p w14:paraId="3D2C9027" w14:textId="77777777" w:rsidR="00332286" w:rsidRDefault="00332286" w:rsidP="00315C6C">
            <w:pPr>
              <w:pStyle w:val="Texto"/>
            </w:pPr>
          </w:p>
        </w:tc>
        <w:tc>
          <w:tcPr>
            <w:tcW w:w="2195" w:type="dxa"/>
          </w:tcPr>
          <w:p w14:paraId="71A305D3" w14:textId="77777777" w:rsidR="00332286" w:rsidRDefault="00332286" w:rsidP="00315C6C">
            <w:pPr>
              <w:pStyle w:val="Texto"/>
            </w:pPr>
          </w:p>
        </w:tc>
      </w:tr>
      <w:tr w:rsidR="00332286" w14:paraId="652CF9AF" w14:textId="77777777" w:rsidTr="00332286">
        <w:tc>
          <w:tcPr>
            <w:tcW w:w="2194" w:type="dxa"/>
          </w:tcPr>
          <w:p w14:paraId="68D1B2F1" w14:textId="77777777" w:rsidR="00332286" w:rsidRDefault="00332286" w:rsidP="00315C6C">
            <w:pPr>
              <w:pStyle w:val="Texto"/>
            </w:pPr>
          </w:p>
        </w:tc>
        <w:tc>
          <w:tcPr>
            <w:tcW w:w="2194" w:type="dxa"/>
          </w:tcPr>
          <w:p w14:paraId="4FCAAFDA" w14:textId="77777777" w:rsidR="00332286" w:rsidRDefault="00332286" w:rsidP="00315C6C">
            <w:pPr>
              <w:pStyle w:val="Texto"/>
            </w:pPr>
          </w:p>
        </w:tc>
        <w:tc>
          <w:tcPr>
            <w:tcW w:w="2194" w:type="dxa"/>
          </w:tcPr>
          <w:p w14:paraId="2DC9120B" w14:textId="77777777" w:rsidR="00332286" w:rsidRDefault="00332286" w:rsidP="00315C6C">
            <w:pPr>
              <w:pStyle w:val="Texto"/>
            </w:pPr>
          </w:p>
        </w:tc>
        <w:tc>
          <w:tcPr>
            <w:tcW w:w="2195" w:type="dxa"/>
          </w:tcPr>
          <w:p w14:paraId="15C5ED4A" w14:textId="77777777" w:rsidR="00332286" w:rsidRDefault="00332286" w:rsidP="00315C6C">
            <w:pPr>
              <w:pStyle w:val="Texto"/>
            </w:pPr>
          </w:p>
        </w:tc>
      </w:tr>
      <w:tr w:rsidR="00332286" w14:paraId="2A73E35F" w14:textId="77777777" w:rsidTr="00332286">
        <w:tc>
          <w:tcPr>
            <w:tcW w:w="2194" w:type="dxa"/>
          </w:tcPr>
          <w:p w14:paraId="0973AB8F" w14:textId="77777777" w:rsidR="00332286" w:rsidRDefault="00332286" w:rsidP="00315C6C">
            <w:pPr>
              <w:pStyle w:val="Texto"/>
            </w:pPr>
          </w:p>
        </w:tc>
        <w:tc>
          <w:tcPr>
            <w:tcW w:w="2194" w:type="dxa"/>
          </w:tcPr>
          <w:p w14:paraId="35893F87" w14:textId="77777777" w:rsidR="00332286" w:rsidRDefault="00332286" w:rsidP="00315C6C">
            <w:pPr>
              <w:pStyle w:val="Texto"/>
            </w:pPr>
          </w:p>
        </w:tc>
        <w:tc>
          <w:tcPr>
            <w:tcW w:w="2194" w:type="dxa"/>
          </w:tcPr>
          <w:p w14:paraId="6D56E8D2" w14:textId="77777777" w:rsidR="00332286" w:rsidRDefault="00332286" w:rsidP="00315C6C">
            <w:pPr>
              <w:pStyle w:val="Texto"/>
            </w:pPr>
          </w:p>
        </w:tc>
        <w:tc>
          <w:tcPr>
            <w:tcW w:w="2195" w:type="dxa"/>
          </w:tcPr>
          <w:p w14:paraId="3A2EA4C5" w14:textId="77777777" w:rsidR="00332286" w:rsidRDefault="00332286" w:rsidP="00315C6C">
            <w:pPr>
              <w:pStyle w:val="Texto"/>
            </w:pPr>
          </w:p>
        </w:tc>
      </w:tr>
      <w:tr w:rsidR="00332286" w14:paraId="24A8BE62" w14:textId="77777777" w:rsidTr="00332286">
        <w:tc>
          <w:tcPr>
            <w:tcW w:w="2194" w:type="dxa"/>
          </w:tcPr>
          <w:p w14:paraId="3AE68A21" w14:textId="77777777" w:rsidR="00332286" w:rsidRDefault="00332286" w:rsidP="00315C6C">
            <w:pPr>
              <w:pStyle w:val="Texto"/>
            </w:pPr>
          </w:p>
        </w:tc>
        <w:tc>
          <w:tcPr>
            <w:tcW w:w="2194" w:type="dxa"/>
          </w:tcPr>
          <w:p w14:paraId="394DECEE" w14:textId="77777777" w:rsidR="00332286" w:rsidRDefault="00332286" w:rsidP="00315C6C">
            <w:pPr>
              <w:pStyle w:val="Texto"/>
            </w:pPr>
          </w:p>
        </w:tc>
        <w:tc>
          <w:tcPr>
            <w:tcW w:w="2194" w:type="dxa"/>
          </w:tcPr>
          <w:p w14:paraId="7D87313C" w14:textId="77777777" w:rsidR="00332286" w:rsidRDefault="00332286" w:rsidP="00315C6C">
            <w:pPr>
              <w:pStyle w:val="Texto"/>
            </w:pPr>
          </w:p>
        </w:tc>
        <w:tc>
          <w:tcPr>
            <w:tcW w:w="2195" w:type="dxa"/>
          </w:tcPr>
          <w:p w14:paraId="4678D5A4" w14:textId="77777777" w:rsidR="00332286" w:rsidRDefault="00332286" w:rsidP="00315C6C">
            <w:pPr>
              <w:pStyle w:val="Texto"/>
            </w:pPr>
          </w:p>
        </w:tc>
      </w:tr>
      <w:tr w:rsidR="00332286" w14:paraId="25BE1DFA" w14:textId="77777777" w:rsidTr="00332286">
        <w:tc>
          <w:tcPr>
            <w:tcW w:w="2194" w:type="dxa"/>
          </w:tcPr>
          <w:p w14:paraId="789C8C37" w14:textId="77777777" w:rsidR="00332286" w:rsidRDefault="00332286" w:rsidP="00315C6C">
            <w:pPr>
              <w:pStyle w:val="Texto"/>
            </w:pPr>
          </w:p>
        </w:tc>
        <w:tc>
          <w:tcPr>
            <w:tcW w:w="2194" w:type="dxa"/>
          </w:tcPr>
          <w:p w14:paraId="28BC1949" w14:textId="77777777" w:rsidR="00332286" w:rsidRDefault="00332286" w:rsidP="00315C6C">
            <w:pPr>
              <w:pStyle w:val="Texto"/>
            </w:pPr>
          </w:p>
        </w:tc>
        <w:tc>
          <w:tcPr>
            <w:tcW w:w="2194" w:type="dxa"/>
          </w:tcPr>
          <w:p w14:paraId="5322D05F" w14:textId="77777777" w:rsidR="00332286" w:rsidRDefault="00332286" w:rsidP="00315C6C">
            <w:pPr>
              <w:pStyle w:val="Texto"/>
            </w:pPr>
          </w:p>
        </w:tc>
        <w:tc>
          <w:tcPr>
            <w:tcW w:w="2195" w:type="dxa"/>
          </w:tcPr>
          <w:p w14:paraId="79A0B7F5" w14:textId="77777777" w:rsidR="00332286" w:rsidRDefault="00332286" w:rsidP="00315C6C">
            <w:pPr>
              <w:pStyle w:val="Texto"/>
            </w:pPr>
          </w:p>
        </w:tc>
      </w:tr>
      <w:tr w:rsidR="00332286" w14:paraId="3B1BA2DA" w14:textId="77777777" w:rsidTr="00332286">
        <w:tc>
          <w:tcPr>
            <w:tcW w:w="2194" w:type="dxa"/>
          </w:tcPr>
          <w:p w14:paraId="0990CFEC" w14:textId="77777777" w:rsidR="00332286" w:rsidRDefault="00332286" w:rsidP="00315C6C">
            <w:pPr>
              <w:pStyle w:val="Texto"/>
            </w:pPr>
          </w:p>
        </w:tc>
        <w:tc>
          <w:tcPr>
            <w:tcW w:w="2194" w:type="dxa"/>
          </w:tcPr>
          <w:p w14:paraId="13854AE2" w14:textId="77777777" w:rsidR="00332286" w:rsidRDefault="00332286" w:rsidP="00315C6C">
            <w:pPr>
              <w:pStyle w:val="Texto"/>
            </w:pPr>
          </w:p>
        </w:tc>
        <w:tc>
          <w:tcPr>
            <w:tcW w:w="2194" w:type="dxa"/>
          </w:tcPr>
          <w:p w14:paraId="7B9671C7" w14:textId="77777777" w:rsidR="00332286" w:rsidRDefault="00332286" w:rsidP="00315C6C">
            <w:pPr>
              <w:pStyle w:val="Texto"/>
            </w:pPr>
          </w:p>
        </w:tc>
        <w:tc>
          <w:tcPr>
            <w:tcW w:w="2195" w:type="dxa"/>
          </w:tcPr>
          <w:p w14:paraId="5597C98A" w14:textId="77777777" w:rsidR="00332286" w:rsidRDefault="00332286" w:rsidP="00315C6C">
            <w:pPr>
              <w:pStyle w:val="Texto"/>
            </w:pPr>
          </w:p>
        </w:tc>
      </w:tr>
      <w:tr w:rsidR="00332286" w14:paraId="7046A434" w14:textId="77777777" w:rsidTr="00332286">
        <w:tc>
          <w:tcPr>
            <w:tcW w:w="2194" w:type="dxa"/>
          </w:tcPr>
          <w:p w14:paraId="2E43585E" w14:textId="77777777" w:rsidR="00332286" w:rsidRDefault="00332286" w:rsidP="00315C6C">
            <w:pPr>
              <w:pStyle w:val="Texto"/>
            </w:pPr>
          </w:p>
        </w:tc>
        <w:tc>
          <w:tcPr>
            <w:tcW w:w="2194" w:type="dxa"/>
          </w:tcPr>
          <w:p w14:paraId="68A1D973" w14:textId="77777777" w:rsidR="00332286" w:rsidRDefault="00332286" w:rsidP="00315C6C">
            <w:pPr>
              <w:pStyle w:val="Texto"/>
            </w:pPr>
          </w:p>
        </w:tc>
        <w:tc>
          <w:tcPr>
            <w:tcW w:w="2194" w:type="dxa"/>
          </w:tcPr>
          <w:p w14:paraId="241FFFAC" w14:textId="77777777" w:rsidR="00332286" w:rsidRDefault="00332286" w:rsidP="00315C6C">
            <w:pPr>
              <w:pStyle w:val="Texto"/>
            </w:pPr>
          </w:p>
        </w:tc>
        <w:tc>
          <w:tcPr>
            <w:tcW w:w="2195" w:type="dxa"/>
          </w:tcPr>
          <w:p w14:paraId="7AA03CBA" w14:textId="77777777" w:rsidR="00332286" w:rsidRDefault="00332286" w:rsidP="00315C6C">
            <w:pPr>
              <w:pStyle w:val="Texto"/>
            </w:pPr>
          </w:p>
        </w:tc>
      </w:tr>
      <w:tr w:rsidR="00332286" w14:paraId="3BB7FCB3" w14:textId="77777777" w:rsidTr="00332286">
        <w:tc>
          <w:tcPr>
            <w:tcW w:w="2194" w:type="dxa"/>
          </w:tcPr>
          <w:p w14:paraId="611649D0" w14:textId="77777777" w:rsidR="00332286" w:rsidRDefault="00332286" w:rsidP="00315C6C">
            <w:pPr>
              <w:pStyle w:val="Texto"/>
            </w:pPr>
          </w:p>
        </w:tc>
        <w:tc>
          <w:tcPr>
            <w:tcW w:w="2194" w:type="dxa"/>
          </w:tcPr>
          <w:p w14:paraId="2F1A9232" w14:textId="77777777" w:rsidR="00332286" w:rsidRDefault="00332286" w:rsidP="00315C6C">
            <w:pPr>
              <w:pStyle w:val="Texto"/>
            </w:pPr>
          </w:p>
        </w:tc>
        <w:tc>
          <w:tcPr>
            <w:tcW w:w="2194" w:type="dxa"/>
          </w:tcPr>
          <w:p w14:paraId="296755A4" w14:textId="77777777" w:rsidR="00332286" w:rsidRDefault="00332286" w:rsidP="00315C6C">
            <w:pPr>
              <w:pStyle w:val="Texto"/>
            </w:pPr>
          </w:p>
        </w:tc>
        <w:tc>
          <w:tcPr>
            <w:tcW w:w="2195" w:type="dxa"/>
          </w:tcPr>
          <w:p w14:paraId="7C4D475F" w14:textId="77777777" w:rsidR="00332286" w:rsidRDefault="00332286" w:rsidP="00315C6C">
            <w:pPr>
              <w:pStyle w:val="Texto"/>
            </w:pPr>
          </w:p>
        </w:tc>
      </w:tr>
      <w:tr w:rsidR="00332286" w14:paraId="6F0F122C" w14:textId="77777777" w:rsidTr="00332286">
        <w:tc>
          <w:tcPr>
            <w:tcW w:w="2194" w:type="dxa"/>
          </w:tcPr>
          <w:p w14:paraId="1C663C2A" w14:textId="77777777" w:rsidR="00332286" w:rsidRDefault="00332286" w:rsidP="00315C6C">
            <w:pPr>
              <w:pStyle w:val="Texto"/>
            </w:pPr>
          </w:p>
        </w:tc>
        <w:tc>
          <w:tcPr>
            <w:tcW w:w="2194" w:type="dxa"/>
          </w:tcPr>
          <w:p w14:paraId="191EE8A2" w14:textId="77777777" w:rsidR="00332286" w:rsidRDefault="00332286" w:rsidP="00315C6C">
            <w:pPr>
              <w:pStyle w:val="Texto"/>
            </w:pPr>
          </w:p>
        </w:tc>
        <w:tc>
          <w:tcPr>
            <w:tcW w:w="2194" w:type="dxa"/>
          </w:tcPr>
          <w:p w14:paraId="51CF4C5E" w14:textId="77777777" w:rsidR="00332286" w:rsidRDefault="00332286" w:rsidP="00315C6C">
            <w:pPr>
              <w:pStyle w:val="Texto"/>
            </w:pPr>
          </w:p>
        </w:tc>
        <w:tc>
          <w:tcPr>
            <w:tcW w:w="2195" w:type="dxa"/>
          </w:tcPr>
          <w:p w14:paraId="18B190DC" w14:textId="77777777" w:rsidR="00332286" w:rsidRDefault="00332286" w:rsidP="00315C6C">
            <w:pPr>
              <w:pStyle w:val="Texto"/>
            </w:pPr>
          </w:p>
        </w:tc>
      </w:tr>
    </w:tbl>
    <w:p w14:paraId="695EF21C" w14:textId="77777777" w:rsidR="00315C6C" w:rsidRPr="00315C6C" w:rsidRDefault="00315C6C" w:rsidP="00315C6C">
      <w:pPr>
        <w:pStyle w:val="Texto"/>
      </w:pPr>
    </w:p>
    <w:p w14:paraId="1B065C00" w14:textId="2EBF093F" w:rsidR="000A1F74" w:rsidRDefault="00064B21" w:rsidP="000A1F74">
      <w:pPr>
        <w:pStyle w:val="Texto"/>
      </w:pPr>
      <w:proofErr w:type="gramStart"/>
      <w:r>
        <w:t>….</w:t>
      </w:r>
      <w:proofErr w:type="gramEnd"/>
      <w:r>
        <w:t>u</w:t>
      </w:r>
      <w:r w:rsidR="00955736">
        <w:t>n ejemplo se presenta en</w:t>
      </w:r>
      <w:r w:rsidR="000A1F74">
        <w:t xml:space="preserve"> la Tabla 2.1.</w:t>
      </w:r>
    </w:p>
    <w:p w14:paraId="5E043A60" w14:textId="77777777" w:rsidR="00745BEA" w:rsidRDefault="000A1F74" w:rsidP="001077B9">
      <w:pPr>
        <w:pStyle w:val="Texto"/>
        <w:jc w:val="center"/>
      </w:pPr>
      <w:r w:rsidRPr="00F70D97">
        <w:rPr>
          <w:b/>
        </w:rPr>
        <w:lastRenderedPageBreak/>
        <w:t>Tabla 2.1.</w:t>
      </w:r>
      <w:r>
        <w:t xml:space="preserve"> Resultados de las pruebas realizadas</w:t>
      </w:r>
    </w:p>
    <w:tbl>
      <w:tblPr>
        <w:tblStyle w:val="Tablaconcuadrcula"/>
        <w:tblW w:w="0" w:type="auto"/>
        <w:tblInd w:w="1980" w:type="dxa"/>
        <w:tblLook w:val="04A0" w:firstRow="1" w:lastRow="0" w:firstColumn="1" w:lastColumn="0" w:noHBand="0" w:noVBand="1"/>
      </w:tblPr>
      <w:tblGrid>
        <w:gridCol w:w="1512"/>
        <w:gridCol w:w="1748"/>
        <w:gridCol w:w="1701"/>
      </w:tblGrid>
      <w:tr w:rsidR="000A1F74" w:rsidRPr="000A1F74" w14:paraId="722A1CC4" w14:textId="77777777" w:rsidTr="000A1F74">
        <w:tc>
          <w:tcPr>
            <w:tcW w:w="1512" w:type="dxa"/>
          </w:tcPr>
          <w:p w14:paraId="63404E90" w14:textId="77777777" w:rsidR="000A1F74" w:rsidRPr="000A1F74" w:rsidRDefault="000A1F74" w:rsidP="000A1F74">
            <w:pPr>
              <w:pStyle w:val="Texto"/>
              <w:spacing w:line="240" w:lineRule="auto"/>
              <w:jc w:val="center"/>
              <w:rPr>
                <w:b/>
              </w:rPr>
            </w:pPr>
            <w:r w:rsidRPr="000A1F74">
              <w:rPr>
                <w:b/>
              </w:rPr>
              <w:t>No. Prueba</w:t>
            </w:r>
          </w:p>
        </w:tc>
        <w:tc>
          <w:tcPr>
            <w:tcW w:w="1748" w:type="dxa"/>
          </w:tcPr>
          <w:p w14:paraId="3512D469" w14:textId="77777777" w:rsidR="000A1F74" w:rsidRPr="000A1F74" w:rsidRDefault="000A1F74" w:rsidP="000A1F74">
            <w:pPr>
              <w:pStyle w:val="Texto"/>
              <w:spacing w:line="240" w:lineRule="auto"/>
              <w:jc w:val="center"/>
              <w:rPr>
                <w:b/>
              </w:rPr>
            </w:pPr>
            <w:r w:rsidRPr="000A1F74">
              <w:rPr>
                <w:b/>
              </w:rPr>
              <w:t>Resultado</w:t>
            </w:r>
          </w:p>
        </w:tc>
        <w:tc>
          <w:tcPr>
            <w:tcW w:w="1701" w:type="dxa"/>
          </w:tcPr>
          <w:p w14:paraId="2E6BA1C7" w14:textId="77777777" w:rsidR="000A1F74" w:rsidRPr="000A1F74" w:rsidRDefault="000A1F74" w:rsidP="000A1F74">
            <w:pPr>
              <w:pStyle w:val="Texto"/>
              <w:spacing w:line="240" w:lineRule="auto"/>
              <w:jc w:val="center"/>
              <w:rPr>
                <w:b/>
              </w:rPr>
            </w:pPr>
            <w:r w:rsidRPr="000A1F74">
              <w:rPr>
                <w:b/>
              </w:rPr>
              <w:t>Tiempo [s]</w:t>
            </w:r>
          </w:p>
        </w:tc>
      </w:tr>
      <w:tr w:rsidR="000A1F74" w:rsidRPr="000A1F74" w14:paraId="59282B76" w14:textId="77777777" w:rsidTr="000A1F74">
        <w:tc>
          <w:tcPr>
            <w:tcW w:w="1512" w:type="dxa"/>
          </w:tcPr>
          <w:p w14:paraId="549E845C" w14:textId="77777777" w:rsidR="000A1F74" w:rsidRPr="000A1F74" w:rsidRDefault="000A1F74" w:rsidP="00745BEA">
            <w:pPr>
              <w:pStyle w:val="Texto"/>
              <w:spacing w:line="240" w:lineRule="auto"/>
              <w:jc w:val="center"/>
            </w:pPr>
            <w:r w:rsidRPr="000A1F74">
              <w:t>1</w:t>
            </w:r>
          </w:p>
        </w:tc>
        <w:tc>
          <w:tcPr>
            <w:tcW w:w="1748" w:type="dxa"/>
          </w:tcPr>
          <w:p w14:paraId="6048B2AF" w14:textId="77777777" w:rsidR="000A1F74" w:rsidRPr="000A1F74" w:rsidRDefault="000A1F74" w:rsidP="00745BEA">
            <w:pPr>
              <w:pStyle w:val="Texto"/>
              <w:spacing w:line="240" w:lineRule="auto"/>
              <w:jc w:val="center"/>
            </w:pPr>
            <w:r w:rsidRPr="000A1F74">
              <w:t>10</w:t>
            </w:r>
          </w:p>
        </w:tc>
        <w:tc>
          <w:tcPr>
            <w:tcW w:w="1701" w:type="dxa"/>
          </w:tcPr>
          <w:p w14:paraId="5FFBC7AD" w14:textId="77777777" w:rsidR="000A1F74" w:rsidRPr="000A1F74" w:rsidRDefault="000A1F74" w:rsidP="00745BEA">
            <w:pPr>
              <w:pStyle w:val="Texto"/>
              <w:spacing w:line="240" w:lineRule="auto"/>
              <w:jc w:val="center"/>
            </w:pPr>
            <w:r w:rsidRPr="000A1F74">
              <w:t>0.9</w:t>
            </w:r>
          </w:p>
        </w:tc>
      </w:tr>
      <w:tr w:rsidR="000A1F74" w:rsidRPr="000A1F74" w14:paraId="7F4CD630" w14:textId="77777777" w:rsidTr="000A1F74">
        <w:tc>
          <w:tcPr>
            <w:tcW w:w="1512" w:type="dxa"/>
          </w:tcPr>
          <w:p w14:paraId="7518321E" w14:textId="77777777" w:rsidR="000A1F74" w:rsidRPr="000A1F74" w:rsidRDefault="000A1F74" w:rsidP="00745BEA">
            <w:pPr>
              <w:pStyle w:val="Texto"/>
              <w:spacing w:line="240" w:lineRule="auto"/>
              <w:jc w:val="center"/>
            </w:pPr>
            <w:r w:rsidRPr="000A1F74">
              <w:t>2</w:t>
            </w:r>
          </w:p>
        </w:tc>
        <w:tc>
          <w:tcPr>
            <w:tcW w:w="1748" w:type="dxa"/>
          </w:tcPr>
          <w:p w14:paraId="3C47AA73" w14:textId="77777777" w:rsidR="000A1F74" w:rsidRPr="000A1F74" w:rsidRDefault="000A1F74" w:rsidP="00745BEA">
            <w:pPr>
              <w:pStyle w:val="Texto"/>
              <w:spacing w:line="240" w:lineRule="auto"/>
              <w:jc w:val="center"/>
            </w:pPr>
            <w:r w:rsidRPr="000A1F74">
              <w:t>5</w:t>
            </w:r>
          </w:p>
        </w:tc>
        <w:tc>
          <w:tcPr>
            <w:tcW w:w="1701" w:type="dxa"/>
          </w:tcPr>
          <w:p w14:paraId="2462D9DE" w14:textId="77777777" w:rsidR="000A1F74" w:rsidRPr="000A1F74" w:rsidRDefault="000A1F74" w:rsidP="00745BEA">
            <w:pPr>
              <w:pStyle w:val="Texto"/>
              <w:spacing w:line="240" w:lineRule="auto"/>
              <w:jc w:val="center"/>
            </w:pPr>
            <w:r w:rsidRPr="000A1F74">
              <w:t>0.5</w:t>
            </w:r>
          </w:p>
        </w:tc>
      </w:tr>
    </w:tbl>
    <w:p w14:paraId="41C1E6A6" w14:textId="77777777" w:rsidR="000A1F74" w:rsidRDefault="000A1F74" w:rsidP="000A1F74">
      <w:pPr>
        <w:pStyle w:val="Texto"/>
      </w:pPr>
    </w:p>
    <w:p w14:paraId="46BA47D8" w14:textId="1E935197" w:rsidR="000A1F74" w:rsidRDefault="00064B21" w:rsidP="000A1F74">
      <w:pPr>
        <w:pStyle w:val="Texto"/>
      </w:pPr>
      <w:r>
        <w:t>…a continuación el ejem</w:t>
      </w:r>
      <w:r w:rsidR="00955736">
        <w:t xml:space="preserve">plo se </w:t>
      </w:r>
      <w:r w:rsidR="000A1F74">
        <w:t>presenta en la Figura 2.1.</w:t>
      </w:r>
    </w:p>
    <w:p w14:paraId="736305A1" w14:textId="77777777" w:rsidR="000A1F74" w:rsidRDefault="000A1F74" w:rsidP="000A1F74">
      <w:pPr>
        <w:pStyle w:val="Texto"/>
        <w:jc w:val="center"/>
      </w:pPr>
      <w:r>
        <w:rPr>
          <w:noProof/>
          <w:lang w:eastAsia="es-EC"/>
        </w:rPr>
        <w:drawing>
          <wp:inline distT="0" distB="0" distL="0" distR="0" wp14:anchorId="51524B7D" wp14:editId="5D26E542">
            <wp:extent cx="3663387" cy="2031357"/>
            <wp:effectExtent l="0" t="0" r="13335"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8DBDB5D" w14:textId="77777777" w:rsidR="000A1F74" w:rsidRDefault="000A1F74" w:rsidP="000A1F74">
      <w:pPr>
        <w:pStyle w:val="Texto"/>
        <w:jc w:val="center"/>
      </w:pPr>
      <w:r w:rsidRPr="00F70D97">
        <w:rPr>
          <w:b/>
        </w:rPr>
        <w:t>Figura 2.1.</w:t>
      </w:r>
      <w:r>
        <w:t xml:space="preserve"> Resultados de las pruebas realizadas</w:t>
      </w:r>
    </w:p>
    <w:p w14:paraId="657B4B96" w14:textId="77777777" w:rsidR="003432D1" w:rsidRDefault="003432D1" w:rsidP="000A1F74">
      <w:pPr>
        <w:pStyle w:val="Texto"/>
        <w:tabs>
          <w:tab w:val="left" w:pos="2114"/>
        </w:tabs>
      </w:pPr>
    </w:p>
    <w:p w14:paraId="460F9A4D" w14:textId="2C0048BC" w:rsidR="000A1F74" w:rsidRDefault="00064B21" w:rsidP="000A1F74">
      <w:pPr>
        <w:pStyle w:val="Texto"/>
        <w:tabs>
          <w:tab w:val="left" w:pos="2114"/>
        </w:tabs>
      </w:pPr>
      <w:r>
        <w:t>…</w:t>
      </w:r>
      <w:r w:rsidR="000A1F74">
        <w:t>la Ecuación 2.1</w:t>
      </w:r>
      <w:r>
        <w:t xml:space="preserve"> permite ejemplificar la incorporación de una fórmula</w:t>
      </w:r>
      <w:r w:rsidR="000A1F74">
        <w:t>.</w:t>
      </w:r>
    </w:p>
    <w:p w14:paraId="10A06D4E" w14:textId="77777777" w:rsidR="00B74410" w:rsidRPr="00577C49" w:rsidRDefault="00B74410" w:rsidP="00B74410">
      <w:pPr>
        <w:pStyle w:val="Texto"/>
        <w:tabs>
          <w:tab w:val="left" w:pos="2114"/>
        </w:tabs>
        <w:jc w:val="center"/>
        <w:rPr>
          <w:rFonts w:eastAsiaTheme="minorEastAsia"/>
        </w:rPr>
      </w:pPr>
      <w:r>
        <w:rPr>
          <w:rFonts w:eastAsiaTheme="minorEastAsia"/>
        </w:rPr>
        <w:tab/>
      </w:r>
      <m:oMath>
        <m:sSup>
          <m:sSupPr>
            <m:ctrlPr>
              <w:rPr>
                <w:rFonts w:ascii="Cambria Math" w:hAnsi="Cambria Math"/>
                <w:i/>
              </w:rPr>
            </m:ctrlPr>
          </m:sSupPr>
          <m:e>
            <m:d>
              <m:dPr>
                <m:ctrlPr>
                  <w:rPr>
                    <w:rFonts w:ascii="Cambria Math" w:hAnsi="Cambria Math"/>
                    <w:i/>
                  </w:rPr>
                </m:ctrlPr>
              </m:dPr>
              <m:e>
                <m:r>
                  <w:rPr>
                    <w:rFonts w:ascii="Cambria Math" w:hAnsi="Cambria Math"/>
                  </w:rPr>
                  <m:t>x+y</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x∙y+</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1)</w:t>
      </w:r>
    </w:p>
    <w:p w14:paraId="0CE1077D" w14:textId="4BA373BA" w:rsidR="000A1F74" w:rsidRDefault="00D17EB3" w:rsidP="00B63B6F">
      <w:pPr>
        <w:pStyle w:val="Ttulo2"/>
      </w:pPr>
      <w:bookmarkStart w:id="25" w:name="_Toc536444517"/>
      <w:bookmarkStart w:id="26" w:name="_Toc536444703"/>
      <w:bookmarkStart w:id="27" w:name="_Toc536444821"/>
      <w:bookmarkStart w:id="28" w:name="_Toc536444518"/>
      <w:bookmarkStart w:id="29" w:name="_Toc536444704"/>
      <w:bookmarkStart w:id="30" w:name="_Toc536444822"/>
      <w:bookmarkStart w:id="31" w:name="_Toc536444519"/>
      <w:bookmarkStart w:id="32" w:name="_Toc536444705"/>
      <w:bookmarkStart w:id="33" w:name="_Toc536444823"/>
      <w:bookmarkStart w:id="34" w:name="_Toc88241193"/>
      <w:bookmarkEnd w:id="25"/>
      <w:bookmarkEnd w:id="26"/>
      <w:bookmarkEnd w:id="27"/>
      <w:bookmarkEnd w:id="28"/>
      <w:bookmarkEnd w:id="29"/>
      <w:bookmarkEnd w:id="30"/>
      <w:bookmarkEnd w:id="31"/>
      <w:bookmarkEnd w:id="32"/>
      <w:bookmarkEnd w:id="33"/>
      <w:r>
        <w:t>T</w:t>
      </w:r>
      <w:r w:rsidR="00B74410">
        <w:t>IPOGRAFÍA</w:t>
      </w:r>
      <w:bookmarkEnd w:id="34"/>
    </w:p>
    <w:p w14:paraId="2FE8F4F1" w14:textId="77777777" w:rsidR="00D17EB3" w:rsidRDefault="00D17EB3" w:rsidP="00D17EB3">
      <w:pPr>
        <w:pStyle w:val="Texto"/>
        <w:tabs>
          <w:tab w:val="left" w:pos="2114"/>
        </w:tabs>
      </w:pPr>
      <w:r>
        <w:t>Un resumen de la tipografí</w:t>
      </w:r>
      <w:r w:rsidR="00F70D97">
        <w:t>a se presenta en la Tabla 2.2.</w:t>
      </w:r>
    </w:p>
    <w:p w14:paraId="170993AD" w14:textId="77777777" w:rsidR="00D17EB3" w:rsidRDefault="00D17EB3" w:rsidP="00D17EB3">
      <w:pPr>
        <w:pStyle w:val="Texto"/>
        <w:jc w:val="center"/>
      </w:pPr>
      <w:r w:rsidRPr="00F70D97">
        <w:rPr>
          <w:b/>
        </w:rPr>
        <w:t>Tabla 2.2.</w:t>
      </w:r>
      <w:r>
        <w:t xml:space="preserve"> Tipografía</w:t>
      </w:r>
    </w:p>
    <w:tbl>
      <w:tblPr>
        <w:tblStyle w:val="Tablaconcuadrcula"/>
        <w:tblW w:w="9072" w:type="dxa"/>
        <w:tblInd w:w="-5" w:type="dxa"/>
        <w:tblLook w:val="04A0" w:firstRow="1" w:lastRow="0" w:firstColumn="1" w:lastColumn="0" w:noHBand="0" w:noVBand="1"/>
      </w:tblPr>
      <w:tblGrid>
        <w:gridCol w:w="1346"/>
        <w:gridCol w:w="1060"/>
        <w:gridCol w:w="1168"/>
        <w:gridCol w:w="2507"/>
        <w:gridCol w:w="2991"/>
      </w:tblGrid>
      <w:tr w:rsidR="00B74410" w:rsidRPr="000A1F74" w14:paraId="425A5732" w14:textId="77777777" w:rsidTr="00B63B6F">
        <w:tc>
          <w:tcPr>
            <w:tcW w:w="1346" w:type="dxa"/>
          </w:tcPr>
          <w:p w14:paraId="5A77F7E8" w14:textId="77777777" w:rsidR="00B74410" w:rsidRPr="000A1F74" w:rsidRDefault="00B74410" w:rsidP="00CE6EDE">
            <w:pPr>
              <w:pStyle w:val="Texto"/>
              <w:spacing w:line="240" w:lineRule="auto"/>
              <w:jc w:val="center"/>
              <w:rPr>
                <w:b/>
              </w:rPr>
            </w:pPr>
            <w:r>
              <w:rPr>
                <w:b/>
              </w:rPr>
              <w:t>Texto</w:t>
            </w:r>
          </w:p>
        </w:tc>
        <w:tc>
          <w:tcPr>
            <w:tcW w:w="1060" w:type="dxa"/>
          </w:tcPr>
          <w:p w14:paraId="476E712C" w14:textId="77777777" w:rsidR="00B74410" w:rsidRPr="000A1F74" w:rsidRDefault="00B74410" w:rsidP="00CE6EDE">
            <w:pPr>
              <w:pStyle w:val="Texto"/>
              <w:spacing w:line="240" w:lineRule="auto"/>
              <w:jc w:val="center"/>
              <w:rPr>
                <w:b/>
              </w:rPr>
            </w:pPr>
            <w:r>
              <w:rPr>
                <w:b/>
              </w:rPr>
              <w:t>Tamaño</w:t>
            </w:r>
          </w:p>
        </w:tc>
        <w:tc>
          <w:tcPr>
            <w:tcW w:w="1168" w:type="dxa"/>
          </w:tcPr>
          <w:p w14:paraId="72F8826B" w14:textId="77777777" w:rsidR="00B74410" w:rsidRPr="000A1F74" w:rsidRDefault="00B74410" w:rsidP="00CE6EDE">
            <w:pPr>
              <w:pStyle w:val="Texto"/>
              <w:spacing w:line="240" w:lineRule="auto"/>
              <w:jc w:val="center"/>
              <w:rPr>
                <w:b/>
              </w:rPr>
            </w:pPr>
            <w:r>
              <w:rPr>
                <w:b/>
              </w:rPr>
              <w:t>Fuente</w:t>
            </w:r>
          </w:p>
        </w:tc>
        <w:tc>
          <w:tcPr>
            <w:tcW w:w="2507" w:type="dxa"/>
          </w:tcPr>
          <w:p w14:paraId="42B0301E" w14:textId="77777777" w:rsidR="00B74410" w:rsidRDefault="00B74410" w:rsidP="00CE6EDE">
            <w:pPr>
              <w:pStyle w:val="Texto"/>
              <w:spacing w:line="240" w:lineRule="auto"/>
              <w:jc w:val="center"/>
              <w:rPr>
                <w:b/>
              </w:rPr>
            </w:pPr>
            <w:r>
              <w:rPr>
                <w:b/>
              </w:rPr>
              <w:t>Estilo</w:t>
            </w:r>
          </w:p>
        </w:tc>
        <w:tc>
          <w:tcPr>
            <w:tcW w:w="2991" w:type="dxa"/>
          </w:tcPr>
          <w:p w14:paraId="7C32C271" w14:textId="77777777" w:rsidR="00B74410" w:rsidRDefault="00B74410" w:rsidP="00CE6EDE">
            <w:pPr>
              <w:pStyle w:val="Texto"/>
              <w:spacing w:line="240" w:lineRule="auto"/>
              <w:jc w:val="center"/>
              <w:rPr>
                <w:b/>
              </w:rPr>
            </w:pPr>
            <w:r>
              <w:rPr>
                <w:b/>
              </w:rPr>
              <w:t>Ejemplo</w:t>
            </w:r>
          </w:p>
        </w:tc>
      </w:tr>
      <w:tr w:rsidR="00B74410" w:rsidRPr="000A1F74" w14:paraId="4934C02F" w14:textId="77777777" w:rsidTr="00B63B6F">
        <w:tc>
          <w:tcPr>
            <w:tcW w:w="1346" w:type="dxa"/>
          </w:tcPr>
          <w:p w14:paraId="1ECFF39B" w14:textId="77777777" w:rsidR="00B74410" w:rsidRPr="000A1F74" w:rsidRDefault="00B74410" w:rsidP="00CE6EDE">
            <w:pPr>
              <w:pStyle w:val="Texto"/>
              <w:spacing w:line="240" w:lineRule="auto"/>
            </w:pPr>
            <w:r>
              <w:t>Normal</w:t>
            </w:r>
          </w:p>
        </w:tc>
        <w:tc>
          <w:tcPr>
            <w:tcW w:w="1060" w:type="dxa"/>
          </w:tcPr>
          <w:p w14:paraId="2AC13E01" w14:textId="77777777" w:rsidR="00B74410" w:rsidRPr="000A1F74" w:rsidRDefault="00B74410" w:rsidP="00CE6EDE">
            <w:pPr>
              <w:pStyle w:val="Texto"/>
              <w:spacing w:line="240" w:lineRule="auto"/>
            </w:pPr>
            <w:r>
              <w:t>11</w:t>
            </w:r>
          </w:p>
        </w:tc>
        <w:tc>
          <w:tcPr>
            <w:tcW w:w="1168" w:type="dxa"/>
          </w:tcPr>
          <w:p w14:paraId="527464C9" w14:textId="77777777" w:rsidR="00B74410" w:rsidRPr="000A1F74" w:rsidRDefault="00B74410" w:rsidP="00CE6EDE">
            <w:pPr>
              <w:pStyle w:val="Texto"/>
              <w:spacing w:line="240" w:lineRule="auto"/>
            </w:pPr>
            <w:r>
              <w:t>Arial</w:t>
            </w:r>
          </w:p>
        </w:tc>
        <w:tc>
          <w:tcPr>
            <w:tcW w:w="2507" w:type="dxa"/>
          </w:tcPr>
          <w:p w14:paraId="564B443E" w14:textId="77777777" w:rsidR="00B74410" w:rsidRPr="000A1F74" w:rsidRDefault="00B74410" w:rsidP="00CE6EDE">
            <w:pPr>
              <w:pStyle w:val="Texto"/>
              <w:spacing w:line="240" w:lineRule="auto"/>
              <w:jc w:val="left"/>
            </w:pPr>
            <w:r>
              <w:t>Normal, Alineado justificado</w:t>
            </w:r>
          </w:p>
        </w:tc>
        <w:tc>
          <w:tcPr>
            <w:tcW w:w="2991" w:type="dxa"/>
          </w:tcPr>
          <w:p w14:paraId="2085D478" w14:textId="77777777" w:rsidR="00B74410" w:rsidRPr="000A1F74" w:rsidRDefault="00B74410" w:rsidP="00CE6EDE">
            <w:pPr>
              <w:pStyle w:val="Texto"/>
              <w:spacing w:line="240" w:lineRule="auto"/>
            </w:pPr>
            <w:r>
              <w:t>Texto de párrafo</w:t>
            </w:r>
          </w:p>
        </w:tc>
      </w:tr>
      <w:tr w:rsidR="00B74410" w:rsidRPr="000A1F74" w14:paraId="593CA16D" w14:textId="77777777" w:rsidTr="00B63B6F">
        <w:tc>
          <w:tcPr>
            <w:tcW w:w="1346" w:type="dxa"/>
          </w:tcPr>
          <w:p w14:paraId="07BD9495" w14:textId="77777777" w:rsidR="00B74410" w:rsidRPr="000A1F74" w:rsidRDefault="00B74410" w:rsidP="00CE6EDE">
            <w:pPr>
              <w:pStyle w:val="Texto"/>
              <w:spacing w:line="240" w:lineRule="auto"/>
            </w:pPr>
            <w:r>
              <w:t>Nivel 1</w:t>
            </w:r>
          </w:p>
        </w:tc>
        <w:tc>
          <w:tcPr>
            <w:tcW w:w="1060" w:type="dxa"/>
          </w:tcPr>
          <w:p w14:paraId="0EF9D2E0" w14:textId="77777777" w:rsidR="00B74410" w:rsidRPr="000A1F74" w:rsidRDefault="00B74410" w:rsidP="00CE6EDE">
            <w:pPr>
              <w:pStyle w:val="Texto"/>
              <w:spacing w:line="240" w:lineRule="auto"/>
            </w:pPr>
            <w:r>
              <w:t>16</w:t>
            </w:r>
          </w:p>
        </w:tc>
        <w:tc>
          <w:tcPr>
            <w:tcW w:w="1168" w:type="dxa"/>
          </w:tcPr>
          <w:p w14:paraId="211B9E70" w14:textId="77777777" w:rsidR="00B74410" w:rsidRPr="000A1F74" w:rsidRDefault="00B74410" w:rsidP="00CE6EDE">
            <w:pPr>
              <w:pStyle w:val="Texto"/>
              <w:spacing w:line="240" w:lineRule="auto"/>
            </w:pPr>
            <w:r>
              <w:t>Arial</w:t>
            </w:r>
          </w:p>
        </w:tc>
        <w:tc>
          <w:tcPr>
            <w:tcW w:w="2507" w:type="dxa"/>
          </w:tcPr>
          <w:p w14:paraId="3B99F7F8" w14:textId="77777777" w:rsidR="00B74410" w:rsidRPr="000A1F74" w:rsidRDefault="00B74410" w:rsidP="00CE6EDE">
            <w:pPr>
              <w:pStyle w:val="Texto"/>
              <w:spacing w:line="240" w:lineRule="auto"/>
              <w:jc w:val="left"/>
            </w:pPr>
            <w:r>
              <w:t>Mayúsculas, negrilla, estilo Título 1 numerado, alineación izquierda sin sangría</w:t>
            </w:r>
          </w:p>
        </w:tc>
        <w:tc>
          <w:tcPr>
            <w:tcW w:w="2991" w:type="dxa"/>
          </w:tcPr>
          <w:p w14:paraId="1CCAB14C" w14:textId="77777777" w:rsidR="00B74410" w:rsidRPr="00FE52A7" w:rsidRDefault="00B74410" w:rsidP="00CE6EDE">
            <w:pPr>
              <w:pStyle w:val="Texto"/>
              <w:rPr>
                <w:b/>
                <w:sz w:val="32"/>
              </w:rPr>
            </w:pPr>
            <w:r w:rsidRPr="00FE52A7">
              <w:rPr>
                <w:b/>
                <w:sz w:val="32"/>
              </w:rPr>
              <w:t>1 METODOLOGÍA</w:t>
            </w:r>
          </w:p>
          <w:p w14:paraId="27008009" w14:textId="77777777" w:rsidR="00B74410" w:rsidRPr="000A1F74" w:rsidRDefault="00B74410" w:rsidP="00CE6EDE">
            <w:pPr>
              <w:pStyle w:val="Texto"/>
              <w:spacing w:line="240" w:lineRule="auto"/>
            </w:pPr>
          </w:p>
        </w:tc>
      </w:tr>
      <w:tr w:rsidR="00B74410" w:rsidRPr="000A1F74" w14:paraId="1AB22188" w14:textId="77777777" w:rsidTr="00B63B6F">
        <w:tc>
          <w:tcPr>
            <w:tcW w:w="1346" w:type="dxa"/>
          </w:tcPr>
          <w:p w14:paraId="0609A95E" w14:textId="77777777" w:rsidR="00B74410" w:rsidRDefault="00B74410" w:rsidP="00CE6EDE">
            <w:pPr>
              <w:pStyle w:val="Texto"/>
              <w:spacing w:line="240" w:lineRule="auto"/>
            </w:pPr>
            <w:r>
              <w:t>Nivel 2</w:t>
            </w:r>
          </w:p>
        </w:tc>
        <w:tc>
          <w:tcPr>
            <w:tcW w:w="1060" w:type="dxa"/>
          </w:tcPr>
          <w:p w14:paraId="3BB33BAA" w14:textId="77777777" w:rsidR="00B74410" w:rsidRDefault="00B74410" w:rsidP="00CE6EDE">
            <w:pPr>
              <w:pStyle w:val="Texto"/>
              <w:spacing w:line="240" w:lineRule="auto"/>
            </w:pPr>
            <w:r>
              <w:t>14</w:t>
            </w:r>
          </w:p>
        </w:tc>
        <w:tc>
          <w:tcPr>
            <w:tcW w:w="1168" w:type="dxa"/>
          </w:tcPr>
          <w:p w14:paraId="6604AB4B" w14:textId="77777777" w:rsidR="00B74410" w:rsidRPr="000A1F74" w:rsidRDefault="00B74410" w:rsidP="00CE6EDE">
            <w:pPr>
              <w:pStyle w:val="Texto"/>
              <w:spacing w:line="240" w:lineRule="auto"/>
            </w:pPr>
            <w:r>
              <w:t>Arial</w:t>
            </w:r>
          </w:p>
        </w:tc>
        <w:tc>
          <w:tcPr>
            <w:tcW w:w="2507" w:type="dxa"/>
          </w:tcPr>
          <w:p w14:paraId="5C2C4179" w14:textId="77777777" w:rsidR="00B74410" w:rsidRPr="000A1F74" w:rsidRDefault="00B74410" w:rsidP="00CE6EDE">
            <w:pPr>
              <w:pStyle w:val="Texto"/>
              <w:spacing w:line="240" w:lineRule="auto"/>
              <w:jc w:val="left"/>
            </w:pPr>
            <w:r>
              <w:t>Mayúsculas, negrilla, estilo Título 2 numerado, alineación izquierda sin sangría</w:t>
            </w:r>
          </w:p>
        </w:tc>
        <w:tc>
          <w:tcPr>
            <w:tcW w:w="2991" w:type="dxa"/>
          </w:tcPr>
          <w:p w14:paraId="28D8A802" w14:textId="77777777" w:rsidR="00B74410" w:rsidRPr="00745BEA" w:rsidRDefault="00B74410" w:rsidP="00B63B6F">
            <w:pPr>
              <w:pStyle w:val="Texto"/>
              <w:rPr>
                <w:b/>
                <w:sz w:val="28"/>
              </w:rPr>
            </w:pPr>
            <w:r>
              <w:rPr>
                <w:b/>
                <w:sz w:val="28"/>
              </w:rPr>
              <w:t>1.1 SUBCAPÍTULO 1</w:t>
            </w:r>
          </w:p>
        </w:tc>
      </w:tr>
      <w:tr w:rsidR="00B74410" w:rsidRPr="000A1F74" w14:paraId="7ED97D2E" w14:textId="77777777" w:rsidTr="00B63B6F">
        <w:tc>
          <w:tcPr>
            <w:tcW w:w="1346" w:type="dxa"/>
          </w:tcPr>
          <w:p w14:paraId="3EBD18DA" w14:textId="77777777" w:rsidR="00B74410" w:rsidRDefault="00B74410" w:rsidP="00CE6EDE">
            <w:pPr>
              <w:pStyle w:val="Texto"/>
              <w:spacing w:line="240" w:lineRule="auto"/>
            </w:pPr>
            <w:r>
              <w:t>Nivel 3</w:t>
            </w:r>
          </w:p>
        </w:tc>
        <w:tc>
          <w:tcPr>
            <w:tcW w:w="1060" w:type="dxa"/>
          </w:tcPr>
          <w:p w14:paraId="776F30BE" w14:textId="77777777" w:rsidR="00B74410" w:rsidRDefault="00B74410" w:rsidP="00CE6EDE">
            <w:pPr>
              <w:pStyle w:val="Texto"/>
              <w:spacing w:line="240" w:lineRule="auto"/>
            </w:pPr>
            <w:r>
              <w:t>12</w:t>
            </w:r>
          </w:p>
        </w:tc>
        <w:tc>
          <w:tcPr>
            <w:tcW w:w="1168" w:type="dxa"/>
          </w:tcPr>
          <w:p w14:paraId="7FADE926" w14:textId="77777777" w:rsidR="00B74410" w:rsidRDefault="00B74410" w:rsidP="00CE6EDE">
            <w:pPr>
              <w:pStyle w:val="Texto"/>
              <w:spacing w:line="240" w:lineRule="auto"/>
            </w:pPr>
            <w:r>
              <w:t>Arial</w:t>
            </w:r>
          </w:p>
        </w:tc>
        <w:tc>
          <w:tcPr>
            <w:tcW w:w="2507" w:type="dxa"/>
          </w:tcPr>
          <w:p w14:paraId="4DD64805" w14:textId="77777777" w:rsidR="00B74410" w:rsidRDefault="00B74410" w:rsidP="00CE6EDE">
            <w:pPr>
              <w:pStyle w:val="Texto"/>
              <w:spacing w:line="240" w:lineRule="auto"/>
              <w:jc w:val="left"/>
            </w:pPr>
            <w:r>
              <w:t>Mayúsculas, negrilla, estilo Título 3 numerado, alineación izquierda sin sangría</w:t>
            </w:r>
          </w:p>
        </w:tc>
        <w:tc>
          <w:tcPr>
            <w:tcW w:w="2991" w:type="dxa"/>
          </w:tcPr>
          <w:p w14:paraId="3095D357" w14:textId="77777777" w:rsidR="00B74410" w:rsidRPr="00745BEA" w:rsidRDefault="00B74410" w:rsidP="00B63B6F">
            <w:pPr>
              <w:pStyle w:val="Texto"/>
              <w:jc w:val="left"/>
              <w:rPr>
                <w:b/>
                <w:sz w:val="24"/>
              </w:rPr>
            </w:pPr>
            <w:r w:rsidRPr="00FE52A7">
              <w:rPr>
                <w:b/>
                <w:sz w:val="24"/>
              </w:rPr>
              <w:t>1.1</w:t>
            </w:r>
            <w:r>
              <w:rPr>
                <w:b/>
                <w:sz w:val="24"/>
              </w:rPr>
              <w:t>.1</w:t>
            </w:r>
            <w:r w:rsidRPr="00FE52A7">
              <w:rPr>
                <w:b/>
                <w:sz w:val="24"/>
              </w:rPr>
              <w:t xml:space="preserve"> SUBCAPÍTULO </w:t>
            </w:r>
            <w:r>
              <w:rPr>
                <w:b/>
                <w:sz w:val="24"/>
              </w:rPr>
              <w:t>2</w:t>
            </w:r>
          </w:p>
        </w:tc>
      </w:tr>
      <w:tr w:rsidR="00B74410" w:rsidRPr="000A1F74" w14:paraId="055C799D" w14:textId="77777777" w:rsidTr="00B63B6F">
        <w:tc>
          <w:tcPr>
            <w:tcW w:w="1346" w:type="dxa"/>
          </w:tcPr>
          <w:p w14:paraId="78A43FF9" w14:textId="77777777" w:rsidR="00B74410" w:rsidRDefault="00B74410" w:rsidP="00CE6EDE">
            <w:pPr>
              <w:pStyle w:val="Texto"/>
              <w:spacing w:line="240" w:lineRule="auto"/>
            </w:pPr>
            <w:r>
              <w:lastRenderedPageBreak/>
              <w:t>Nivel 4</w:t>
            </w:r>
          </w:p>
        </w:tc>
        <w:tc>
          <w:tcPr>
            <w:tcW w:w="1060" w:type="dxa"/>
          </w:tcPr>
          <w:p w14:paraId="503733CF" w14:textId="77777777" w:rsidR="00B74410" w:rsidRDefault="00B74410" w:rsidP="00CE6EDE">
            <w:pPr>
              <w:pStyle w:val="Texto"/>
              <w:spacing w:line="240" w:lineRule="auto"/>
            </w:pPr>
            <w:r>
              <w:t>12</w:t>
            </w:r>
          </w:p>
        </w:tc>
        <w:tc>
          <w:tcPr>
            <w:tcW w:w="1168" w:type="dxa"/>
          </w:tcPr>
          <w:p w14:paraId="70CB6BE1" w14:textId="77777777" w:rsidR="00B74410" w:rsidRDefault="00B74410" w:rsidP="00CE6EDE">
            <w:pPr>
              <w:pStyle w:val="Texto"/>
              <w:spacing w:line="240" w:lineRule="auto"/>
            </w:pPr>
            <w:r>
              <w:t>Arial</w:t>
            </w:r>
          </w:p>
        </w:tc>
        <w:tc>
          <w:tcPr>
            <w:tcW w:w="2507" w:type="dxa"/>
          </w:tcPr>
          <w:p w14:paraId="46F69538" w14:textId="77777777" w:rsidR="00B74410" w:rsidRDefault="00B74410" w:rsidP="00CE6EDE">
            <w:pPr>
              <w:pStyle w:val="Texto"/>
              <w:spacing w:line="240" w:lineRule="auto"/>
              <w:jc w:val="left"/>
            </w:pPr>
            <w:r>
              <w:t>Minúsculas, negrilla, estilo Título 4 numerado, alineación izquierda sin sangría</w:t>
            </w:r>
          </w:p>
        </w:tc>
        <w:tc>
          <w:tcPr>
            <w:tcW w:w="2991" w:type="dxa"/>
          </w:tcPr>
          <w:p w14:paraId="7CC75032" w14:textId="77777777" w:rsidR="00B74410" w:rsidRPr="00FE52A7" w:rsidRDefault="00B74410" w:rsidP="00B63B6F">
            <w:pPr>
              <w:pStyle w:val="Texto"/>
              <w:jc w:val="left"/>
              <w:rPr>
                <w:b/>
                <w:sz w:val="24"/>
              </w:rPr>
            </w:pPr>
            <w:r>
              <w:rPr>
                <w:b/>
                <w:sz w:val="24"/>
              </w:rPr>
              <w:t>1.1.1.1 Subcapítulo 3</w:t>
            </w:r>
          </w:p>
        </w:tc>
      </w:tr>
    </w:tbl>
    <w:p w14:paraId="4EC609A4" w14:textId="77777777" w:rsidR="00D17EB3" w:rsidRDefault="00D17EB3" w:rsidP="003432D1">
      <w:pPr>
        <w:pStyle w:val="Texto"/>
      </w:pPr>
    </w:p>
    <w:p w14:paraId="1C92E6B5" w14:textId="4AA97F0D" w:rsidR="00B74410" w:rsidRPr="003432D1" w:rsidRDefault="00B74410" w:rsidP="003432D1">
      <w:pPr>
        <w:pStyle w:val="Texto"/>
      </w:pPr>
      <w:r>
        <w:t>En caso de ser necesario se podrá incluir un quinto nivel con tamaño de letra 11, fuente Arial, en minúsculas cursivas, estilo subtítulo numerado, alineación izquierda sin sangría.</w:t>
      </w:r>
    </w:p>
    <w:p w14:paraId="1E6CB917" w14:textId="589B723F" w:rsidR="00D17EB3" w:rsidRDefault="00D17EB3" w:rsidP="00B63B6F">
      <w:pPr>
        <w:pStyle w:val="Ttulo2"/>
      </w:pPr>
      <w:bookmarkStart w:id="35" w:name="_Toc88241194"/>
      <w:r>
        <w:t>E</w:t>
      </w:r>
      <w:r w:rsidR="00B74410">
        <w:t>SPACIADO</w:t>
      </w:r>
      <w:bookmarkEnd w:id="35"/>
    </w:p>
    <w:p w14:paraId="4C055908" w14:textId="60BC8F54" w:rsidR="00D17EB3" w:rsidRPr="00D17EB3" w:rsidRDefault="00324F16" w:rsidP="00D17EB3">
      <w:pPr>
        <w:pStyle w:val="Texto"/>
        <w:tabs>
          <w:tab w:val="left" w:pos="2114"/>
        </w:tabs>
      </w:pPr>
      <w:r>
        <w:t>T</w:t>
      </w:r>
      <w:r w:rsidRPr="00D17EB3">
        <w:t>odo el documento debe tener espaciado de 1,5. Las tablas pueden usar espaciado simple</w:t>
      </w:r>
      <w:r>
        <w:t xml:space="preserve"> y de ser necesario para sus contenidos se podrá utilizar un tamaño de letra menor a 11 y mayor a 8</w:t>
      </w:r>
      <w:r w:rsidR="00906330" w:rsidRPr="00D17EB3">
        <w:t>.</w:t>
      </w:r>
      <w:r w:rsidR="00D17EB3" w:rsidRPr="00D17EB3">
        <w:t xml:space="preserve"> </w:t>
      </w:r>
    </w:p>
    <w:p w14:paraId="04357229" w14:textId="36B73212" w:rsidR="004D7D42" w:rsidRPr="004D7D42" w:rsidRDefault="00663DF1" w:rsidP="00B63B6F">
      <w:pPr>
        <w:tabs>
          <w:tab w:val="left" w:pos="1395"/>
        </w:tabs>
      </w:pPr>
      <w:r>
        <w:tab/>
      </w:r>
    </w:p>
    <w:p w14:paraId="116931BD" w14:textId="3F2FFFFA" w:rsidR="00D17EB3" w:rsidRDefault="004D7D42" w:rsidP="00B63B6F">
      <w:pPr>
        <w:pStyle w:val="Ttulo2"/>
      </w:pPr>
      <w:bookmarkStart w:id="36" w:name="_Toc88241195"/>
      <w:r>
        <w:t>N</w:t>
      </w:r>
      <w:r w:rsidR="00B74410">
        <w:t>UMERACIÓN</w:t>
      </w:r>
      <w:bookmarkEnd w:id="36"/>
    </w:p>
    <w:p w14:paraId="0BA5E4E6" w14:textId="77777777" w:rsidR="004D7D42" w:rsidRDefault="004D7D42" w:rsidP="00D17EB3">
      <w:pPr>
        <w:pStyle w:val="Texto"/>
        <w:tabs>
          <w:tab w:val="left" w:pos="2114"/>
        </w:tabs>
      </w:pPr>
      <w:r>
        <w:t>Un resumen de la numeración se presenta en la Tabla 2.3</w:t>
      </w:r>
      <w:r w:rsidR="00D17EB3">
        <w:t>.</w:t>
      </w:r>
    </w:p>
    <w:p w14:paraId="764AF8BC" w14:textId="77777777" w:rsidR="004D7D42" w:rsidRDefault="00927932" w:rsidP="004D7D42">
      <w:pPr>
        <w:pStyle w:val="Texto"/>
        <w:jc w:val="center"/>
      </w:pPr>
      <w:r w:rsidRPr="00F70D97">
        <w:rPr>
          <w:b/>
        </w:rPr>
        <w:t>Tabla 2.3</w:t>
      </w:r>
      <w:r w:rsidR="004D7D42" w:rsidRPr="00F70D97">
        <w:rPr>
          <w:b/>
        </w:rPr>
        <w:t>.</w:t>
      </w:r>
      <w:r w:rsidR="004D7D42">
        <w:t xml:space="preserve"> Numeración</w:t>
      </w:r>
    </w:p>
    <w:tbl>
      <w:tblPr>
        <w:tblStyle w:val="Tablaconcuadrcula"/>
        <w:tblW w:w="0" w:type="auto"/>
        <w:tblInd w:w="-5" w:type="dxa"/>
        <w:tblLook w:val="04A0" w:firstRow="1" w:lastRow="0" w:firstColumn="1" w:lastColumn="0" w:noHBand="0" w:noVBand="1"/>
      </w:tblPr>
      <w:tblGrid>
        <w:gridCol w:w="1418"/>
        <w:gridCol w:w="2835"/>
        <w:gridCol w:w="4394"/>
      </w:tblGrid>
      <w:tr w:rsidR="00B74410" w:rsidRPr="000A1F74" w14:paraId="0F7ED17C" w14:textId="77777777" w:rsidTr="00B74410">
        <w:tc>
          <w:tcPr>
            <w:tcW w:w="1418" w:type="dxa"/>
          </w:tcPr>
          <w:p w14:paraId="63A2128F" w14:textId="77777777" w:rsidR="00B74410" w:rsidRPr="000A1F74" w:rsidRDefault="00B74410" w:rsidP="00CE6EDE">
            <w:pPr>
              <w:pStyle w:val="Texto"/>
              <w:spacing w:line="240" w:lineRule="auto"/>
              <w:jc w:val="center"/>
              <w:rPr>
                <w:b/>
              </w:rPr>
            </w:pPr>
            <w:r>
              <w:rPr>
                <w:b/>
              </w:rPr>
              <w:t>Elemento</w:t>
            </w:r>
          </w:p>
        </w:tc>
        <w:tc>
          <w:tcPr>
            <w:tcW w:w="2835" w:type="dxa"/>
          </w:tcPr>
          <w:p w14:paraId="5BAEE02C" w14:textId="77777777" w:rsidR="00B74410" w:rsidRPr="000A1F74" w:rsidRDefault="00B74410" w:rsidP="00CE6EDE">
            <w:pPr>
              <w:pStyle w:val="Texto"/>
              <w:spacing w:line="240" w:lineRule="auto"/>
              <w:jc w:val="center"/>
              <w:rPr>
                <w:b/>
              </w:rPr>
            </w:pPr>
            <w:r>
              <w:rPr>
                <w:b/>
              </w:rPr>
              <w:t>Estilo</w:t>
            </w:r>
          </w:p>
        </w:tc>
        <w:tc>
          <w:tcPr>
            <w:tcW w:w="4394" w:type="dxa"/>
          </w:tcPr>
          <w:p w14:paraId="5EDAEB39" w14:textId="77777777" w:rsidR="00B74410" w:rsidRPr="000A1F74" w:rsidRDefault="00B74410" w:rsidP="00CE6EDE">
            <w:pPr>
              <w:pStyle w:val="Texto"/>
              <w:spacing w:line="240" w:lineRule="auto"/>
              <w:jc w:val="center"/>
              <w:rPr>
                <w:b/>
              </w:rPr>
            </w:pPr>
            <w:r>
              <w:rPr>
                <w:b/>
              </w:rPr>
              <w:t>Número</w:t>
            </w:r>
          </w:p>
        </w:tc>
      </w:tr>
      <w:tr w:rsidR="00B74410" w:rsidRPr="000A1F74" w14:paraId="6FDBC2A0" w14:textId="77777777" w:rsidTr="00B74410">
        <w:tc>
          <w:tcPr>
            <w:tcW w:w="1418" w:type="dxa"/>
          </w:tcPr>
          <w:p w14:paraId="0F374B7B" w14:textId="77777777" w:rsidR="00B74410" w:rsidRPr="000A1F74" w:rsidRDefault="00B74410" w:rsidP="00CE6EDE">
            <w:pPr>
              <w:pStyle w:val="Texto"/>
              <w:spacing w:line="240" w:lineRule="auto"/>
            </w:pPr>
            <w:r>
              <w:t>Tabla</w:t>
            </w:r>
          </w:p>
        </w:tc>
        <w:tc>
          <w:tcPr>
            <w:tcW w:w="2835" w:type="dxa"/>
          </w:tcPr>
          <w:p w14:paraId="57576175" w14:textId="77777777" w:rsidR="00B74410" w:rsidRPr="000A1F74" w:rsidRDefault="00B74410" w:rsidP="00CE6EDE">
            <w:pPr>
              <w:pStyle w:val="Texto"/>
              <w:spacing w:line="240" w:lineRule="auto"/>
            </w:pPr>
            <w:r>
              <w:t>Superior al elemento, Alineado centro</w:t>
            </w:r>
          </w:p>
        </w:tc>
        <w:tc>
          <w:tcPr>
            <w:tcW w:w="4394" w:type="dxa"/>
          </w:tcPr>
          <w:p w14:paraId="4E42B30C" w14:textId="77777777" w:rsidR="00B74410" w:rsidRPr="000A1F74" w:rsidRDefault="00B74410" w:rsidP="00CE6EDE">
            <w:pPr>
              <w:pStyle w:val="Texto"/>
              <w:spacing w:line="240" w:lineRule="auto"/>
            </w:pPr>
            <w:r>
              <w:t>Continuo, Número arábigo</w:t>
            </w:r>
          </w:p>
        </w:tc>
      </w:tr>
      <w:tr w:rsidR="00B74410" w:rsidRPr="000A1F74" w14:paraId="44ECD5DE" w14:textId="77777777" w:rsidTr="00B74410">
        <w:tc>
          <w:tcPr>
            <w:tcW w:w="1418" w:type="dxa"/>
          </w:tcPr>
          <w:p w14:paraId="5CC66A36" w14:textId="77777777" w:rsidR="00B74410" w:rsidRPr="000A1F74" w:rsidRDefault="00B74410" w:rsidP="00CE6EDE">
            <w:pPr>
              <w:pStyle w:val="Texto"/>
              <w:spacing w:line="240" w:lineRule="auto"/>
            </w:pPr>
            <w:r>
              <w:t>Figura</w:t>
            </w:r>
          </w:p>
        </w:tc>
        <w:tc>
          <w:tcPr>
            <w:tcW w:w="2835" w:type="dxa"/>
          </w:tcPr>
          <w:p w14:paraId="42E57DA6" w14:textId="77777777" w:rsidR="00B74410" w:rsidRPr="000A1F74" w:rsidRDefault="00B74410" w:rsidP="00CE6EDE">
            <w:pPr>
              <w:pStyle w:val="Texto"/>
              <w:spacing w:line="240" w:lineRule="auto"/>
            </w:pPr>
            <w:r>
              <w:t>Inferior al elemento, Alineado centro</w:t>
            </w:r>
          </w:p>
        </w:tc>
        <w:tc>
          <w:tcPr>
            <w:tcW w:w="4394" w:type="dxa"/>
          </w:tcPr>
          <w:p w14:paraId="79120F96" w14:textId="77777777" w:rsidR="00B74410" w:rsidRPr="000A1F74" w:rsidRDefault="00B74410" w:rsidP="00CE6EDE">
            <w:pPr>
              <w:pStyle w:val="Texto"/>
              <w:spacing w:line="240" w:lineRule="auto"/>
            </w:pPr>
            <w:r>
              <w:t>Continuo, Número arábigo</w:t>
            </w:r>
          </w:p>
        </w:tc>
      </w:tr>
      <w:tr w:rsidR="00B74410" w:rsidRPr="000A1F74" w14:paraId="4025C3E1" w14:textId="77777777" w:rsidTr="00B74410">
        <w:tc>
          <w:tcPr>
            <w:tcW w:w="1418" w:type="dxa"/>
          </w:tcPr>
          <w:p w14:paraId="4CD58089" w14:textId="77777777" w:rsidR="00B74410" w:rsidRDefault="00B74410" w:rsidP="00CE6EDE">
            <w:pPr>
              <w:pStyle w:val="Texto"/>
              <w:spacing w:line="240" w:lineRule="auto"/>
            </w:pPr>
            <w:r>
              <w:t>Ecuación</w:t>
            </w:r>
          </w:p>
        </w:tc>
        <w:tc>
          <w:tcPr>
            <w:tcW w:w="2835" w:type="dxa"/>
          </w:tcPr>
          <w:p w14:paraId="35B0EE46" w14:textId="77777777" w:rsidR="00B74410" w:rsidRDefault="00B74410" w:rsidP="00CE6EDE">
            <w:pPr>
              <w:pStyle w:val="Texto"/>
              <w:spacing w:line="240" w:lineRule="auto"/>
            </w:pPr>
            <w:r>
              <w:t>A la derecha del elemento, Alineado margen derecho</w:t>
            </w:r>
          </w:p>
        </w:tc>
        <w:tc>
          <w:tcPr>
            <w:tcW w:w="4394" w:type="dxa"/>
          </w:tcPr>
          <w:p w14:paraId="5FB1B97C" w14:textId="77777777" w:rsidR="00B74410" w:rsidRPr="000A1F74" w:rsidRDefault="00B74410" w:rsidP="00CE6EDE">
            <w:pPr>
              <w:pStyle w:val="Texto"/>
              <w:spacing w:line="240" w:lineRule="auto"/>
            </w:pPr>
            <w:r>
              <w:t>Continuo, Número arábigo</w:t>
            </w:r>
          </w:p>
        </w:tc>
      </w:tr>
      <w:tr w:rsidR="00B74410" w14:paraId="2E6AFB35" w14:textId="77777777" w:rsidTr="00B74410">
        <w:tc>
          <w:tcPr>
            <w:tcW w:w="1418" w:type="dxa"/>
          </w:tcPr>
          <w:p w14:paraId="03D875EB" w14:textId="77777777" w:rsidR="00B74410" w:rsidRDefault="00B74410" w:rsidP="00CE6EDE">
            <w:pPr>
              <w:pStyle w:val="Texto"/>
              <w:spacing w:line="240" w:lineRule="auto"/>
            </w:pPr>
            <w:r>
              <w:t>Páginas</w:t>
            </w:r>
          </w:p>
        </w:tc>
        <w:tc>
          <w:tcPr>
            <w:tcW w:w="2835" w:type="dxa"/>
          </w:tcPr>
          <w:p w14:paraId="2230706B" w14:textId="77777777" w:rsidR="00B74410" w:rsidRDefault="00B74410" w:rsidP="00CE6EDE">
            <w:pPr>
              <w:pStyle w:val="Texto"/>
              <w:spacing w:line="240" w:lineRule="auto"/>
            </w:pPr>
            <w:r>
              <w:t>Inferior</w:t>
            </w:r>
          </w:p>
          <w:p w14:paraId="37558D9E" w14:textId="77777777" w:rsidR="00B74410" w:rsidRDefault="00B74410" w:rsidP="00CE6EDE">
            <w:pPr>
              <w:pStyle w:val="Texto"/>
              <w:spacing w:line="240" w:lineRule="auto"/>
            </w:pPr>
            <w:r>
              <w:t>Centro</w:t>
            </w:r>
          </w:p>
        </w:tc>
        <w:tc>
          <w:tcPr>
            <w:tcW w:w="4394" w:type="dxa"/>
          </w:tcPr>
          <w:p w14:paraId="6826AA95" w14:textId="77777777" w:rsidR="00B74410" w:rsidRDefault="00B74410" w:rsidP="00CE6EDE">
            <w:pPr>
              <w:pStyle w:val="Texto"/>
              <w:spacing w:line="240" w:lineRule="auto"/>
            </w:pPr>
            <w:r>
              <w:t>Continuo, En número romano hasta resumen y en arábigo hasta el final</w:t>
            </w:r>
          </w:p>
        </w:tc>
      </w:tr>
      <w:tr w:rsidR="00B74410" w14:paraId="296D3185" w14:textId="77777777" w:rsidTr="00B74410">
        <w:tc>
          <w:tcPr>
            <w:tcW w:w="1418" w:type="dxa"/>
          </w:tcPr>
          <w:p w14:paraId="5933FB5E" w14:textId="77777777" w:rsidR="00B74410" w:rsidRDefault="00B74410" w:rsidP="00CE6EDE">
            <w:pPr>
              <w:pStyle w:val="Texto"/>
              <w:spacing w:line="240" w:lineRule="auto"/>
            </w:pPr>
            <w:r>
              <w:t>Anexos</w:t>
            </w:r>
          </w:p>
        </w:tc>
        <w:tc>
          <w:tcPr>
            <w:tcW w:w="2835" w:type="dxa"/>
          </w:tcPr>
          <w:p w14:paraId="3A3F1A31" w14:textId="77777777" w:rsidR="00B74410" w:rsidRDefault="00B74410" w:rsidP="00CE6EDE">
            <w:pPr>
              <w:pStyle w:val="Texto"/>
              <w:spacing w:line="240" w:lineRule="auto"/>
            </w:pPr>
          </w:p>
        </w:tc>
        <w:tc>
          <w:tcPr>
            <w:tcW w:w="4394" w:type="dxa"/>
          </w:tcPr>
          <w:p w14:paraId="21DCA9DC" w14:textId="77777777" w:rsidR="00B74410" w:rsidRDefault="00B74410" w:rsidP="00CE6EDE">
            <w:pPr>
              <w:pStyle w:val="Texto"/>
              <w:spacing w:line="240" w:lineRule="auto"/>
            </w:pPr>
            <w:r>
              <w:t>Continuo, letras mayúsculas</w:t>
            </w:r>
          </w:p>
        </w:tc>
      </w:tr>
    </w:tbl>
    <w:p w14:paraId="733E1D75" w14:textId="77777777" w:rsidR="004C17DD" w:rsidRPr="001B6E45" w:rsidRDefault="004C17DD" w:rsidP="00D17EB3">
      <w:pPr>
        <w:pStyle w:val="Nivel1"/>
        <w:numPr>
          <w:ilvl w:val="0"/>
          <w:numId w:val="0"/>
        </w:numPr>
        <w:ind w:left="432" w:hanging="432"/>
      </w:pPr>
      <w:r w:rsidRPr="001B6E45">
        <w:br w:type="page"/>
      </w:r>
    </w:p>
    <w:p w14:paraId="7824387F" w14:textId="68F5EBB2" w:rsidR="004C17DD" w:rsidRPr="001B6E45" w:rsidRDefault="004C17DD" w:rsidP="00B63B6F">
      <w:pPr>
        <w:pStyle w:val="Ttulo1"/>
        <w:ind w:left="0" w:firstLine="0"/>
      </w:pPr>
      <w:bookmarkStart w:id="37" w:name="_Toc88241196"/>
      <w:r w:rsidRPr="001B6E45">
        <w:lastRenderedPageBreak/>
        <w:t xml:space="preserve">RESULTADOS </w:t>
      </w:r>
      <w:r w:rsidR="008C23A6">
        <w:t>Y DISCUSIÓN</w:t>
      </w:r>
      <w:bookmarkEnd w:id="37"/>
    </w:p>
    <w:p w14:paraId="20984598" w14:textId="77777777" w:rsidR="00DB29BB" w:rsidRDefault="00DB29BB" w:rsidP="00D9704B">
      <w:pPr>
        <w:pStyle w:val="Texto"/>
      </w:pPr>
      <w:r>
        <w:t xml:space="preserve">En esta sección se debe presentar los resultados más relevantes obtenidos de la evaluación del producto final demostrable, aquellos que servirán para determinar la funcionalidad </w:t>
      </w:r>
      <w:proofErr w:type="gramStart"/>
      <w:r>
        <w:t>del mismo</w:t>
      </w:r>
      <w:proofErr w:type="gramEnd"/>
      <w:r>
        <w:t>. En Anexos se deberá adjuntar los registros de forma detallada.</w:t>
      </w:r>
    </w:p>
    <w:p w14:paraId="434110B1" w14:textId="7F6F2772" w:rsidR="004C17DD" w:rsidRPr="001B6E45" w:rsidRDefault="004C17DD" w:rsidP="00D9704B">
      <w:pPr>
        <w:spacing w:line="360" w:lineRule="auto"/>
        <w:rPr>
          <w:rFonts w:ascii="Arial" w:hAnsi="Arial" w:cs="Arial"/>
        </w:rPr>
      </w:pPr>
      <w:r w:rsidRPr="001B6E45">
        <w:rPr>
          <w:rFonts w:ascii="Arial" w:hAnsi="Arial" w:cs="Arial"/>
        </w:rPr>
        <w:br w:type="page"/>
      </w:r>
    </w:p>
    <w:p w14:paraId="19F56AB0" w14:textId="616F3225" w:rsidR="004C17DD" w:rsidRDefault="004C17DD" w:rsidP="00B63B6F">
      <w:pPr>
        <w:pStyle w:val="Ttulo1"/>
        <w:ind w:left="0" w:firstLine="0"/>
      </w:pPr>
      <w:bookmarkStart w:id="38" w:name="_Toc88241197"/>
      <w:r w:rsidRPr="001B6E45">
        <w:lastRenderedPageBreak/>
        <w:t>CONCLUSIONES</w:t>
      </w:r>
      <w:r w:rsidR="00B74410">
        <w:t xml:space="preserve"> Y RECOMENDACIONES</w:t>
      </w:r>
      <w:bookmarkEnd w:id="38"/>
    </w:p>
    <w:p w14:paraId="6801E2B9" w14:textId="77777777" w:rsidR="00663DF1" w:rsidRPr="00B63B6F" w:rsidRDefault="00663DF1" w:rsidP="00B63B6F">
      <w:pPr>
        <w:pStyle w:val="Texto"/>
      </w:pPr>
    </w:p>
    <w:p w14:paraId="788F2D2E"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39" w:name="_Toc536444525"/>
      <w:bookmarkStart w:id="40" w:name="_Toc536444711"/>
      <w:bookmarkStart w:id="41" w:name="_Toc536444829"/>
      <w:bookmarkStart w:id="42" w:name="_Toc536449609"/>
      <w:bookmarkStart w:id="43" w:name="_Toc7510467"/>
      <w:bookmarkStart w:id="44" w:name="_Toc7511887"/>
      <w:bookmarkStart w:id="45" w:name="_Toc88241078"/>
      <w:bookmarkStart w:id="46" w:name="_Toc88241135"/>
      <w:bookmarkStart w:id="47" w:name="_Toc88241167"/>
      <w:bookmarkStart w:id="48" w:name="_Toc88241198"/>
      <w:bookmarkStart w:id="49" w:name="_Toc536443484"/>
      <w:bookmarkEnd w:id="39"/>
      <w:bookmarkEnd w:id="40"/>
      <w:bookmarkEnd w:id="41"/>
      <w:bookmarkEnd w:id="42"/>
      <w:bookmarkEnd w:id="43"/>
      <w:bookmarkEnd w:id="44"/>
      <w:bookmarkEnd w:id="45"/>
      <w:bookmarkEnd w:id="46"/>
      <w:bookmarkEnd w:id="47"/>
      <w:bookmarkEnd w:id="48"/>
    </w:p>
    <w:p w14:paraId="55CB0168"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50" w:name="_Toc536444526"/>
      <w:bookmarkStart w:id="51" w:name="_Toc536444712"/>
      <w:bookmarkStart w:id="52" w:name="_Toc536444830"/>
      <w:bookmarkStart w:id="53" w:name="_Toc536449610"/>
      <w:bookmarkStart w:id="54" w:name="_Toc7510468"/>
      <w:bookmarkStart w:id="55" w:name="_Toc7511888"/>
      <w:bookmarkStart w:id="56" w:name="_Toc88241079"/>
      <w:bookmarkStart w:id="57" w:name="_Toc88241136"/>
      <w:bookmarkStart w:id="58" w:name="_Toc88241168"/>
      <w:bookmarkStart w:id="59" w:name="_Toc88241199"/>
      <w:bookmarkEnd w:id="50"/>
      <w:bookmarkEnd w:id="51"/>
      <w:bookmarkEnd w:id="52"/>
      <w:bookmarkEnd w:id="53"/>
      <w:bookmarkEnd w:id="54"/>
      <w:bookmarkEnd w:id="55"/>
      <w:bookmarkEnd w:id="56"/>
      <w:bookmarkEnd w:id="57"/>
      <w:bookmarkEnd w:id="58"/>
      <w:bookmarkEnd w:id="59"/>
    </w:p>
    <w:p w14:paraId="12446B99" w14:textId="27C543E9" w:rsidR="00B74410" w:rsidRPr="00B63B6F" w:rsidRDefault="00B74410" w:rsidP="00B63B6F">
      <w:pPr>
        <w:pStyle w:val="Ttulo2"/>
      </w:pPr>
      <w:bookmarkStart w:id="60" w:name="_Toc88241200"/>
      <w:r w:rsidRPr="00833B61">
        <w:t>C</w:t>
      </w:r>
      <w:r>
        <w:t>ONCLUSIONES</w:t>
      </w:r>
      <w:bookmarkEnd w:id="49"/>
      <w:bookmarkEnd w:id="60"/>
    </w:p>
    <w:p w14:paraId="770AAF69" w14:textId="10DBF5BE" w:rsidR="00DB29BB" w:rsidRDefault="00B74410" w:rsidP="00D9704B">
      <w:pPr>
        <w:pStyle w:val="Texto"/>
      </w:pPr>
      <w:r>
        <w:t>E</w:t>
      </w:r>
      <w:r w:rsidR="00DB29BB">
        <w:t>n esta sección se debe incluir el análisis de los resultados obtenidos. Evaluar el impacto de la solución en los ámbitos disciplinar-investigativo, social o laboral-profesional.</w:t>
      </w:r>
    </w:p>
    <w:p w14:paraId="096C5843" w14:textId="77777777" w:rsidR="00B74410" w:rsidRDefault="00B74410" w:rsidP="00B63B6F">
      <w:pPr>
        <w:pStyle w:val="Ttulo2"/>
      </w:pPr>
      <w:bookmarkStart w:id="61" w:name="_Toc536443485"/>
      <w:bookmarkStart w:id="62" w:name="_Toc88241201"/>
      <w:r w:rsidRPr="00833B61">
        <w:t>R</w:t>
      </w:r>
      <w:r>
        <w:t>ECOMENDACIONES</w:t>
      </w:r>
      <w:bookmarkEnd w:id="61"/>
      <w:bookmarkEnd w:id="62"/>
      <w:r>
        <w:t xml:space="preserve"> </w:t>
      </w:r>
    </w:p>
    <w:p w14:paraId="1C82B991" w14:textId="0DBB9744" w:rsidR="00B74410" w:rsidRDefault="00B74410" w:rsidP="00B74410">
      <w:pPr>
        <w:pStyle w:val="Texto"/>
      </w:pPr>
      <w:r>
        <w:t>Se deberán incluir recomendaciones con la finalidad de definir posibles futuros Trabajos de Titulación.</w:t>
      </w:r>
    </w:p>
    <w:p w14:paraId="6FF8484D" w14:textId="77777777" w:rsidR="004C17DD" w:rsidRPr="001B6E45" w:rsidRDefault="004C17DD" w:rsidP="00D9704B">
      <w:pPr>
        <w:pStyle w:val="Texto"/>
      </w:pPr>
      <w:r w:rsidRPr="001B6E45">
        <w:br w:type="page"/>
      </w:r>
    </w:p>
    <w:p w14:paraId="04EE8CFB" w14:textId="77777777" w:rsidR="004C17DD" w:rsidRPr="001B6E45" w:rsidRDefault="004C17DD" w:rsidP="00B63B6F">
      <w:pPr>
        <w:pStyle w:val="Ttulo1"/>
        <w:ind w:left="0" w:firstLine="0"/>
      </w:pPr>
      <w:bookmarkStart w:id="63" w:name="_Toc88241202"/>
      <w:r w:rsidRPr="001B6E45">
        <w:lastRenderedPageBreak/>
        <w:t>REFERENCIAS BIBLIOGRÁFICAS</w:t>
      </w:r>
      <w:bookmarkEnd w:id="63"/>
    </w:p>
    <w:p w14:paraId="4EA3270A" w14:textId="31A0C086" w:rsidR="00955736" w:rsidRDefault="00CE6EDE" w:rsidP="00D9704B">
      <w:pPr>
        <w:pStyle w:val="Texto"/>
        <w:rPr>
          <w:rFonts w:asciiTheme="minorHAnsi" w:hAnsiTheme="minorHAnsi" w:cstheme="minorBidi"/>
          <w:noProof/>
        </w:rPr>
      </w:pPr>
      <w:r>
        <w:t>(</w:t>
      </w:r>
      <w:r w:rsidR="00DB29BB">
        <w:t>Listar todas las referencias bibliográficas citadas en el texto, siguien</w:t>
      </w:r>
      <w:r w:rsidR="009E5C1D">
        <w:t>do las normas de estilo IEEE</w:t>
      </w:r>
      <w:r>
        <w:t>)</w:t>
      </w:r>
      <w:r w:rsidR="00DB29BB">
        <w:t>.</w:t>
      </w:r>
      <w:r w:rsidR="00955736">
        <w:fldChar w:fldCharType="begin"/>
      </w:r>
      <w:r w:rsidR="00955736">
        <w:instrText xml:space="preserve"> BIBLIOGRAPHY  \l 12298 </w:instrText>
      </w:r>
      <w:r w:rsidR="00955736">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467"/>
      </w:tblGrid>
      <w:tr w:rsidR="00955736" w14:paraId="1E30A3B2" w14:textId="77777777">
        <w:trPr>
          <w:divId w:val="1980724634"/>
          <w:tblCellSpacing w:w="15" w:type="dxa"/>
        </w:trPr>
        <w:tc>
          <w:tcPr>
            <w:tcW w:w="50" w:type="pct"/>
            <w:hideMark/>
          </w:tcPr>
          <w:p w14:paraId="641D8AC4" w14:textId="77777777" w:rsidR="00955736" w:rsidRDefault="00955736" w:rsidP="00955736">
            <w:pPr>
              <w:pStyle w:val="Texto"/>
              <w:rPr>
                <w:noProof/>
                <w:sz w:val="24"/>
                <w:szCs w:val="24"/>
              </w:rPr>
            </w:pPr>
            <w:r>
              <w:rPr>
                <w:noProof/>
              </w:rPr>
              <w:t xml:space="preserve">[1] </w:t>
            </w:r>
          </w:p>
        </w:tc>
        <w:tc>
          <w:tcPr>
            <w:tcW w:w="0" w:type="auto"/>
            <w:hideMark/>
          </w:tcPr>
          <w:p w14:paraId="5C615CC4" w14:textId="4F19CC0D" w:rsidR="00955736" w:rsidRDefault="00955736" w:rsidP="00955736">
            <w:pPr>
              <w:pStyle w:val="Texto"/>
              <w:rPr>
                <w:noProof/>
              </w:rPr>
            </w:pPr>
            <w:r>
              <w:rPr>
                <w:noProof/>
              </w:rPr>
              <w:t>L. Carvajal, Metodología de la Invest</w:t>
            </w:r>
            <w:r w:rsidR="00CE6EDE">
              <w:rPr>
                <w:noProof/>
              </w:rPr>
              <w:t>i</w:t>
            </w:r>
            <w:r>
              <w:rPr>
                <w:noProof/>
              </w:rPr>
              <w:t>gación Científica. Curso general y aplicado, 28 ed., Santiago de Cali: U.S.C., 2006, p. 139.</w:t>
            </w:r>
          </w:p>
        </w:tc>
      </w:tr>
    </w:tbl>
    <w:p w14:paraId="7EF81989" w14:textId="77777777" w:rsidR="004338CA" w:rsidRPr="004338CA" w:rsidRDefault="001E6D5E" w:rsidP="004338CA">
      <w:pPr>
        <w:pStyle w:val="Bibliografa"/>
        <w:rPr>
          <w:rFonts w:ascii="Calibri" w:hAnsi="Calibri" w:cs="Calibri"/>
        </w:rPr>
      </w:pPr>
      <w:r>
        <w:rPr>
          <w:rFonts w:eastAsia="Times New Roman"/>
          <w:noProof/>
        </w:rPr>
        <w:fldChar w:fldCharType="begin"/>
      </w:r>
      <w:r w:rsidR="00CB4C0C">
        <w:rPr>
          <w:rFonts w:eastAsia="Times New Roman"/>
          <w:noProof/>
        </w:rPr>
        <w:instrText xml:space="preserve"> ADDIN ZOTERO_BIBL {"uncited":[],"omitted":[],"custom":[]} CSL_BIBLIOGRAPHY </w:instrText>
      </w:r>
      <w:r>
        <w:rPr>
          <w:rFonts w:eastAsia="Times New Roman"/>
          <w:noProof/>
        </w:rPr>
        <w:fldChar w:fldCharType="separate"/>
      </w:r>
      <w:r w:rsidR="004338CA" w:rsidRPr="004338CA">
        <w:rPr>
          <w:rFonts w:ascii="Calibri" w:hAnsi="Calibri" w:cs="Calibri"/>
        </w:rPr>
        <w:t>[1]</w:t>
      </w:r>
      <w:r w:rsidR="004338CA" w:rsidRPr="004338CA">
        <w:rPr>
          <w:rFonts w:ascii="Calibri" w:hAnsi="Calibri" w:cs="Calibri"/>
        </w:rPr>
        <w:tab/>
        <w:t>“Ingeniería en Electrónica y Control - Facultad de Ingeniería Eléctrica y Electrónica - FIEE”. https://fiee.epn.edu.ec/index.php/oferta-academica/pregrado/ingenieria-en-electronica-y-control (consultado dic. 12, 2020).</w:t>
      </w:r>
    </w:p>
    <w:p w14:paraId="0EF89CAD" w14:textId="77777777" w:rsidR="004338CA" w:rsidRPr="004338CA" w:rsidRDefault="004338CA" w:rsidP="004338CA">
      <w:pPr>
        <w:pStyle w:val="Bibliografa"/>
        <w:rPr>
          <w:rFonts w:ascii="Calibri" w:hAnsi="Calibri" w:cs="Calibri"/>
        </w:rPr>
      </w:pPr>
      <w:r w:rsidRPr="004338CA">
        <w:rPr>
          <w:rFonts w:ascii="Calibri" w:hAnsi="Calibri" w:cs="Calibri"/>
        </w:rPr>
        <w:t>[2]</w:t>
      </w:r>
      <w:r w:rsidRPr="004338CA">
        <w:rPr>
          <w:rFonts w:ascii="Calibri" w:hAnsi="Calibri" w:cs="Calibri"/>
        </w:rPr>
        <w:tab/>
        <w:t>“Wonderware California”. https://california.wonderware.com/Licenses/LicenseInfo.aspx (consultado dic. 12, 2020).</w:t>
      </w:r>
    </w:p>
    <w:p w14:paraId="729F4EB8" w14:textId="77777777" w:rsidR="004338CA" w:rsidRPr="004338CA" w:rsidRDefault="004338CA" w:rsidP="004338CA">
      <w:pPr>
        <w:pStyle w:val="Bibliografa"/>
        <w:rPr>
          <w:rFonts w:ascii="Calibri" w:hAnsi="Calibri" w:cs="Calibri"/>
        </w:rPr>
      </w:pPr>
      <w:r w:rsidRPr="004338CA">
        <w:rPr>
          <w:rFonts w:ascii="Calibri" w:hAnsi="Calibri" w:cs="Calibri"/>
        </w:rPr>
        <w:t>[3]</w:t>
      </w:r>
      <w:r w:rsidRPr="004338CA">
        <w:rPr>
          <w:rFonts w:ascii="Calibri" w:hAnsi="Calibri" w:cs="Calibri"/>
        </w:rPr>
        <w:tab/>
        <w:t xml:space="preserve">F. Adamo, F. Attivissimo, G. Cavone, y N. Giaquinto, “SCADA/HMI Systems in Advanced Educational Courses”, </w:t>
      </w:r>
      <w:r w:rsidRPr="004338CA">
        <w:rPr>
          <w:rFonts w:ascii="Calibri" w:hAnsi="Calibri" w:cs="Calibri"/>
          <w:i/>
          <w:iCs/>
        </w:rPr>
        <w:t>IEEE Trans. Instrum. Meas.</w:t>
      </w:r>
      <w:r w:rsidRPr="004338CA">
        <w:rPr>
          <w:rFonts w:ascii="Calibri" w:hAnsi="Calibri" w:cs="Calibri"/>
        </w:rPr>
        <w:t>, vol. 56, núm. 1, pp. 4–10, feb. 2007, doi: 10.1109/TIM.2006.887216.</w:t>
      </w:r>
    </w:p>
    <w:p w14:paraId="649BD9AF" w14:textId="77777777" w:rsidR="004338CA" w:rsidRPr="004338CA" w:rsidRDefault="004338CA" w:rsidP="004338CA">
      <w:pPr>
        <w:pStyle w:val="Bibliografa"/>
        <w:rPr>
          <w:rFonts w:ascii="Calibri" w:hAnsi="Calibri" w:cs="Calibri"/>
        </w:rPr>
      </w:pPr>
      <w:r w:rsidRPr="004338CA">
        <w:rPr>
          <w:rFonts w:ascii="Calibri" w:hAnsi="Calibri" w:cs="Calibri"/>
        </w:rPr>
        <w:t>[4]</w:t>
      </w:r>
      <w:r w:rsidRPr="004338CA">
        <w:rPr>
          <w:rFonts w:ascii="Calibri" w:hAnsi="Calibri" w:cs="Calibri"/>
        </w:rPr>
        <w:tab/>
        <w:t>C. Coro y C. Fabricio, “Importancia del uso del sistema scada para el desarrollo empresarial”, ago. 2019, Consultado: mar. 15, 2021. [En línea]. Disponible en: http://dspace.uniandes.edu.ec/bitstream/123456789/10386/1/PIUSDSIS024-2019.pdf</w:t>
      </w:r>
    </w:p>
    <w:p w14:paraId="49FAFDB1" w14:textId="77777777" w:rsidR="004338CA" w:rsidRPr="004338CA" w:rsidRDefault="004338CA" w:rsidP="004338CA">
      <w:pPr>
        <w:pStyle w:val="Bibliografa"/>
        <w:rPr>
          <w:rFonts w:ascii="Calibri" w:hAnsi="Calibri" w:cs="Calibri"/>
        </w:rPr>
      </w:pPr>
      <w:r w:rsidRPr="004338CA">
        <w:rPr>
          <w:rFonts w:ascii="Calibri" w:hAnsi="Calibri" w:cs="Calibri"/>
        </w:rPr>
        <w:t>[5]</w:t>
      </w:r>
      <w:r w:rsidRPr="004338CA">
        <w:rPr>
          <w:rFonts w:ascii="Calibri" w:hAnsi="Calibri" w:cs="Calibri"/>
        </w:rPr>
        <w:tab/>
        <w:t>J. Colomer, J. Ayza, y J. Meléndez, “Sistemas de Supervisión”. CEA-IFAC, 2000.</w:t>
      </w:r>
    </w:p>
    <w:p w14:paraId="3CE35774" w14:textId="77777777" w:rsidR="004338CA" w:rsidRPr="004338CA" w:rsidRDefault="004338CA" w:rsidP="004338CA">
      <w:pPr>
        <w:pStyle w:val="Bibliografa"/>
        <w:rPr>
          <w:rFonts w:ascii="Calibri" w:hAnsi="Calibri" w:cs="Calibri"/>
        </w:rPr>
      </w:pPr>
      <w:r w:rsidRPr="004338CA">
        <w:rPr>
          <w:rFonts w:ascii="Calibri" w:hAnsi="Calibri" w:cs="Calibri"/>
        </w:rPr>
        <w:t>[6]</w:t>
      </w:r>
      <w:r w:rsidRPr="004338CA">
        <w:rPr>
          <w:rFonts w:ascii="Calibri" w:hAnsi="Calibri" w:cs="Calibri"/>
        </w:rPr>
        <w:tab/>
        <w:t xml:space="preserve">D. Pliatsios, P. Sarigiannidis, T. Lagkas, y A. G. Sarigiannidis, “A Survey on SCADA Systems: Secure Protocols, Incidents, Threats and Tactics”, </w:t>
      </w:r>
      <w:r w:rsidRPr="004338CA">
        <w:rPr>
          <w:rFonts w:ascii="Calibri" w:hAnsi="Calibri" w:cs="Calibri"/>
          <w:i/>
          <w:iCs/>
        </w:rPr>
        <w:t>IEEE Commun. Surv. Tutor.</w:t>
      </w:r>
      <w:r w:rsidRPr="004338CA">
        <w:rPr>
          <w:rFonts w:ascii="Calibri" w:hAnsi="Calibri" w:cs="Calibri"/>
        </w:rPr>
        <w:t>, vol. 22, núm. 3, pp. 1942–1976, 2020, doi: 10.1109/COMST.2020.2987688.</w:t>
      </w:r>
    </w:p>
    <w:p w14:paraId="789EC30C" w14:textId="77777777" w:rsidR="004338CA" w:rsidRPr="004338CA" w:rsidRDefault="004338CA" w:rsidP="004338CA">
      <w:pPr>
        <w:pStyle w:val="Bibliografa"/>
        <w:rPr>
          <w:rFonts w:ascii="Calibri" w:hAnsi="Calibri" w:cs="Calibri"/>
        </w:rPr>
      </w:pPr>
      <w:r w:rsidRPr="004338CA">
        <w:rPr>
          <w:rFonts w:ascii="Calibri" w:hAnsi="Calibri" w:cs="Calibri"/>
        </w:rPr>
        <w:t>[7]</w:t>
      </w:r>
      <w:r w:rsidRPr="004338CA">
        <w:rPr>
          <w:rFonts w:ascii="Calibri" w:hAnsi="Calibri" w:cs="Calibri"/>
        </w:rPr>
        <w:tab/>
        <w:t>V. Schiffer, “COMMON INDUSTRIAL PROTOCOL (CIPTM ) AND THE FAMILY OF CIP NETWORKS”. ODVA, Inc, feb. 2016. [En línea]. Disponible en: https://www.odva.org/wp-content/uploads/2020/06/PUB00123R1_Common-Industrial_Protocol_and_Family_of_CIP_Networks.pdf</w:t>
      </w:r>
    </w:p>
    <w:p w14:paraId="7DAD8F41" w14:textId="77777777" w:rsidR="004338CA" w:rsidRPr="004338CA" w:rsidRDefault="004338CA" w:rsidP="004338CA">
      <w:pPr>
        <w:pStyle w:val="Bibliografa"/>
        <w:rPr>
          <w:rFonts w:ascii="Calibri" w:hAnsi="Calibri" w:cs="Calibri"/>
        </w:rPr>
      </w:pPr>
      <w:r w:rsidRPr="004338CA">
        <w:rPr>
          <w:rFonts w:ascii="Calibri" w:hAnsi="Calibri" w:cs="Calibri"/>
        </w:rPr>
        <w:t>[8]</w:t>
      </w:r>
      <w:r w:rsidRPr="004338CA">
        <w:rPr>
          <w:rFonts w:ascii="Calibri" w:hAnsi="Calibri" w:cs="Calibri"/>
        </w:rPr>
        <w:tab/>
        <w:t>M. D. Sheet Khattab, “DESIGN AND IMPLEMENTATION OF  USER INTERFACE; STRATEGIES FOR  EFFECTIVE HUMAN COMPUTER  INTERFACE”, University of Technology, Iraq - Baghdad, 2007. Consultado: nov. 15, 2021. [En línea]. Disponible en: https://uotechnology.edu.iq/ce/english/thesis/thesisMsc2007/2007%20Muna%20Dhia%20Sheet%20Khattab.pdf</w:t>
      </w:r>
    </w:p>
    <w:p w14:paraId="065DA009" w14:textId="77777777" w:rsidR="004338CA" w:rsidRPr="004338CA" w:rsidRDefault="004338CA" w:rsidP="004338CA">
      <w:pPr>
        <w:pStyle w:val="Bibliografa"/>
        <w:rPr>
          <w:rFonts w:ascii="Calibri" w:hAnsi="Calibri" w:cs="Calibri"/>
        </w:rPr>
      </w:pPr>
      <w:r w:rsidRPr="004338CA">
        <w:rPr>
          <w:rFonts w:ascii="Calibri" w:hAnsi="Calibri" w:cs="Calibri"/>
        </w:rPr>
        <w:t>[9]</w:t>
      </w:r>
      <w:r w:rsidRPr="004338CA">
        <w:rPr>
          <w:rFonts w:ascii="Calibri" w:hAnsi="Calibri" w:cs="Calibri"/>
        </w:rPr>
        <w:tab/>
        <w:t>Rockwell Automation, Ed., “Rockwell Automation - Process HMI Style Guide”. Rockwell Automation, may 2019. Consultado: nov. 15, 2021. [En línea]. Disponible en: https://literature.rockwellautomation.com/idc/groups/literature/documents/wp/proces-wp023_-en-p.pdf</w:t>
      </w:r>
    </w:p>
    <w:p w14:paraId="50D130A4" w14:textId="77777777" w:rsidR="004338CA" w:rsidRPr="004338CA" w:rsidRDefault="004338CA" w:rsidP="004338CA">
      <w:pPr>
        <w:pStyle w:val="Bibliografa"/>
        <w:rPr>
          <w:rFonts w:ascii="Calibri" w:hAnsi="Calibri" w:cs="Calibri"/>
        </w:rPr>
      </w:pPr>
      <w:r w:rsidRPr="004338CA">
        <w:rPr>
          <w:rFonts w:ascii="Calibri" w:hAnsi="Calibri" w:cs="Calibri"/>
        </w:rPr>
        <w:t>[10]</w:t>
      </w:r>
      <w:r w:rsidRPr="004338CA">
        <w:rPr>
          <w:rFonts w:ascii="Calibri" w:hAnsi="Calibri" w:cs="Calibri"/>
        </w:rPr>
        <w:tab/>
        <w:t xml:space="preserve">“IntelliJ IDEA overview | IntelliJ IDEA”, </w:t>
      </w:r>
      <w:r w:rsidRPr="004338CA">
        <w:rPr>
          <w:rFonts w:ascii="Calibri" w:hAnsi="Calibri" w:cs="Calibri"/>
          <w:i/>
          <w:iCs/>
        </w:rPr>
        <w:t>IntelliJ IDEA Help</w:t>
      </w:r>
      <w:r w:rsidRPr="004338CA">
        <w:rPr>
          <w:rFonts w:ascii="Calibri" w:hAnsi="Calibri" w:cs="Calibri"/>
        </w:rPr>
        <w:t>. https://www.jetbrains.com/help/idea/discover-intellij-idea.html (consultado dic. 17, 2021).</w:t>
      </w:r>
    </w:p>
    <w:p w14:paraId="0443E656" w14:textId="77777777" w:rsidR="004338CA" w:rsidRPr="004338CA" w:rsidRDefault="004338CA" w:rsidP="004338CA">
      <w:pPr>
        <w:pStyle w:val="Bibliografa"/>
        <w:rPr>
          <w:rFonts w:ascii="Calibri" w:hAnsi="Calibri" w:cs="Calibri"/>
        </w:rPr>
      </w:pPr>
      <w:r w:rsidRPr="004338CA">
        <w:rPr>
          <w:rFonts w:ascii="Calibri" w:hAnsi="Calibri" w:cs="Calibri"/>
        </w:rPr>
        <w:t>[11]</w:t>
      </w:r>
      <w:r w:rsidRPr="004338CA">
        <w:rPr>
          <w:rFonts w:ascii="Calibri" w:hAnsi="Calibri" w:cs="Calibri"/>
        </w:rPr>
        <w:tab/>
        <w:t xml:space="preserve">Andrew Pomponio, “MySQL Overview: Key Features, Benefits, and Use Cases”, </w:t>
      </w:r>
      <w:r w:rsidRPr="004338CA">
        <w:rPr>
          <w:rFonts w:ascii="Calibri" w:hAnsi="Calibri" w:cs="Calibri"/>
          <w:i/>
          <w:iCs/>
        </w:rPr>
        <w:t>OpenLogic by Perforce</w:t>
      </w:r>
      <w:r w:rsidRPr="004338CA">
        <w:rPr>
          <w:rFonts w:ascii="Calibri" w:hAnsi="Calibri" w:cs="Calibri"/>
        </w:rPr>
        <w:t>. https://www.openlogic.com/blog/mysql-overview (consultado dic. 21, 2021).</w:t>
      </w:r>
    </w:p>
    <w:p w14:paraId="3BE83427" w14:textId="77777777" w:rsidR="004338CA" w:rsidRPr="004338CA" w:rsidRDefault="004338CA" w:rsidP="004338CA">
      <w:pPr>
        <w:pStyle w:val="Bibliografa"/>
        <w:rPr>
          <w:rFonts w:ascii="Calibri" w:hAnsi="Calibri" w:cs="Calibri"/>
        </w:rPr>
      </w:pPr>
      <w:r w:rsidRPr="004338CA">
        <w:rPr>
          <w:rFonts w:ascii="Calibri" w:hAnsi="Calibri" w:cs="Calibri"/>
        </w:rPr>
        <w:t>[12]</w:t>
      </w:r>
      <w:r w:rsidRPr="004338CA">
        <w:rPr>
          <w:rFonts w:ascii="Calibri" w:hAnsi="Calibri" w:cs="Calibri"/>
        </w:rPr>
        <w:tab/>
        <w:t>“MySQL :: MySQL Connector/J 8.0 Developer Guide :: 1 Overview of MySQL Connector/J”. https://dev.mysql.com/doc/connector-j/8.0/en/connector-j-overview.html (consultado dic. 17, 2021).</w:t>
      </w:r>
    </w:p>
    <w:p w14:paraId="56259DE0" w14:textId="77777777" w:rsidR="004338CA" w:rsidRPr="004338CA" w:rsidRDefault="004338CA" w:rsidP="004338CA">
      <w:pPr>
        <w:pStyle w:val="Bibliografa"/>
        <w:rPr>
          <w:rFonts w:ascii="Calibri" w:hAnsi="Calibri" w:cs="Calibri"/>
        </w:rPr>
      </w:pPr>
      <w:r w:rsidRPr="004338CA">
        <w:rPr>
          <w:rFonts w:ascii="Calibri" w:hAnsi="Calibri" w:cs="Calibri"/>
        </w:rPr>
        <w:t>[13]</w:t>
      </w:r>
      <w:r w:rsidRPr="004338CA">
        <w:rPr>
          <w:rFonts w:ascii="Calibri" w:hAnsi="Calibri" w:cs="Calibri"/>
        </w:rPr>
        <w:tab/>
        <w:t>“1 JavaFX Overview (Release 8)”. https://docs.oracle.com/javase/8/javafx/get-started-tutorial/jfx-overview.htm (consultado dic. 17, 2021).</w:t>
      </w:r>
    </w:p>
    <w:p w14:paraId="7C266ED1" w14:textId="77777777" w:rsidR="004338CA" w:rsidRPr="004338CA" w:rsidRDefault="004338CA" w:rsidP="004338CA">
      <w:pPr>
        <w:pStyle w:val="Bibliografa"/>
        <w:rPr>
          <w:rFonts w:ascii="Calibri" w:hAnsi="Calibri" w:cs="Calibri"/>
        </w:rPr>
      </w:pPr>
      <w:r w:rsidRPr="004338CA">
        <w:rPr>
          <w:rFonts w:ascii="Calibri" w:hAnsi="Calibri" w:cs="Calibri"/>
        </w:rPr>
        <w:t>[14]</w:t>
      </w:r>
      <w:r w:rsidRPr="004338CA">
        <w:rPr>
          <w:rFonts w:ascii="Calibri" w:hAnsi="Calibri" w:cs="Calibri"/>
        </w:rPr>
        <w:tab/>
        <w:t xml:space="preserve">Atlassian, “Learn Git- Git tutorials, workflows and commands | Atlassian Git Tutorial”, </w:t>
      </w:r>
      <w:r w:rsidRPr="004338CA">
        <w:rPr>
          <w:rFonts w:ascii="Calibri" w:hAnsi="Calibri" w:cs="Calibri"/>
          <w:i/>
          <w:iCs/>
        </w:rPr>
        <w:t>Atlassian</w:t>
      </w:r>
      <w:r w:rsidRPr="004338CA">
        <w:rPr>
          <w:rFonts w:ascii="Calibri" w:hAnsi="Calibri" w:cs="Calibri"/>
        </w:rPr>
        <w:t>. https://www.atlassian.com/git (consultado dic. 18, 2021).</w:t>
      </w:r>
    </w:p>
    <w:p w14:paraId="69763CF6" w14:textId="77777777" w:rsidR="004338CA" w:rsidRPr="004338CA" w:rsidRDefault="004338CA" w:rsidP="004338CA">
      <w:pPr>
        <w:pStyle w:val="Bibliografa"/>
        <w:rPr>
          <w:rFonts w:ascii="Calibri" w:hAnsi="Calibri" w:cs="Calibri"/>
        </w:rPr>
      </w:pPr>
      <w:r w:rsidRPr="004338CA">
        <w:rPr>
          <w:rFonts w:ascii="Calibri" w:hAnsi="Calibri" w:cs="Calibri"/>
        </w:rPr>
        <w:t>[15]</w:t>
      </w:r>
      <w:r w:rsidRPr="004338CA">
        <w:rPr>
          <w:rFonts w:ascii="Calibri" w:hAnsi="Calibri" w:cs="Calibri"/>
        </w:rPr>
        <w:tab/>
        <w:t xml:space="preserve">“What Is GitHub? A Beginner’s Introduction to GitHub”, </w:t>
      </w:r>
      <w:r w:rsidRPr="004338CA">
        <w:rPr>
          <w:rFonts w:ascii="Calibri" w:hAnsi="Calibri" w:cs="Calibri"/>
          <w:i/>
          <w:iCs/>
        </w:rPr>
        <w:t>Kinsta®</w:t>
      </w:r>
      <w:r w:rsidRPr="004338CA">
        <w:rPr>
          <w:rFonts w:ascii="Calibri" w:hAnsi="Calibri" w:cs="Calibri"/>
        </w:rPr>
        <w:t>. https://kinsta.com/knowledgebase/what-is-github/ (consultado dic. 20, 2021).</w:t>
      </w:r>
    </w:p>
    <w:p w14:paraId="780D9F14" w14:textId="77777777" w:rsidR="004338CA" w:rsidRPr="004338CA" w:rsidRDefault="004338CA" w:rsidP="004338CA">
      <w:pPr>
        <w:pStyle w:val="Bibliografa"/>
        <w:rPr>
          <w:rFonts w:ascii="Calibri" w:hAnsi="Calibri" w:cs="Calibri"/>
        </w:rPr>
      </w:pPr>
      <w:r w:rsidRPr="004338CA">
        <w:rPr>
          <w:rFonts w:ascii="Calibri" w:hAnsi="Calibri" w:cs="Calibri"/>
        </w:rPr>
        <w:lastRenderedPageBreak/>
        <w:t>[16]</w:t>
      </w:r>
      <w:r w:rsidRPr="004338CA">
        <w:rPr>
          <w:rFonts w:ascii="Calibri" w:hAnsi="Calibri" w:cs="Calibri"/>
        </w:rPr>
        <w:tab/>
        <w:t>“How to Prioritize Product Backlog Using MoSCoW Method”. https://www.visual-paradigm.com/scrum/prioritize-backlog-with-moscow/ (consultado ene. 06, 2022).</w:t>
      </w:r>
    </w:p>
    <w:p w14:paraId="3D9CA9D1" w14:textId="77777777" w:rsidR="004338CA" w:rsidRPr="004338CA" w:rsidRDefault="004338CA" w:rsidP="004338CA">
      <w:pPr>
        <w:pStyle w:val="Bibliografa"/>
        <w:rPr>
          <w:rFonts w:ascii="Calibri" w:hAnsi="Calibri" w:cs="Calibri"/>
        </w:rPr>
      </w:pPr>
      <w:r w:rsidRPr="004338CA">
        <w:rPr>
          <w:rFonts w:ascii="Calibri" w:hAnsi="Calibri" w:cs="Calibri"/>
        </w:rPr>
        <w:t>[17]</w:t>
      </w:r>
      <w:r w:rsidRPr="004338CA">
        <w:rPr>
          <w:rFonts w:ascii="Calibri" w:hAnsi="Calibri" w:cs="Calibri"/>
        </w:rPr>
        <w:tab/>
        <w:t xml:space="preserve">“What is Scrum?”, </w:t>
      </w:r>
      <w:r w:rsidRPr="004338CA">
        <w:rPr>
          <w:rFonts w:ascii="Calibri" w:hAnsi="Calibri" w:cs="Calibri"/>
          <w:i/>
          <w:iCs/>
        </w:rPr>
        <w:t>Scrum.org</w:t>
      </w:r>
      <w:r w:rsidRPr="004338CA">
        <w:rPr>
          <w:rFonts w:ascii="Calibri" w:hAnsi="Calibri" w:cs="Calibri"/>
        </w:rPr>
        <w:t>. https://www.scrum.org/resources/what-is-scrum (consultado dic. 21, 2021).</w:t>
      </w:r>
    </w:p>
    <w:p w14:paraId="3E2B91F7" w14:textId="77777777" w:rsidR="004338CA" w:rsidRPr="004338CA" w:rsidRDefault="004338CA" w:rsidP="004338CA">
      <w:pPr>
        <w:pStyle w:val="Bibliografa"/>
        <w:rPr>
          <w:rFonts w:ascii="Calibri" w:hAnsi="Calibri" w:cs="Calibri"/>
        </w:rPr>
      </w:pPr>
      <w:r w:rsidRPr="004338CA">
        <w:rPr>
          <w:rFonts w:ascii="Calibri" w:hAnsi="Calibri" w:cs="Calibri"/>
        </w:rPr>
        <w:t>[18]</w:t>
      </w:r>
      <w:r w:rsidRPr="004338CA">
        <w:rPr>
          <w:rFonts w:ascii="Calibri" w:hAnsi="Calibri" w:cs="Calibri"/>
        </w:rPr>
        <w:tab/>
        <w:t xml:space="preserve">“What is a Sprint in Scrum?”, </w:t>
      </w:r>
      <w:r w:rsidRPr="004338CA">
        <w:rPr>
          <w:rFonts w:ascii="Calibri" w:hAnsi="Calibri" w:cs="Calibri"/>
          <w:i/>
          <w:iCs/>
        </w:rPr>
        <w:t>Scrum.org</w:t>
      </w:r>
      <w:r w:rsidRPr="004338CA">
        <w:rPr>
          <w:rFonts w:ascii="Calibri" w:hAnsi="Calibri" w:cs="Calibri"/>
        </w:rPr>
        <w:t>. https://www.scrum.org/resources/what-is-a-sprint-in-scrum (consultado dic. 21, 2021).</w:t>
      </w:r>
    </w:p>
    <w:p w14:paraId="288B7ECF" w14:textId="77777777" w:rsidR="004338CA" w:rsidRPr="004338CA" w:rsidRDefault="004338CA" w:rsidP="004338CA">
      <w:pPr>
        <w:pStyle w:val="Bibliografa"/>
        <w:rPr>
          <w:rFonts w:ascii="Calibri" w:hAnsi="Calibri" w:cs="Calibri"/>
        </w:rPr>
      </w:pPr>
      <w:r w:rsidRPr="004338CA">
        <w:rPr>
          <w:rFonts w:ascii="Calibri" w:hAnsi="Calibri" w:cs="Calibri"/>
        </w:rPr>
        <w:t>[19]</w:t>
      </w:r>
      <w:r w:rsidRPr="004338CA">
        <w:rPr>
          <w:rFonts w:ascii="Calibri" w:hAnsi="Calibri" w:cs="Calibri"/>
        </w:rPr>
        <w:tab/>
        <w:t xml:space="preserve">“What is Sprint Planning?”, </w:t>
      </w:r>
      <w:r w:rsidRPr="004338CA">
        <w:rPr>
          <w:rFonts w:ascii="Calibri" w:hAnsi="Calibri" w:cs="Calibri"/>
          <w:i/>
          <w:iCs/>
        </w:rPr>
        <w:t>Scrum.org</w:t>
      </w:r>
      <w:r w:rsidRPr="004338CA">
        <w:rPr>
          <w:rFonts w:ascii="Calibri" w:hAnsi="Calibri" w:cs="Calibri"/>
        </w:rPr>
        <w:t>. https://www.scrum.org/resources/what-is-sprint-planning (consultado dic. 21, 2021).</w:t>
      </w:r>
    </w:p>
    <w:p w14:paraId="0A8C8905" w14:textId="77777777" w:rsidR="004338CA" w:rsidRPr="004338CA" w:rsidRDefault="004338CA" w:rsidP="004338CA">
      <w:pPr>
        <w:pStyle w:val="Bibliografa"/>
        <w:rPr>
          <w:rFonts w:ascii="Calibri" w:hAnsi="Calibri" w:cs="Calibri"/>
        </w:rPr>
      </w:pPr>
      <w:r w:rsidRPr="004338CA">
        <w:rPr>
          <w:rFonts w:ascii="Calibri" w:hAnsi="Calibri" w:cs="Calibri"/>
        </w:rPr>
        <w:t>[20]</w:t>
      </w:r>
      <w:r w:rsidRPr="004338CA">
        <w:rPr>
          <w:rFonts w:ascii="Calibri" w:hAnsi="Calibri" w:cs="Calibri"/>
        </w:rPr>
        <w:tab/>
        <w:t xml:space="preserve">“What is a Daily Scrum?”, </w:t>
      </w:r>
      <w:r w:rsidRPr="004338CA">
        <w:rPr>
          <w:rFonts w:ascii="Calibri" w:hAnsi="Calibri" w:cs="Calibri"/>
          <w:i/>
          <w:iCs/>
        </w:rPr>
        <w:t>Scrum.org</w:t>
      </w:r>
      <w:r w:rsidRPr="004338CA">
        <w:rPr>
          <w:rFonts w:ascii="Calibri" w:hAnsi="Calibri" w:cs="Calibri"/>
        </w:rPr>
        <w:t>. https://www.scrum.org/resources/what-is-a-daily-scrum (consultado ene. 03, 2022).</w:t>
      </w:r>
    </w:p>
    <w:p w14:paraId="4C7132AC" w14:textId="77777777" w:rsidR="004338CA" w:rsidRPr="004338CA" w:rsidRDefault="004338CA" w:rsidP="004338CA">
      <w:pPr>
        <w:pStyle w:val="Bibliografa"/>
        <w:rPr>
          <w:rFonts w:ascii="Calibri" w:hAnsi="Calibri" w:cs="Calibri"/>
        </w:rPr>
      </w:pPr>
      <w:r w:rsidRPr="004338CA">
        <w:rPr>
          <w:rFonts w:ascii="Calibri" w:hAnsi="Calibri" w:cs="Calibri"/>
        </w:rPr>
        <w:t>[21]</w:t>
      </w:r>
      <w:r w:rsidRPr="004338CA">
        <w:rPr>
          <w:rFonts w:ascii="Calibri" w:hAnsi="Calibri" w:cs="Calibri"/>
        </w:rPr>
        <w:tab/>
        <w:t xml:space="preserve">“What is a Sprint Review?”, </w:t>
      </w:r>
      <w:r w:rsidRPr="004338CA">
        <w:rPr>
          <w:rFonts w:ascii="Calibri" w:hAnsi="Calibri" w:cs="Calibri"/>
          <w:i/>
          <w:iCs/>
        </w:rPr>
        <w:t>Scrum.org</w:t>
      </w:r>
      <w:r w:rsidRPr="004338CA">
        <w:rPr>
          <w:rFonts w:ascii="Calibri" w:hAnsi="Calibri" w:cs="Calibri"/>
        </w:rPr>
        <w:t>. https://www.scrum.org/resources/what-is-a-sprint-review (consultado ene. 03, 2022).</w:t>
      </w:r>
    </w:p>
    <w:p w14:paraId="2DB1D09E" w14:textId="77777777" w:rsidR="004338CA" w:rsidRPr="004338CA" w:rsidRDefault="004338CA" w:rsidP="004338CA">
      <w:pPr>
        <w:pStyle w:val="Bibliografa"/>
        <w:rPr>
          <w:rFonts w:ascii="Calibri" w:hAnsi="Calibri" w:cs="Calibri"/>
        </w:rPr>
      </w:pPr>
      <w:r w:rsidRPr="004338CA">
        <w:rPr>
          <w:rFonts w:ascii="Calibri" w:hAnsi="Calibri" w:cs="Calibri"/>
        </w:rPr>
        <w:t>[22]</w:t>
      </w:r>
      <w:r w:rsidRPr="004338CA">
        <w:rPr>
          <w:rFonts w:ascii="Calibri" w:hAnsi="Calibri" w:cs="Calibri"/>
        </w:rPr>
        <w:tab/>
        <w:t xml:space="preserve">“What is a Sprint Retrospective?”, </w:t>
      </w:r>
      <w:r w:rsidRPr="004338CA">
        <w:rPr>
          <w:rFonts w:ascii="Calibri" w:hAnsi="Calibri" w:cs="Calibri"/>
          <w:i/>
          <w:iCs/>
        </w:rPr>
        <w:t>Scrum.org</w:t>
      </w:r>
      <w:r w:rsidRPr="004338CA">
        <w:rPr>
          <w:rFonts w:ascii="Calibri" w:hAnsi="Calibri" w:cs="Calibri"/>
        </w:rPr>
        <w:t>. https://www.scrum.org/resources/what-is-a-sprint-retrospective (consultado ene. 04, 2022).</w:t>
      </w:r>
    </w:p>
    <w:p w14:paraId="199D18F7" w14:textId="77777777" w:rsidR="004338CA" w:rsidRPr="004338CA" w:rsidRDefault="004338CA" w:rsidP="004338CA">
      <w:pPr>
        <w:pStyle w:val="Bibliografa"/>
        <w:rPr>
          <w:rFonts w:ascii="Calibri" w:hAnsi="Calibri" w:cs="Calibri"/>
        </w:rPr>
      </w:pPr>
      <w:r w:rsidRPr="004338CA">
        <w:rPr>
          <w:rFonts w:ascii="Calibri" w:hAnsi="Calibri" w:cs="Calibri"/>
        </w:rPr>
        <w:t>[23]</w:t>
      </w:r>
      <w:r w:rsidRPr="004338CA">
        <w:rPr>
          <w:rFonts w:ascii="Calibri" w:hAnsi="Calibri" w:cs="Calibri"/>
        </w:rPr>
        <w:tab/>
        <w:t xml:space="preserve">“What is a Product Backlog?”, </w:t>
      </w:r>
      <w:r w:rsidRPr="004338CA">
        <w:rPr>
          <w:rFonts w:ascii="Calibri" w:hAnsi="Calibri" w:cs="Calibri"/>
          <w:i/>
          <w:iCs/>
        </w:rPr>
        <w:t>Scrum.org</w:t>
      </w:r>
      <w:r w:rsidRPr="004338CA">
        <w:rPr>
          <w:rFonts w:ascii="Calibri" w:hAnsi="Calibri" w:cs="Calibri"/>
        </w:rPr>
        <w:t>. https://www.scrum.org/resources/what-is-a-product-backlog (consultado ene. 04, 2022).</w:t>
      </w:r>
    </w:p>
    <w:p w14:paraId="3AD36DDC" w14:textId="77777777" w:rsidR="004338CA" w:rsidRPr="004338CA" w:rsidRDefault="004338CA" w:rsidP="004338CA">
      <w:pPr>
        <w:pStyle w:val="Bibliografa"/>
        <w:rPr>
          <w:rFonts w:ascii="Calibri" w:hAnsi="Calibri" w:cs="Calibri"/>
        </w:rPr>
      </w:pPr>
      <w:r w:rsidRPr="004338CA">
        <w:rPr>
          <w:rFonts w:ascii="Calibri" w:hAnsi="Calibri" w:cs="Calibri"/>
        </w:rPr>
        <w:t>[24]</w:t>
      </w:r>
      <w:r w:rsidRPr="004338CA">
        <w:rPr>
          <w:rFonts w:ascii="Calibri" w:hAnsi="Calibri" w:cs="Calibri"/>
        </w:rPr>
        <w:tab/>
        <w:t xml:space="preserve">“What is a Sprint Backlog?”, </w:t>
      </w:r>
      <w:r w:rsidRPr="004338CA">
        <w:rPr>
          <w:rFonts w:ascii="Calibri" w:hAnsi="Calibri" w:cs="Calibri"/>
          <w:i/>
          <w:iCs/>
        </w:rPr>
        <w:t>Scrum.org</w:t>
      </w:r>
      <w:r w:rsidRPr="004338CA">
        <w:rPr>
          <w:rFonts w:ascii="Calibri" w:hAnsi="Calibri" w:cs="Calibri"/>
        </w:rPr>
        <w:t>. https://www.scrum.org/resources/what-is-a-sprint-backlog (consultado ene. 04, 2022).</w:t>
      </w:r>
    </w:p>
    <w:p w14:paraId="4B04AAFF" w14:textId="14812BFD" w:rsidR="00955736" w:rsidRDefault="001E6D5E">
      <w:pPr>
        <w:divId w:val="1980724634"/>
        <w:rPr>
          <w:rFonts w:eastAsia="Times New Roman"/>
          <w:noProof/>
        </w:rPr>
      </w:pPr>
      <w:r>
        <w:rPr>
          <w:rFonts w:eastAsia="Times New Roman"/>
          <w:noProof/>
        </w:rPr>
        <w:fldChar w:fldCharType="end"/>
      </w:r>
    </w:p>
    <w:p w14:paraId="0D20CF7B" w14:textId="77777777" w:rsidR="004C17DD" w:rsidRPr="001B6E45" w:rsidRDefault="00955736" w:rsidP="009E5C1D">
      <w:pPr>
        <w:pStyle w:val="Texto"/>
      </w:pPr>
      <w:r>
        <w:fldChar w:fldCharType="end"/>
      </w:r>
      <w:r w:rsidR="004C17DD" w:rsidRPr="001B6E45">
        <w:br w:type="page"/>
      </w:r>
    </w:p>
    <w:p w14:paraId="1003550A" w14:textId="77777777" w:rsidR="00D9704B" w:rsidRDefault="004C17DD" w:rsidP="00B63B6F">
      <w:pPr>
        <w:pStyle w:val="Ttulo1"/>
        <w:numPr>
          <w:ilvl w:val="0"/>
          <w:numId w:val="0"/>
        </w:numPr>
      </w:pPr>
      <w:bookmarkStart w:id="64" w:name="_Toc88241203"/>
      <w:r w:rsidRPr="001B6E45">
        <w:lastRenderedPageBreak/>
        <w:t>ANEXOS</w:t>
      </w:r>
      <w:bookmarkEnd w:id="64"/>
    </w:p>
    <w:p w14:paraId="6AE21FDF" w14:textId="77777777" w:rsidR="00036FDB" w:rsidRDefault="00D9704B" w:rsidP="00D9704B">
      <w:pPr>
        <w:pStyle w:val="Texto"/>
      </w:pPr>
      <w:r>
        <w:t xml:space="preserve">En caso necesario, el documento escrito deberá incluir los anexos y secciones que incorporan información que sea relevante al proyecto, pero </w:t>
      </w:r>
      <w:proofErr w:type="gramStart"/>
      <w:r>
        <w:t>que</w:t>
      </w:r>
      <w:proofErr w:type="gramEnd"/>
      <w:r>
        <w:t xml:space="preserve"> por su extensión, no pueden ser incorporadas directamente en ninguna de las secciones anteriores. Normalmente, en la sección de Anexos se incluyen conjuntos de datos extensos, tablas y figuras, así como formatos de encuestas, entrevistas, enlaces hacia videos o programas que sean productos o formen parte del Proyecto Integrador.</w:t>
      </w:r>
    </w:p>
    <w:p w14:paraId="7ED9F73C" w14:textId="77777777" w:rsidR="00CE6EDE" w:rsidRDefault="00CE6EDE" w:rsidP="00CE6EDE">
      <w:pPr>
        <w:pStyle w:val="Texto"/>
      </w:pPr>
      <w:r>
        <w:t>Lo siguiente es un ejemplo de Anexos:</w:t>
      </w:r>
    </w:p>
    <w:p w14:paraId="0AEEC67D" w14:textId="77777777" w:rsidR="00CE6EDE" w:rsidRDefault="00CE6EDE" w:rsidP="00CE6EDE">
      <w:pPr>
        <w:pStyle w:val="Texto"/>
      </w:pPr>
      <w:r>
        <w:t>ANEXO A. Resumen básico de la guía de estilo para referencias de la IEEE</w:t>
      </w:r>
    </w:p>
    <w:p w14:paraId="05416F79" w14:textId="77777777" w:rsidR="00CE6EDE" w:rsidRDefault="00CE6EDE" w:rsidP="00CE6EDE">
      <w:pPr>
        <w:pStyle w:val="Texto"/>
      </w:pPr>
      <w:r>
        <w:t>ANEXO B. Conjunto de Tablas Extensas</w:t>
      </w:r>
    </w:p>
    <w:p w14:paraId="484DA6FD" w14:textId="77777777" w:rsidR="00CE6EDE" w:rsidRDefault="00CE6EDE" w:rsidP="00CE6EDE">
      <w:pPr>
        <w:rPr>
          <w:rFonts w:ascii="Arial" w:hAnsi="Arial" w:cs="Arial"/>
          <w:b/>
          <w:sz w:val="28"/>
          <w:szCs w:val="28"/>
        </w:rPr>
      </w:pPr>
      <w:r>
        <w:br w:type="page"/>
      </w:r>
    </w:p>
    <w:p w14:paraId="660C1651"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A</w:t>
      </w:r>
    </w:p>
    <w:p w14:paraId="78C11C88" w14:textId="77777777" w:rsidR="00CE6EDE" w:rsidRDefault="00CE6EDE" w:rsidP="00CE6EDE">
      <w:pPr>
        <w:pStyle w:val="Texto"/>
      </w:pPr>
      <w:r>
        <w:t>Resumen básico de la guía de estilo para referencias de la IEEE.</w:t>
      </w:r>
    </w:p>
    <w:p w14:paraId="237077F5"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books:</w:t>
      </w:r>
    </w:p>
    <w:p w14:paraId="2CB6B0DF" w14:textId="77777777" w:rsidR="00CE6EDE" w:rsidRPr="00DB360B" w:rsidRDefault="00CE6EDE" w:rsidP="00CE6EDE">
      <w:pPr>
        <w:jc w:val="both"/>
        <w:rPr>
          <w:rFonts w:ascii="Arial" w:hAnsi="Arial" w:cs="Arial"/>
          <w:i/>
          <w:iCs/>
          <w:lang w:val="en-US"/>
        </w:rPr>
      </w:pPr>
      <w:r w:rsidRPr="00DB360B">
        <w:rPr>
          <w:rFonts w:ascii="Arial" w:hAnsi="Arial" w:cs="Arial"/>
          <w:lang w:val="en-US"/>
        </w:rPr>
        <w:t xml:space="preserve"> J. K. Author, “Title of chapter in the book,” in </w:t>
      </w:r>
      <w:r w:rsidRPr="00DB360B">
        <w:rPr>
          <w:rFonts w:ascii="Arial" w:hAnsi="Arial" w:cs="Arial"/>
          <w:i/>
          <w:iCs/>
          <w:lang w:val="en-US"/>
        </w:rPr>
        <w:t xml:space="preserve">Title of His Published Book, </w:t>
      </w:r>
      <w:proofErr w:type="spellStart"/>
      <w:r w:rsidRPr="00DB360B">
        <w:rPr>
          <w:rFonts w:ascii="Arial" w:hAnsi="Arial" w:cs="Arial"/>
          <w:i/>
          <w:iCs/>
          <w:lang w:val="en-US"/>
        </w:rPr>
        <w:t>x</w:t>
      </w:r>
      <w:r w:rsidRPr="00DB360B">
        <w:rPr>
          <w:rFonts w:ascii="Arial" w:hAnsi="Arial" w:cs="Arial"/>
          <w:lang w:val="en-US"/>
        </w:rPr>
        <w:t>th</w:t>
      </w:r>
      <w:proofErr w:type="spellEnd"/>
      <w:r w:rsidRPr="00DB360B">
        <w:rPr>
          <w:rFonts w:ascii="Arial" w:hAnsi="Arial" w:cs="Arial"/>
          <w:lang w:val="en-US"/>
        </w:rPr>
        <w:t xml:space="preserve"> ed. City of Publisher, (only U.S. State), Country: Abbrev. of Publisher, year, </w:t>
      </w:r>
      <w:proofErr w:type="spellStart"/>
      <w:r w:rsidRPr="00DB360B">
        <w:rPr>
          <w:rFonts w:ascii="Arial" w:hAnsi="Arial" w:cs="Arial"/>
          <w:lang w:val="en-US"/>
        </w:rPr>
        <w:t>ch.</w:t>
      </w:r>
      <w:proofErr w:type="spellEnd"/>
      <w:r w:rsidRPr="00DB360B">
        <w:rPr>
          <w:rFonts w:ascii="Arial" w:hAnsi="Arial" w:cs="Arial"/>
          <w:lang w:val="en-US"/>
        </w:rPr>
        <w:t xml:space="preserve"> </w:t>
      </w:r>
      <w:r w:rsidRPr="00DB360B">
        <w:rPr>
          <w:rFonts w:ascii="Arial" w:hAnsi="Arial" w:cs="Arial"/>
          <w:i/>
          <w:iCs/>
          <w:lang w:val="en-US"/>
        </w:rPr>
        <w:t>x</w:t>
      </w:r>
      <w:r w:rsidRPr="00DB360B">
        <w:rPr>
          <w:rFonts w:ascii="Arial" w:hAnsi="Arial" w:cs="Arial"/>
          <w:lang w:val="en-US"/>
        </w:rPr>
        <w:t xml:space="preserve">, sec. </w:t>
      </w:r>
      <w:r w:rsidRPr="00DB360B">
        <w:rPr>
          <w:rFonts w:ascii="Arial" w:hAnsi="Arial" w:cs="Arial"/>
          <w:i/>
          <w:iCs/>
          <w:lang w:val="en-US"/>
        </w:rPr>
        <w:t>x</w:t>
      </w:r>
      <w:r w:rsidRPr="00DB360B">
        <w:rPr>
          <w:rFonts w:ascii="Arial" w:hAnsi="Arial" w:cs="Arial"/>
          <w:lang w:val="en-US"/>
        </w:rPr>
        <w:t xml:space="preserve">, pp. </w:t>
      </w:r>
      <w:r w:rsidRPr="00DB360B">
        <w:rPr>
          <w:rFonts w:ascii="Arial" w:hAnsi="Arial" w:cs="Arial"/>
          <w:i/>
          <w:iCs/>
          <w:lang w:val="en-US"/>
        </w:rPr>
        <w:t>xxx–xxx.</w:t>
      </w:r>
    </w:p>
    <w:p w14:paraId="77AC1DB2"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20FC28D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G.</w:t>
      </w:r>
      <w:r w:rsidRPr="00DB360B">
        <w:rPr>
          <w:rFonts w:ascii="Arial" w:hAnsi="Arial" w:cs="Arial"/>
          <w:spacing w:val="1"/>
          <w:sz w:val="22"/>
          <w:szCs w:val="22"/>
        </w:rPr>
        <w:t xml:space="preserve"> </w:t>
      </w:r>
      <w:r w:rsidRPr="00DB360B">
        <w:rPr>
          <w:rFonts w:ascii="Arial" w:hAnsi="Arial" w:cs="Arial"/>
          <w:sz w:val="22"/>
          <w:szCs w:val="22"/>
        </w:rPr>
        <w:t>O.</w:t>
      </w:r>
      <w:r w:rsidRPr="00DB360B">
        <w:rPr>
          <w:rFonts w:ascii="Arial" w:hAnsi="Arial" w:cs="Arial"/>
          <w:spacing w:val="1"/>
          <w:sz w:val="22"/>
          <w:szCs w:val="22"/>
        </w:rPr>
        <w:t xml:space="preserve"> </w:t>
      </w:r>
      <w:r w:rsidRPr="00DB360B">
        <w:rPr>
          <w:rFonts w:ascii="Arial" w:hAnsi="Arial" w:cs="Arial"/>
          <w:sz w:val="22"/>
          <w:szCs w:val="22"/>
        </w:rPr>
        <w:t>Y</w:t>
      </w:r>
      <w:r w:rsidRPr="00DB360B">
        <w:rPr>
          <w:rFonts w:ascii="Arial" w:hAnsi="Arial" w:cs="Arial"/>
          <w:spacing w:val="1"/>
          <w:sz w:val="22"/>
          <w:szCs w:val="22"/>
        </w:rPr>
        <w:t>o</w:t>
      </w:r>
      <w:r w:rsidRPr="00DB360B">
        <w:rPr>
          <w:rFonts w:ascii="Arial" w:hAnsi="Arial" w:cs="Arial"/>
          <w:sz w:val="22"/>
          <w:szCs w:val="22"/>
        </w:rPr>
        <w:t>un</w:t>
      </w:r>
      <w:r w:rsidRPr="00DB360B">
        <w:rPr>
          <w:rFonts w:ascii="Arial" w:hAnsi="Arial" w:cs="Arial"/>
          <w:spacing w:val="1"/>
          <w:sz w:val="22"/>
          <w:szCs w:val="22"/>
        </w:rPr>
        <w:t>g</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Sy</w:t>
      </w:r>
      <w:r w:rsidRPr="00DB360B">
        <w:rPr>
          <w:rFonts w:ascii="Arial" w:hAnsi="Arial" w:cs="Arial"/>
          <w:spacing w:val="1"/>
          <w:sz w:val="22"/>
          <w:szCs w:val="22"/>
        </w:rPr>
        <w:t>n</w:t>
      </w:r>
      <w:r w:rsidRPr="00DB360B">
        <w:rPr>
          <w:rFonts w:ascii="Arial" w:hAnsi="Arial" w:cs="Arial"/>
          <w:sz w:val="22"/>
          <w:szCs w:val="22"/>
        </w:rPr>
        <w:t>t</w:t>
      </w:r>
      <w:r w:rsidRPr="00DB360B">
        <w:rPr>
          <w:rFonts w:ascii="Arial" w:hAnsi="Arial" w:cs="Arial"/>
          <w:spacing w:val="1"/>
          <w:sz w:val="22"/>
          <w:szCs w:val="22"/>
        </w:rPr>
        <w:t>h</w:t>
      </w:r>
      <w:r w:rsidRPr="00DB360B">
        <w:rPr>
          <w:rFonts w:ascii="Arial" w:hAnsi="Arial" w:cs="Arial"/>
          <w:sz w:val="22"/>
          <w:szCs w:val="22"/>
        </w:rPr>
        <w:t>etic</w:t>
      </w:r>
      <w:r w:rsidRPr="00DB360B">
        <w:rPr>
          <w:rFonts w:ascii="Arial" w:hAnsi="Arial" w:cs="Arial"/>
          <w:spacing w:val="1"/>
          <w:sz w:val="22"/>
          <w:szCs w:val="22"/>
        </w:rPr>
        <w:t xml:space="preserve"> </w:t>
      </w:r>
      <w:r w:rsidRPr="00DB360B">
        <w:rPr>
          <w:rFonts w:ascii="Arial" w:hAnsi="Arial" w:cs="Arial"/>
          <w:sz w:val="22"/>
          <w:szCs w:val="22"/>
        </w:rPr>
        <w:t>str</w:t>
      </w:r>
      <w:r w:rsidRPr="00DB360B">
        <w:rPr>
          <w:rFonts w:ascii="Arial" w:hAnsi="Arial" w:cs="Arial"/>
          <w:spacing w:val="1"/>
          <w:sz w:val="22"/>
          <w:szCs w:val="22"/>
        </w:rPr>
        <w:t>u</w:t>
      </w:r>
      <w:r w:rsidRPr="00DB360B">
        <w:rPr>
          <w:rFonts w:ascii="Arial" w:hAnsi="Arial" w:cs="Arial"/>
          <w:sz w:val="22"/>
          <w:szCs w:val="22"/>
        </w:rPr>
        <w:t>ct</w:t>
      </w:r>
      <w:r w:rsidRPr="00DB360B">
        <w:rPr>
          <w:rFonts w:ascii="Arial" w:hAnsi="Arial" w:cs="Arial"/>
          <w:spacing w:val="1"/>
          <w:sz w:val="22"/>
          <w:szCs w:val="22"/>
        </w:rPr>
        <w:t>ur</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sz w:val="22"/>
          <w:szCs w:val="22"/>
        </w:rPr>
        <w:t>of</w:t>
      </w:r>
      <w:r w:rsidRPr="00DB360B">
        <w:rPr>
          <w:rFonts w:ascii="Arial" w:hAnsi="Arial" w:cs="Arial"/>
          <w:spacing w:val="1"/>
          <w:sz w:val="22"/>
          <w:szCs w:val="22"/>
        </w:rPr>
        <w:t xml:space="preserve"> </w:t>
      </w:r>
      <w:r w:rsidRPr="00DB360B">
        <w:rPr>
          <w:rFonts w:ascii="Arial" w:hAnsi="Arial" w:cs="Arial"/>
          <w:sz w:val="22"/>
          <w:szCs w:val="22"/>
        </w:rPr>
        <w:t>i</w:t>
      </w:r>
      <w:r w:rsidRPr="00DB360B">
        <w:rPr>
          <w:rFonts w:ascii="Arial" w:hAnsi="Arial" w:cs="Arial"/>
          <w:spacing w:val="1"/>
          <w:sz w:val="22"/>
          <w:szCs w:val="22"/>
        </w:rPr>
        <w:t>n</w:t>
      </w:r>
      <w:r w:rsidRPr="00DB360B">
        <w:rPr>
          <w:rFonts w:ascii="Arial" w:hAnsi="Arial" w:cs="Arial"/>
          <w:sz w:val="22"/>
          <w:szCs w:val="22"/>
        </w:rPr>
        <w:t>d</w:t>
      </w:r>
      <w:r w:rsidRPr="00DB360B">
        <w:rPr>
          <w:rFonts w:ascii="Arial" w:hAnsi="Arial" w:cs="Arial"/>
          <w:spacing w:val="1"/>
          <w:sz w:val="22"/>
          <w:szCs w:val="22"/>
        </w:rPr>
        <w:t>u</w:t>
      </w:r>
      <w:r w:rsidRPr="00DB360B">
        <w:rPr>
          <w:rFonts w:ascii="Arial" w:hAnsi="Arial" w:cs="Arial"/>
          <w:sz w:val="22"/>
          <w:szCs w:val="22"/>
        </w:rPr>
        <w:t>str</w:t>
      </w:r>
      <w:r w:rsidRPr="00DB360B">
        <w:rPr>
          <w:rFonts w:ascii="Arial" w:hAnsi="Arial" w:cs="Arial"/>
          <w:spacing w:val="-2"/>
          <w:sz w:val="22"/>
          <w:szCs w:val="22"/>
        </w:rPr>
        <w:t>i</w:t>
      </w:r>
      <w:r w:rsidRPr="00DB360B">
        <w:rPr>
          <w:rFonts w:ascii="Arial" w:hAnsi="Arial" w:cs="Arial"/>
          <w:sz w:val="22"/>
          <w:szCs w:val="22"/>
        </w:rPr>
        <w:t>al</w:t>
      </w:r>
      <w:r w:rsidRPr="00DB360B">
        <w:rPr>
          <w:rFonts w:ascii="Arial" w:hAnsi="Arial" w:cs="Arial"/>
          <w:spacing w:val="1"/>
          <w:sz w:val="22"/>
          <w:szCs w:val="22"/>
        </w:rPr>
        <w:t xml:space="preserve"> p</w:t>
      </w:r>
      <w:r w:rsidRPr="00DB360B">
        <w:rPr>
          <w:rFonts w:ascii="Arial" w:hAnsi="Arial" w:cs="Arial"/>
          <w:sz w:val="22"/>
          <w:szCs w:val="22"/>
        </w:rPr>
        <w:t>lastics,”</w:t>
      </w:r>
      <w:r w:rsidRPr="00DB360B">
        <w:rPr>
          <w:rFonts w:ascii="Arial" w:hAnsi="Arial" w:cs="Arial"/>
          <w:spacing w:val="1"/>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l</w:t>
      </w:r>
      <w:r w:rsidRPr="00DB360B">
        <w:rPr>
          <w:rFonts w:ascii="Arial" w:hAnsi="Arial" w:cs="Arial"/>
          <w:i/>
          <w:iCs/>
          <w:spacing w:val="1"/>
          <w:sz w:val="22"/>
          <w:szCs w:val="22"/>
        </w:rPr>
        <w:t>a</w:t>
      </w:r>
      <w:r w:rsidRPr="00DB360B">
        <w:rPr>
          <w:rFonts w:ascii="Arial" w:hAnsi="Arial" w:cs="Arial"/>
          <w:i/>
          <w:iCs/>
          <w:sz w:val="22"/>
          <w:szCs w:val="22"/>
        </w:rPr>
        <w:t xml:space="preserve">stics, </w:t>
      </w:r>
      <w:r w:rsidRPr="00DB360B">
        <w:rPr>
          <w:rFonts w:ascii="Arial" w:hAnsi="Arial" w:cs="Arial"/>
          <w:sz w:val="22"/>
          <w:szCs w:val="22"/>
        </w:rPr>
        <w:t>2</w:t>
      </w:r>
      <w:r w:rsidRPr="00DB360B">
        <w:rPr>
          <w:rFonts w:ascii="Arial" w:hAnsi="Arial" w:cs="Arial"/>
          <w:spacing w:val="-1"/>
          <w:sz w:val="22"/>
          <w:szCs w:val="22"/>
        </w:rPr>
        <w:t>n</w:t>
      </w:r>
      <w:r w:rsidRPr="00DB360B">
        <w:rPr>
          <w:rFonts w:ascii="Arial" w:hAnsi="Arial" w:cs="Arial"/>
          <w:sz w:val="22"/>
          <w:szCs w:val="22"/>
        </w:rPr>
        <w:t>d ed</w:t>
      </w:r>
      <w:r w:rsidRPr="00DB360B">
        <w:rPr>
          <w:rFonts w:ascii="Arial" w:hAnsi="Arial" w:cs="Arial"/>
          <w:spacing w:val="-1"/>
          <w:sz w:val="22"/>
          <w:szCs w:val="22"/>
        </w:rPr>
        <w:t>.</w:t>
      </w:r>
      <w:r w:rsidRPr="00DB360B">
        <w:rPr>
          <w:rFonts w:ascii="Arial" w:hAnsi="Arial" w:cs="Arial"/>
          <w:sz w:val="22"/>
          <w:szCs w:val="22"/>
        </w:rPr>
        <w:t xml:space="preserve">, vol. </w:t>
      </w:r>
      <w:r w:rsidRPr="00DB360B">
        <w:rPr>
          <w:rFonts w:ascii="Arial" w:hAnsi="Arial" w:cs="Arial"/>
          <w:spacing w:val="38"/>
          <w:sz w:val="22"/>
          <w:szCs w:val="22"/>
        </w:rPr>
        <w:t xml:space="preserve"> </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38"/>
          <w:sz w:val="22"/>
          <w:szCs w:val="22"/>
        </w:rPr>
        <w:t>J</w:t>
      </w:r>
      <w:r w:rsidRPr="00DB360B">
        <w:rPr>
          <w:rFonts w:ascii="Arial" w:hAnsi="Arial" w:cs="Arial"/>
          <w:sz w:val="22"/>
          <w:szCs w:val="22"/>
        </w:rPr>
        <w:t xml:space="preserve">. </w:t>
      </w:r>
      <w:r w:rsidRPr="00DB360B">
        <w:rPr>
          <w:rFonts w:ascii="Arial" w:hAnsi="Arial" w:cs="Arial"/>
          <w:spacing w:val="39"/>
          <w:sz w:val="22"/>
          <w:szCs w:val="22"/>
        </w:rPr>
        <w:t xml:space="preserve"> </w:t>
      </w:r>
      <w:r w:rsidRPr="00DB360B">
        <w:rPr>
          <w:rFonts w:ascii="Arial" w:hAnsi="Arial" w:cs="Arial"/>
          <w:sz w:val="22"/>
          <w:szCs w:val="22"/>
        </w:rPr>
        <w:t>Pet</w:t>
      </w:r>
      <w:r w:rsidRPr="00DB360B">
        <w:rPr>
          <w:rFonts w:ascii="Arial" w:hAnsi="Arial" w:cs="Arial"/>
          <w:spacing w:val="-1"/>
          <w:sz w:val="22"/>
          <w:szCs w:val="22"/>
        </w:rPr>
        <w:t>e</w:t>
      </w:r>
      <w:r w:rsidRPr="00DB360B">
        <w:rPr>
          <w:rFonts w:ascii="Arial" w:hAnsi="Arial" w:cs="Arial"/>
          <w:sz w:val="22"/>
          <w:szCs w:val="22"/>
        </w:rPr>
        <w:t xml:space="preserve">rs, </w:t>
      </w:r>
      <w:r w:rsidRPr="00DB360B">
        <w:rPr>
          <w:rFonts w:ascii="Arial" w:hAnsi="Arial" w:cs="Arial"/>
          <w:spacing w:val="38"/>
          <w:sz w:val="22"/>
          <w:szCs w:val="22"/>
        </w:rPr>
        <w:t>Ed</w:t>
      </w:r>
      <w:r w:rsidRPr="00DB360B">
        <w:rPr>
          <w:rFonts w:ascii="Arial" w:hAnsi="Arial" w:cs="Arial"/>
          <w:sz w:val="22"/>
          <w:szCs w:val="22"/>
        </w:rPr>
        <w:t xml:space="preserve">. </w:t>
      </w:r>
      <w:r w:rsidRPr="00DB360B">
        <w:rPr>
          <w:rFonts w:ascii="Arial" w:hAnsi="Arial" w:cs="Arial"/>
          <w:spacing w:val="38"/>
          <w:sz w:val="22"/>
          <w:szCs w:val="22"/>
        </w:rPr>
        <w:t xml:space="preserve"> </w:t>
      </w:r>
      <w:r w:rsidRPr="00DB360B">
        <w:rPr>
          <w:rFonts w:ascii="Arial" w:hAnsi="Arial" w:cs="Arial"/>
          <w:sz w:val="22"/>
          <w:szCs w:val="22"/>
        </w:rPr>
        <w:t>N</w:t>
      </w:r>
      <w:r w:rsidRPr="00DB360B">
        <w:rPr>
          <w:rFonts w:ascii="Arial" w:hAnsi="Arial" w:cs="Arial"/>
          <w:spacing w:val="-1"/>
          <w:sz w:val="22"/>
          <w:szCs w:val="22"/>
        </w:rPr>
        <w:t>e</w:t>
      </w:r>
      <w:r w:rsidRPr="00DB360B">
        <w:rPr>
          <w:rFonts w:ascii="Arial" w:hAnsi="Arial" w:cs="Arial"/>
          <w:sz w:val="22"/>
          <w:szCs w:val="22"/>
        </w:rPr>
        <w:t xml:space="preserve">w </w:t>
      </w:r>
      <w:r w:rsidRPr="00DB360B">
        <w:rPr>
          <w:rFonts w:ascii="Arial" w:hAnsi="Arial" w:cs="Arial"/>
          <w:spacing w:val="38"/>
          <w:sz w:val="22"/>
          <w:szCs w:val="22"/>
        </w:rPr>
        <w:t>York</w:t>
      </w:r>
      <w:r w:rsidRPr="00DB360B">
        <w:rPr>
          <w:rFonts w:ascii="Arial" w:hAnsi="Arial" w:cs="Arial"/>
          <w:spacing w:val="-1"/>
          <w:sz w:val="22"/>
          <w:szCs w:val="22"/>
        </w:rPr>
        <w:t>, NY, USA</w:t>
      </w:r>
      <w:r w:rsidRPr="00DB360B">
        <w:rPr>
          <w:rFonts w:ascii="Arial" w:hAnsi="Arial" w:cs="Arial"/>
          <w:sz w:val="22"/>
          <w:szCs w:val="22"/>
        </w:rPr>
        <w:t>: McGraw-Hill,</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6</w:t>
      </w:r>
      <w:r w:rsidRPr="00DB360B">
        <w:rPr>
          <w:rFonts w:ascii="Arial" w:hAnsi="Arial" w:cs="Arial"/>
          <w:spacing w:val="1"/>
          <w:sz w:val="22"/>
          <w:szCs w:val="22"/>
        </w:rPr>
        <w:t>4</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1</w:t>
      </w:r>
      <w:r w:rsidRPr="00DB360B">
        <w:rPr>
          <w:rFonts w:ascii="Arial" w:hAnsi="Arial" w:cs="Arial"/>
          <w:spacing w:val="1"/>
          <w:sz w:val="22"/>
          <w:szCs w:val="22"/>
        </w:rPr>
        <w:t>5</w:t>
      </w:r>
      <w:r w:rsidRPr="00DB360B">
        <w:rPr>
          <w:rFonts w:ascii="Arial" w:hAnsi="Arial" w:cs="Arial"/>
          <w:sz w:val="22"/>
          <w:szCs w:val="22"/>
        </w:rPr>
        <w:t>–6</w:t>
      </w:r>
      <w:r w:rsidRPr="00DB360B">
        <w:rPr>
          <w:rFonts w:ascii="Arial" w:hAnsi="Arial" w:cs="Arial"/>
          <w:spacing w:val="1"/>
          <w:sz w:val="22"/>
          <w:szCs w:val="22"/>
        </w:rPr>
        <w:t>4</w:t>
      </w:r>
      <w:r w:rsidRPr="00DB360B">
        <w:rPr>
          <w:rFonts w:ascii="Arial" w:hAnsi="Arial" w:cs="Arial"/>
          <w:sz w:val="22"/>
          <w:szCs w:val="22"/>
        </w:rPr>
        <w:t>.</w:t>
      </w:r>
    </w:p>
    <w:p w14:paraId="04B72DE7" w14:textId="77777777" w:rsidR="00CE6EDE" w:rsidRPr="00DB360B" w:rsidRDefault="00CE6EDE" w:rsidP="00CE6EDE">
      <w:pPr>
        <w:pStyle w:val="References"/>
        <w:rPr>
          <w:rFonts w:ascii="Arial" w:hAnsi="Arial" w:cs="Arial"/>
          <w:spacing w:val="-1"/>
          <w:sz w:val="22"/>
          <w:szCs w:val="22"/>
        </w:rPr>
      </w:pPr>
      <w:r w:rsidRPr="00DB360B">
        <w:rPr>
          <w:rFonts w:ascii="Arial" w:hAnsi="Arial" w:cs="Arial"/>
          <w:spacing w:val="6"/>
          <w:sz w:val="22"/>
          <w:szCs w:val="22"/>
        </w:rPr>
        <w:t>W</w:t>
      </w:r>
      <w:r w:rsidRPr="00DB360B">
        <w:rPr>
          <w:rFonts w:ascii="Arial" w:hAnsi="Arial" w:cs="Arial"/>
          <w:spacing w:val="5"/>
          <w:sz w:val="22"/>
          <w:szCs w:val="22"/>
        </w:rPr>
        <w:t>.</w:t>
      </w:r>
      <w:r w:rsidRPr="00DB360B">
        <w:rPr>
          <w:rFonts w:ascii="Arial" w:hAnsi="Arial" w:cs="Arial"/>
          <w:spacing w:val="6"/>
          <w:sz w:val="22"/>
          <w:szCs w:val="22"/>
        </w:rPr>
        <w:t>-</w:t>
      </w:r>
      <w:r w:rsidRPr="00DB360B">
        <w:rPr>
          <w:rFonts w:ascii="Arial" w:hAnsi="Arial" w:cs="Arial"/>
          <w:spacing w:val="5"/>
          <w:sz w:val="22"/>
          <w:szCs w:val="22"/>
        </w:rPr>
        <w:t>K</w:t>
      </w:r>
      <w:r w:rsidRPr="00DB360B">
        <w:rPr>
          <w:rFonts w:ascii="Arial" w:hAnsi="Arial" w:cs="Arial"/>
          <w:sz w:val="22"/>
          <w:szCs w:val="22"/>
        </w:rPr>
        <w:t>.</w:t>
      </w:r>
      <w:r w:rsidRPr="00DB360B">
        <w:rPr>
          <w:rFonts w:ascii="Arial" w:hAnsi="Arial" w:cs="Arial"/>
          <w:spacing w:val="13"/>
          <w:sz w:val="22"/>
          <w:szCs w:val="22"/>
        </w:rPr>
        <w:t xml:space="preserve"> </w:t>
      </w:r>
      <w:r w:rsidRPr="00DB360B">
        <w:rPr>
          <w:rFonts w:ascii="Arial" w:hAnsi="Arial" w:cs="Arial"/>
          <w:spacing w:val="6"/>
          <w:sz w:val="22"/>
          <w:szCs w:val="22"/>
        </w:rPr>
        <w:t>Ch</w:t>
      </w:r>
      <w:r w:rsidRPr="00DB360B">
        <w:rPr>
          <w:rFonts w:ascii="Arial" w:hAnsi="Arial" w:cs="Arial"/>
          <w:spacing w:val="5"/>
          <w:sz w:val="22"/>
          <w:szCs w:val="22"/>
        </w:rPr>
        <w:t>e</w:t>
      </w:r>
      <w:r w:rsidRPr="00DB360B">
        <w:rPr>
          <w:rFonts w:ascii="Arial" w:hAnsi="Arial" w:cs="Arial"/>
          <w:spacing w:val="7"/>
          <w:sz w:val="22"/>
          <w:szCs w:val="22"/>
        </w:rPr>
        <w:t>n</w:t>
      </w:r>
      <w:r w:rsidRPr="00DB360B">
        <w:rPr>
          <w:rFonts w:ascii="Arial" w:hAnsi="Arial" w:cs="Arial"/>
          <w:sz w:val="22"/>
          <w:szCs w:val="22"/>
        </w:rPr>
        <w:t>,</w:t>
      </w:r>
      <w:r w:rsidRPr="00DB360B">
        <w:rPr>
          <w:rFonts w:ascii="Arial" w:hAnsi="Arial" w:cs="Arial"/>
          <w:spacing w:val="10"/>
          <w:sz w:val="22"/>
          <w:szCs w:val="22"/>
        </w:rPr>
        <w:t xml:space="preserve"> </w:t>
      </w:r>
      <w:r w:rsidRPr="00DB360B">
        <w:rPr>
          <w:rFonts w:ascii="Arial" w:hAnsi="Arial" w:cs="Arial"/>
          <w:i/>
          <w:iCs/>
          <w:spacing w:val="6"/>
          <w:sz w:val="22"/>
          <w:szCs w:val="22"/>
        </w:rPr>
        <w:t>Linea</w:t>
      </w:r>
      <w:r w:rsidRPr="00DB360B">
        <w:rPr>
          <w:rFonts w:ascii="Arial" w:hAnsi="Arial" w:cs="Arial"/>
          <w:i/>
          <w:iCs/>
          <w:sz w:val="22"/>
          <w:szCs w:val="22"/>
        </w:rPr>
        <w:t>r</w:t>
      </w:r>
      <w:r w:rsidRPr="00DB360B">
        <w:rPr>
          <w:rFonts w:ascii="Arial" w:hAnsi="Arial" w:cs="Arial"/>
          <w:i/>
          <w:iCs/>
          <w:spacing w:val="12"/>
          <w:sz w:val="22"/>
          <w:szCs w:val="22"/>
        </w:rPr>
        <w:t xml:space="preserve"> </w:t>
      </w:r>
      <w:r w:rsidRPr="00DB360B">
        <w:rPr>
          <w:rFonts w:ascii="Arial" w:hAnsi="Arial" w:cs="Arial"/>
          <w:i/>
          <w:iCs/>
          <w:spacing w:val="6"/>
          <w:sz w:val="22"/>
          <w:szCs w:val="22"/>
        </w:rPr>
        <w:t>Network</w:t>
      </w:r>
      <w:r w:rsidRPr="00DB360B">
        <w:rPr>
          <w:rFonts w:ascii="Arial" w:hAnsi="Arial" w:cs="Arial"/>
          <w:i/>
          <w:iCs/>
          <w:sz w:val="22"/>
          <w:szCs w:val="22"/>
        </w:rPr>
        <w:t>s</w:t>
      </w:r>
      <w:r w:rsidRPr="00DB360B">
        <w:rPr>
          <w:rFonts w:ascii="Arial" w:hAnsi="Arial" w:cs="Arial"/>
          <w:i/>
          <w:iCs/>
          <w:spacing w:val="12"/>
          <w:sz w:val="22"/>
          <w:szCs w:val="22"/>
        </w:rPr>
        <w:t xml:space="preserve"> </w:t>
      </w:r>
      <w:r w:rsidRPr="00DB360B">
        <w:rPr>
          <w:rFonts w:ascii="Arial" w:hAnsi="Arial" w:cs="Arial"/>
          <w:i/>
          <w:iCs/>
          <w:spacing w:val="6"/>
          <w:sz w:val="22"/>
          <w:szCs w:val="22"/>
        </w:rPr>
        <w:t>an</w:t>
      </w:r>
      <w:r w:rsidRPr="00DB360B">
        <w:rPr>
          <w:rFonts w:ascii="Arial" w:hAnsi="Arial" w:cs="Arial"/>
          <w:i/>
          <w:iCs/>
          <w:sz w:val="22"/>
          <w:szCs w:val="22"/>
        </w:rPr>
        <w:t>d</w:t>
      </w:r>
      <w:r w:rsidRPr="00DB360B">
        <w:rPr>
          <w:rFonts w:ascii="Arial" w:hAnsi="Arial" w:cs="Arial"/>
          <w:i/>
          <w:iCs/>
          <w:spacing w:val="11"/>
          <w:sz w:val="22"/>
          <w:szCs w:val="22"/>
        </w:rPr>
        <w:t xml:space="preserve"> </w:t>
      </w:r>
      <w:r w:rsidRPr="00DB360B">
        <w:rPr>
          <w:rFonts w:ascii="Arial" w:hAnsi="Arial" w:cs="Arial"/>
          <w:i/>
          <w:iCs/>
          <w:spacing w:val="6"/>
          <w:sz w:val="22"/>
          <w:szCs w:val="22"/>
        </w:rPr>
        <w:t>Syst</w:t>
      </w:r>
      <w:r w:rsidRPr="00DB360B">
        <w:rPr>
          <w:rFonts w:ascii="Arial" w:hAnsi="Arial" w:cs="Arial"/>
          <w:i/>
          <w:iCs/>
          <w:spacing w:val="5"/>
          <w:sz w:val="22"/>
          <w:szCs w:val="22"/>
        </w:rPr>
        <w:t>e</w:t>
      </w:r>
      <w:r w:rsidRPr="00DB360B">
        <w:rPr>
          <w:rFonts w:ascii="Arial" w:hAnsi="Arial" w:cs="Arial"/>
          <w:i/>
          <w:iCs/>
          <w:spacing w:val="6"/>
          <w:sz w:val="22"/>
          <w:szCs w:val="22"/>
        </w:rPr>
        <w:t>ms</w:t>
      </w:r>
      <w:r w:rsidRPr="00DB360B">
        <w:rPr>
          <w:rFonts w:ascii="Arial" w:hAnsi="Arial" w:cs="Arial"/>
          <w:i/>
          <w:iCs/>
          <w:sz w:val="22"/>
          <w:szCs w:val="22"/>
        </w:rPr>
        <w:t>.</w:t>
      </w:r>
      <w:r w:rsidRPr="00DB360B">
        <w:rPr>
          <w:rFonts w:ascii="Arial" w:hAnsi="Arial" w:cs="Arial"/>
          <w:i/>
          <w:iCs/>
          <w:spacing w:val="13"/>
          <w:sz w:val="22"/>
          <w:szCs w:val="22"/>
        </w:rPr>
        <w:t xml:space="preserve"> </w:t>
      </w:r>
      <w:r w:rsidRPr="00DB360B">
        <w:rPr>
          <w:rFonts w:ascii="Arial" w:hAnsi="Arial" w:cs="Arial"/>
          <w:spacing w:val="5"/>
          <w:sz w:val="22"/>
          <w:szCs w:val="22"/>
        </w:rPr>
        <w:t>B</w:t>
      </w:r>
      <w:r w:rsidRPr="00DB360B">
        <w:rPr>
          <w:rFonts w:ascii="Arial" w:hAnsi="Arial" w:cs="Arial"/>
          <w:spacing w:val="6"/>
          <w:sz w:val="22"/>
          <w:szCs w:val="22"/>
        </w:rPr>
        <w:t>el</w:t>
      </w:r>
      <w:r w:rsidRPr="00DB360B">
        <w:rPr>
          <w:rFonts w:ascii="Arial" w:hAnsi="Arial" w:cs="Arial"/>
          <w:spacing w:val="4"/>
          <w:sz w:val="22"/>
          <w:szCs w:val="22"/>
        </w:rPr>
        <w:t>m</w:t>
      </w:r>
      <w:r w:rsidRPr="00DB360B">
        <w:rPr>
          <w:rFonts w:ascii="Arial" w:hAnsi="Arial" w:cs="Arial"/>
          <w:spacing w:val="6"/>
          <w:sz w:val="22"/>
          <w:szCs w:val="22"/>
        </w:rPr>
        <w:t>ont</w:t>
      </w:r>
      <w:r w:rsidRPr="00DB360B">
        <w:rPr>
          <w:rFonts w:ascii="Arial" w:hAnsi="Arial" w:cs="Arial"/>
          <w:sz w:val="22"/>
          <w:szCs w:val="22"/>
        </w:rPr>
        <w:t xml:space="preserve">, </w:t>
      </w:r>
      <w:r w:rsidRPr="00DB360B">
        <w:rPr>
          <w:rFonts w:ascii="Arial" w:hAnsi="Arial" w:cs="Arial"/>
          <w:spacing w:val="-1"/>
          <w:sz w:val="22"/>
          <w:szCs w:val="22"/>
        </w:rPr>
        <w:t>C</w:t>
      </w:r>
      <w:r w:rsidRPr="00DB360B">
        <w:rPr>
          <w:rFonts w:ascii="Arial" w:hAnsi="Arial" w:cs="Arial"/>
          <w:sz w:val="22"/>
          <w:szCs w:val="22"/>
        </w:rPr>
        <w:t>A, USA:</w:t>
      </w:r>
      <w:r w:rsidRPr="00DB360B">
        <w:rPr>
          <w:rFonts w:ascii="Arial" w:hAnsi="Arial" w:cs="Arial"/>
          <w:spacing w:val="-1"/>
          <w:sz w:val="22"/>
          <w:szCs w:val="22"/>
        </w:rPr>
        <w:t xml:space="preserve"> </w:t>
      </w:r>
      <w:r w:rsidRPr="00DB360B">
        <w:rPr>
          <w:rFonts w:ascii="Arial" w:hAnsi="Arial" w:cs="Arial"/>
          <w:spacing w:val="2"/>
          <w:sz w:val="22"/>
          <w:szCs w:val="22"/>
        </w:rPr>
        <w:t>W</w:t>
      </w:r>
      <w:r w:rsidRPr="00DB360B">
        <w:rPr>
          <w:rFonts w:ascii="Arial" w:hAnsi="Arial" w:cs="Arial"/>
          <w:spacing w:val="-1"/>
          <w:sz w:val="22"/>
          <w:szCs w:val="22"/>
        </w:rPr>
        <w:t>a</w:t>
      </w:r>
      <w:r w:rsidRPr="00DB360B">
        <w:rPr>
          <w:rFonts w:ascii="Arial" w:hAnsi="Arial" w:cs="Arial"/>
          <w:spacing w:val="1"/>
          <w:sz w:val="22"/>
          <w:szCs w:val="22"/>
        </w:rPr>
        <w:t>d</w:t>
      </w:r>
      <w:r w:rsidRPr="00DB360B">
        <w:rPr>
          <w:rFonts w:ascii="Arial" w:hAnsi="Arial" w:cs="Arial"/>
          <w:spacing w:val="-1"/>
          <w:sz w:val="22"/>
          <w:szCs w:val="22"/>
        </w:rPr>
        <w:t>s</w:t>
      </w:r>
      <w:r w:rsidRPr="00DB360B">
        <w:rPr>
          <w:rFonts w:ascii="Arial" w:hAnsi="Arial" w:cs="Arial"/>
          <w:sz w:val="22"/>
          <w:szCs w:val="22"/>
        </w:rPr>
        <w:t>w</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2"/>
          <w:sz w:val="22"/>
          <w:szCs w:val="22"/>
        </w:rPr>
        <w:t>t</w:t>
      </w:r>
      <w:r w:rsidRPr="00DB360B">
        <w:rPr>
          <w:rFonts w:ascii="Arial" w:hAnsi="Arial" w:cs="Arial"/>
          <w:spacing w:val="1"/>
          <w:sz w:val="22"/>
          <w:szCs w:val="22"/>
        </w:rPr>
        <w:t>h</w:t>
      </w:r>
      <w:r w:rsidRPr="00DB360B">
        <w:rPr>
          <w:rFonts w:ascii="Arial" w:hAnsi="Arial" w:cs="Arial"/>
          <w:sz w:val="22"/>
          <w:szCs w:val="22"/>
        </w:rPr>
        <w:t>,</w:t>
      </w:r>
      <w:r w:rsidRPr="00DB360B">
        <w:rPr>
          <w:rFonts w:ascii="Arial" w:hAnsi="Arial" w:cs="Arial"/>
          <w:spacing w:val="-1"/>
          <w:sz w:val="22"/>
          <w:szCs w:val="22"/>
        </w:rPr>
        <w:t xml:space="preserve"> 1</w:t>
      </w:r>
      <w:r w:rsidRPr="00DB360B">
        <w:rPr>
          <w:rFonts w:ascii="Arial" w:hAnsi="Arial" w:cs="Arial"/>
          <w:spacing w:val="1"/>
          <w:sz w:val="22"/>
          <w:szCs w:val="22"/>
        </w:rPr>
        <w:t>9</w:t>
      </w:r>
      <w:r w:rsidRPr="00DB360B">
        <w:rPr>
          <w:rFonts w:ascii="Arial" w:hAnsi="Arial" w:cs="Arial"/>
          <w:spacing w:val="-1"/>
          <w:sz w:val="22"/>
          <w:szCs w:val="22"/>
        </w:rPr>
        <w:t>9</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1"/>
          <w:sz w:val="22"/>
          <w:szCs w:val="22"/>
        </w:rPr>
        <w:t>p</w:t>
      </w:r>
      <w:r w:rsidRPr="00DB360B">
        <w:rPr>
          <w:rFonts w:ascii="Arial" w:hAnsi="Arial" w:cs="Arial"/>
          <w:spacing w:val="1"/>
          <w:sz w:val="22"/>
          <w:szCs w:val="22"/>
        </w:rPr>
        <w:t>p</w:t>
      </w:r>
      <w:r w:rsidRPr="00DB360B">
        <w:rPr>
          <w:rFonts w:ascii="Arial" w:hAnsi="Arial" w:cs="Arial"/>
          <w:sz w:val="22"/>
          <w:szCs w:val="22"/>
        </w:rPr>
        <w:t xml:space="preserve">. </w:t>
      </w:r>
      <w:r w:rsidRPr="00DB360B">
        <w:rPr>
          <w:rFonts w:ascii="Arial" w:hAnsi="Arial" w:cs="Arial"/>
          <w:spacing w:val="-1"/>
          <w:sz w:val="22"/>
          <w:szCs w:val="22"/>
        </w:rPr>
        <w:t>12</w:t>
      </w:r>
      <w:r w:rsidRPr="00DB360B">
        <w:rPr>
          <w:rFonts w:ascii="Arial" w:hAnsi="Arial" w:cs="Arial"/>
          <w:spacing w:val="1"/>
          <w:sz w:val="22"/>
          <w:szCs w:val="22"/>
        </w:rPr>
        <w:t>3</w:t>
      </w:r>
      <w:r w:rsidRPr="00DB360B">
        <w:rPr>
          <w:rFonts w:ascii="Arial" w:hAnsi="Arial" w:cs="Arial"/>
          <w:spacing w:val="-1"/>
          <w:sz w:val="22"/>
          <w:szCs w:val="22"/>
        </w:rPr>
        <w:t>–1</w:t>
      </w:r>
      <w:r w:rsidRPr="00DB360B">
        <w:rPr>
          <w:rFonts w:ascii="Arial" w:hAnsi="Arial" w:cs="Arial"/>
          <w:spacing w:val="1"/>
          <w:sz w:val="22"/>
          <w:szCs w:val="22"/>
        </w:rPr>
        <w:t>3</w:t>
      </w:r>
      <w:r w:rsidRPr="00DB360B">
        <w:rPr>
          <w:rFonts w:ascii="Arial" w:hAnsi="Arial" w:cs="Arial"/>
          <w:spacing w:val="-1"/>
          <w:sz w:val="22"/>
          <w:szCs w:val="22"/>
        </w:rPr>
        <w:t>5.</w:t>
      </w:r>
    </w:p>
    <w:p w14:paraId="0268A514" w14:textId="77777777" w:rsidR="00CE6EDE" w:rsidRPr="00DB360B" w:rsidRDefault="00CE6EDE" w:rsidP="00CE6EDE">
      <w:pPr>
        <w:widowControl w:val="0"/>
        <w:autoSpaceDE w:val="0"/>
        <w:autoSpaceDN w:val="0"/>
        <w:adjustRightInd w:val="0"/>
        <w:spacing w:before="1" w:line="230" w:lineRule="exact"/>
        <w:ind w:left="361" w:right="250" w:hanging="360"/>
        <w:jc w:val="both"/>
        <w:rPr>
          <w:rFonts w:ascii="Arial" w:hAnsi="Arial" w:cs="Arial"/>
          <w:color w:val="000000"/>
          <w:lang w:val="en-US"/>
        </w:rPr>
      </w:pPr>
    </w:p>
    <w:p w14:paraId="03919F8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periodicals:</w:t>
      </w:r>
    </w:p>
    <w:p w14:paraId="04A288F2"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proofErr w:type="gramStart"/>
      <w:r w:rsidRPr="00DB360B">
        <w:rPr>
          <w:rFonts w:ascii="Arial" w:hAnsi="Arial" w:cs="Arial"/>
          <w:i/>
          <w:iCs/>
          <w:lang w:val="en-US"/>
        </w:rPr>
        <w:t>x,  no</w:t>
      </w:r>
      <w:r w:rsidRPr="00DB360B">
        <w:rPr>
          <w:rFonts w:ascii="Arial" w:hAnsi="Arial" w:cs="Arial"/>
          <w:lang w:val="en-US"/>
        </w:rPr>
        <w:t>.</w:t>
      </w:r>
      <w:proofErr w:type="gramEnd"/>
      <w:r w:rsidRPr="00DB360B">
        <w:rPr>
          <w:rFonts w:ascii="Arial" w:hAnsi="Arial" w:cs="Arial"/>
          <w:lang w:val="en-US"/>
        </w:rPr>
        <w:t xml:space="preserve"> </w:t>
      </w:r>
      <w:r w:rsidRPr="00DB360B">
        <w:rPr>
          <w:rFonts w:ascii="Arial" w:hAnsi="Arial" w:cs="Arial"/>
          <w:i/>
          <w:iCs/>
          <w:lang w:val="en-US"/>
        </w:rPr>
        <w:t xml:space="preserve">x, </w:t>
      </w:r>
      <w:r w:rsidRPr="00DB360B">
        <w:rPr>
          <w:rFonts w:ascii="Arial" w:hAnsi="Arial" w:cs="Arial"/>
          <w:lang w:val="en-US"/>
        </w:rPr>
        <w:t>pp</w:t>
      </w:r>
      <w:r w:rsidRPr="00DB360B">
        <w:rPr>
          <w:rFonts w:ascii="Arial" w:hAnsi="Arial" w:cs="Arial"/>
          <w:i/>
          <w:iCs/>
          <w:lang w:val="en-US"/>
        </w:rPr>
        <w:t xml:space="preserve">. xxx-xxx, </w:t>
      </w:r>
      <w:r w:rsidRPr="00DB360B">
        <w:rPr>
          <w:rFonts w:ascii="Arial" w:hAnsi="Arial" w:cs="Arial"/>
          <w:lang w:val="en-US"/>
        </w:rPr>
        <w:t>Abbrev. Month, year, DOI. 10.1109.</w:t>
      </w:r>
      <w:r w:rsidRPr="00DB360B">
        <w:rPr>
          <w:rFonts w:ascii="Arial" w:hAnsi="Arial" w:cs="Arial"/>
          <w:i/>
          <w:lang w:val="en-US"/>
        </w:rPr>
        <w:t>XXX</w:t>
      </w:r>
      <w:r w:rsidRPr="00DB360B">
        <w:rPr>
          <w:rFonts w:ascii="Arial" w:hAnsi="Arial" w:cs="Arial"/>
          <w:lang w:val="en-US"/>
        </w:rPr>
        <w:t>.123456.</w:t>
      </w:r>
    </w:p>
    <w:p w14:paraId="6A6C502B" w14:textId="77777777" w:rsidR="00CE6EDE" w:rsidRPr="00053A62" w:rsidRDefault="00CE6EDE" w:rsidP="00CE6EDE">
      <w:pPr>
        <w:autoSpaceDE w:val="0"/>
        <w:autoSpaceDN w:val="0"/>
        <w:adjustRightInd w:val="0"/>
        <w:jc w:val="both"/>
        <w:rPr>
          <w:rFonts w:ascii="Arial" w:hAnsi="Arial" w:cs="Arial"/>
          <w:i/>
          <w:lang w:val="en-US"/>
        </w:rPr>
      </w:pPr>
      <w:r w:rsidRPr="00053A62">
        <w:rPr>
          <w:rFonts w:ascii="Arial" w:hAnsi="Arial" w:cs="Arial"/>
          <w:i/>
          <w:lang w:val="en-US"/>
        </w:rPr>
        <w:t>Examples:</w:t>
      </w:r>
    </w:p>
    <w:p w14:paraId="584C6F4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U. Duncombe, “Infrared navigation—Part I: An assessment of feasibility,” </w:t>
      </w:r>
      <w:r w:rsidRPr="00DB360B">
        <w:rPr>
          <w:rFonts w:ascii="Arial" w:hAnsi="Arial" w:cs="Arial"/>
          <w:i/>
          <w:sz w:val="22"/>
          <w:szCs w:val="22"/>
        </w:rPr>
        <w:t>IEEE Trans. Electron Devices</w:t>
      </w:r>
      <w:r w:rsidRPr="00DB360B">
        <w:rPr>
          <w:rFonts w:ascii="Arial" w:hAnsi="Arial" w:cs="Arial"/>
          <w:sz w:val="22"/>
          <w:szCs w:val="22"/>
        </w:rPr>
        <w:t>, vol. ED-11, no. 1, pp. 34–39, Jan. 1959, 10.1109/TED.2016.2628402.</w:t>
      </w:r>
    </w:p>
    <w:p w14:paraId="0755815D"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P. Wigner, “Theory of traveling-wave optical laser,” </w:t>
      </w:r>
      <w:r w:rsidRPr="00DB360B">
        <w:rPr>
          <w:rFonts w:ascii="Arial" w:hAnsi="Arial" w:cs="Arial"/>
          <w:sz w:val="22"/>
          <w:szCs w:val="22"/>
        </w:rPr>
        <w:br/>
      </w:r>
      <w:r w:rsidRPr="00DB360B">
        <w:rPr>
          <w:rFonts w:ascii="Arial" w:hAnsi="Arial" w:cs="Arial"/>
          <w:i/>
          <w:sz w:val="22"/>
          <w:szCs w:val="22"/>
        </w:rPr>
        <w:t>Phys. Rev</w:t>
      </w:r>
      <w:r w:rsidRPr="00DB360B">
        <w:rPr>
          <w:rFonts w:ascii="Arial" w:hAnsi="Arial" w:cs="Arial"/>
          <w:sz w:val="22"/>
          <w:szCs w:val="22"/>
        </w:rPr>
        <w:t xml:space="preserve">., </w:t>
      </w:r>
      <w:r w:rsidRPr="00DB360B">
        <w:rPr>
          <w:rFonts w:ascii="Arial" w:hAnsi="Arial" w:cs="Arial"/>
          <w:sz w:val="22"/>
          <w:szCs w:val="22"/>
        </w:rPr>
        <w:br/>
        <w:t>vol. 134, pp. A635–A646, Dec. 1965.</w:t>
      </w:r>
    </w:p>
    <w:p w14:paraId="765071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H. Miller, “A note on reflector arrays,” </w:t>
      </w:r>
      <w:r w:rsidRPr="00DB360B">
        <w:rPr>
          <w:rFonts w:ascii="Arial" w:hAnsi="Arial" w:cs="Arial"/>
          <w:i/>
          <w:sz w:val="22"/>
          <w:szCs w:val="22"/>
        </w:rPr>
        <w:t xml:space="preserve">IEEE Trans. Antennas </w:t>
      </w:r>
      <w:proofErr w:type="spellStart"/>
      <w:r w:rsidRPr="00DB360B">
        <w:rPr>
          <w:rFonts w:ascii="Arial" w:hAnsi="Arial" w:cs="Arial"/>
          <w:i/>
          <w:sz w:val="22"/>
          <w:szCs w:val="22"/>
        </w:rPr>
        <w:t>Propagat</w:t>
      </w:r>
      <w:proofErr w:type="spellEnd"/>
      <w:r w:rsidRPr="00DB360B">
        <w:rPr>
          <w:rFonts w:ascii="Arial" w:hAnsi="Arial" w:cs="Arial"/>
          <w:sz w:val="22"/>
          <w:szCs w:val="22"/>
        </w:rPr>
        <w:t>., to be published.</w:t>
      </w:r>
    </w:p>
    <w:p w14:paraId="071955C0" w14:textId="77777777" w:rsidR="00CE6EDE" w:rsidRPr="00DB360B" w:rsidRDefault="00CE6EDE" w:rsidP="00CE6EDE">
      <w:pPr>
        <w:widowControl w:val="0"/>
        <w:autoSpaceDE w:val="0"/>
        <w:autoSpaceDN w:val="0"/>
        <w:adjustRightInd w:val="0"/>
        <w:spacing w:line="229" w:lineRule="exact"/>
        <w:ind w:left="361" w:right="-20"/>
        <w:jc w:val="both"/>
        <w:rPr>
          <w:rFonts w:ascii="Arial" w:hAnsi="Arial" w:cs="Arial"/>
          <w:color w:val="000000"/>
          <w:lang w:val="en-US"/>
        </w:rPr>
      </w:pPr>
    </w:p>
    <w:p w14:paraId="71FB684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reports:</w:t>
      </w:r>
    </w:p>
    <w:p w14:paraId="54DD9C6E"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report,” Abbrev. Name of Co., City of Co., Abbrev. </w:t>
      </w:r>
      <w:proofErr w:type="spellStart"/>
      <w:r w:rsidRPr="00DB360B">
        <w:rPr>
          <w:rFonts w:ascii="Arial" w:hAnsi="Arial" w:cs="Arial"/>
        </w:rPr>
        <w:t>State</w:t>
      </w:r>
      <w:proofErr w:type="spellEnd"/>
      <w:r w:rsidRPr="00DB360B">
        <w:rPr>
          <w:rFonts w:ascii="Arial" w:hAnsi="Arial" w:cs="Arial"/>
        </w:rPr>
        <w:t xml:space="preserve">, Country, Rep. </w:t>
      </w:r>
      <w:proofErr w:type="spellStart"/>
      <w:r w:rsidRPr="00DB360B">
        <w:rPr>
          <w:rFonts w:ascii="Arial" w:hAnsi="Arial" w:cs="Arial"/>
          <w:i/>
          <w:iCs/>
        </w:rPr>
        <w:t>xxx</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54C6FA02"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071F497"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E. </w:t>
      </w:r>
      <w:proofErr w:type="spellStart"/>
      <w:r w:rsidRPr="00DB360B">
        <w:rPr>
          <w:rFonts w:ascii="Arial" w:hAnsi="Arial" w:cs="Arial"/>
          <w:sz w:val="22"/>
          <w:szCs w:val="22"/>
        </w:rPr>
        <w:t>Reber</w:t>
      </w:r>
      <w:proofErr w:type="spellEnd"/>
      <w:r w:rsidRPr="00DB360B">
        <w:rPr>
          <w:rFonts w:ascii="Arial" w:hAnsi="Arial" w:cs="Arial"/>
          <w:sz w:val="22"/>
          <w:szCs w:val="22"/>
        </w:rPr>
        <w:t>, R. L. Michell, and C. J. Carter, “Oxygen absorption in the earth’s atmosphere,” Aerospace Corp., Los Angeles, CA, USA, Tech. Rep. TR-0200 (4230-46)-3, Nov. 1988.</w:t>
      </w:r>
    </w:p>
    <w:p w14:paraId="5EC14B3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H. Davis and J. R. </w:t>
      </w:r>
      <w:proofErr w:type="spellStart"/>
      <w:r w:rsidRPr="00DB360B">
        <w:rPr>
          <w:rFonts w:ascii="Arial" w:hAnsi="Arial" w:cs="Arial"/>
          <w:sz w:val="22"/>
          <w:szCs w:val="22"/>
        </w:rPr>
        <w:t>Cogdell</w:t>
      </w:r>
      <w:proofErr w:type="spellEnd"/>
      <w:r w:rsidRPr="00DB360B">
        <w:rPr>
          <w:rFonts w:ascii="Arial" w:hAnsi="Arial" w:cs="Arial"/>
          <w:sz w:val="22"/>
          <w:szCs w:val="22"/>
        </w:rPr>
        <w:t>, “Calibration program for the 16-foot antenna,” Elect. Eng. Res. Lab., Univ. Texas, Austin, TX, USA, Tech. Memo. NGL-006-69-3, Nov. 15, 1987.</w:t>
      </w:r>
    </w:p>
    <w:p w14:paraId="386ED798" w14:textId="77777777" w:rsidR="00CE6EDE" w:rsidRPr="00F165A3" w:rsidRDefault="00CE6EDE" w:rsidP="00CE6EDE">
      <w:pPr>
        <w:autoSpaceDE w:val="0"/>
        <w:autoSpaceDN w:val="0"/>
        <w:adjustRightInd w:val="0"/>
        <w:jc w:val="both"/>
        <w:rPr>
          <w:rFonts w:ascii="Arial" w:hAnsi="Arial" w:cs="Arial"/>
          <w:lang w:val="en-US"/>
        </w:rPr>
      </w:pPr>
    </w:p>
    <w:p w14:paraId="0F51A38F" w14:textId="77777777" w:rsidR="00CE6EDE" w:rsidRPr="005C10D1" w:rsidRDefault="00CE6EDE" w:rsidP="00CE6EDE">
      <w:pPr>
        <w:autoSpaceDE w:val="0"/>
        <w:autoSpaceDN w:val="0"/>
        <w:adjustRightInd w:val="0"/>
        <w:jc w:val="both"/>
        <w:rPr>
          <w:rFonts w:ascii="Arial" w:hAnsi="Arial" w:cs="Arial"/>
          <w:b/>
          <w:i/>
          <w:iCs/>
          <w:lang w:val="en-US"/>
        </w:rPr>
      </w:pPr>
      <w:r w:rsidRPr="005C10D1">
        <w:rPr>
          <w:rFonts w:ascii="Arial" w:hAnsi="Arial" w:cs="Arial"/>
          <w:b/>
          <w:i/>
          <w:iCs/>
          <w:lang w:val="en-US"/>
        </w:rPr>
        <w:t>Basic format for handbooks:</w:t>
      </w:r>
    </w:p>
    <w:p w14:paraId="49FC6769" w14:textId="77777777" w:rsidR="00CE6EDE" w:rsidRPr="00DB360B" w:rsidRDefault="00CE6EDE" w:rsidP="00CE6EDE">
      <w:pPr>
        <w:jc w:val="both"/>
        <w:rPr>
          <w:rFonts w:ascii="Arial" w:hAnsi="Arial" w:cs="Arial"/>
          <w:i/>
          <w:iCs/>
        </w:rPr>
      </w:pPr>
      <w:r w:rsidRPr="00DB360B">
        <w:rPr>
          <w:rFonts w:ascii="Arial" w:hAnsi="Arial" w:cs="Arial"/>
          <w:i/>
          <w:iCs/>
          <w:lang w:val="en-US"/>
        </w:rPr>
        <w:t xml:space="preserve"> </w:t>
      </w:r>
      <w:r w:rsidRPr="00DB360B">
        <w:rPr>
          <w:rFonts w:ascii="Arial" w:hAnsi="Arial" w:cs="Arial"/>
          <w:i/>
          <w:lang w:val="en-US"/>
        </w:rPr>
        <w:t>Name of Manual/Handbook, x</w:t>
      </w:r>
      <w:r w:rsidRPr="00DB360B">
        <w:rPr>
          <w:rFonts w:ascii="Arial" w:hAnsi="Arial" w:cs="Arial"/>
          <w:lang w:val="en-US"/>
        </w:rPr>
        <w:t xml:space="preserve"> ed., Abbrev. Name of Co., City of Co., Abbrev. </w:t>
      </w:r>
      <w:proofErr w:type="spellStart"/>
      <w:r w:rsidRPr="00DB360B">
        <w:rPr>
          <w:rFonts w:ascii="Arial" w:hAnsi="Arial" w:cs="Arial"/>
        </w:rPr>
        <w:t>State</w:t>
      </w:r>
      <w:proofErr w:type="spellEnd"/>
      <w:r w:rsidRPr="00DB360B">
        <w:rPr>
          <w:rFonts w:ascii="Arial" w:hAnsi="Arial" w:cs="Arial"/>
        </w:rPr>
        <w:t xml:space="preserve">,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rPr>
        <w:t>xxx-xxx</w:t>
      </w:r>
      <w:proofErr w:type="spellEnd"/>
      <w:r w:rsidRPr="00DB360B">
        <w:rPr>
          <w:rFonts w:ascii="Arial" w:hAnsi="Arial" w:cs="Arial"/>
          <w:i/>
          <w:iCs/>
        </w:rPr>
        <w:t>.</w:t>
      </w:r>
    </w:p>
    <w:p w14:paraId="73180567" w14:textId="77777777" w:rsidR="00CE6EDE" w:rsidRDefault="00CE6EDE" w:rsidP="00CE6EDE">
      <w:pPr>
        <w:autoSpaceDE w:val="0"/>
        <w:autoSpaceDN w:val="0"/>
        <w:adjustRightInd w:val="0"/>
        <w:jc w:val="both"/>
        <w:rPr>
          <w:rFonts w:ascii="Arial" w:hAnsi="Arial" w:cs="Arial"/>
          <w:i/>
          <w:iCs/>
        </w:rPr>
      </w:pPr>
    </w:p>
    <w:p w14:paraId="7B942D96" w14:textId="77777777" w:rsidR="00CE6EDE" w:rsidRDefault="00CE6EDE" w:rsidP="00CE6EDE">
      <w:pPr>
        <w:autoSpaceDE w:val="0"/>
        <w:autoSpaceDN w:val="0"/>
        <w:adjustRightInd w:val="0"/>
        <w:jc w:val="both"/>
        <w:rPr>
          <w:rFonts w:ascii="Arial" w:hAnsi="Arial" w:cs="Arial"/>
          <w:i/>
          <w:iCs/>
        </w:rPr>
      </w:pPr>
    </w:p>
    <w:p w14:paraId="7EA5C65B"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s</w:t>
      </w:r>
      <w:proofErr w:type="spellEnd"/>
      <w:r w:rsidRPr="00053A62">
        <w:rPr>
          <w:rFonts w:ascii="Arial" w:hAnsi="Arial" w:cs="Arial"/>
          <w:i/>
          <w:iCs/>
        </w:rPr>
        <w:t>:</w:t>
      </w:r>
    </w:p>
    <w:p w14:paraId="38B77C6E"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Transmission Systems for Communications</w:t>
      </w:r>
      <w:r w:rsidRPr="00DB360B">
        <w:rPr>
          <w:rFonts w:ascii="Arial" w:hAnsi="Arial" w:cs="Arial"/>
          <w:sz w:val="22"/>
          <w:szCs w:val="22"/>
        </w:rPr>
        <w:t>, 3rd ed., Western Electric Co., Winston-Salem, NC, USA, 1985, pp. 44–60.</w:t>
      </w:r>
    </w:p>
    <w:p w14:paraId="722D6D09"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Motorola Semiconductor Data Manual</w:t>
      </w:r>
      <w:r w:rsidRPr="00DB360B">
        <w:rPr>
          <w:rFonts w:ascii="Arial" w:hAnsi="Arial" w:cs="Arial"/>
          <w:sz w:val="22"/>
          <w:szCs w:val="22"/>
        </w:rPr>
        <w:t>, Motorola Semiconductor Products Inc., Phoenix, AZ, USA, 1989.</w:t>
      </w:r>
    </w:p>
    <w:p w14:paraId="53BCF3BF" w14:textId="77777777" w:rsidR="00CE6EDE" w:rsidRPr="00DB360B" w:rsidRDefault="00CE6EDE" w:rsidP="00CE6EDE">
      <w:pPr>
        <w:autoSpaceDE w:val="0"/>
        <w:autoSpaceDN w:val="0"/>
        <w:adjustRightInd w:val="0"/>
        <w:jc w:val="both"/>
        <w:rPr>
          <w:rFonts w:ascii="Arial" w:hAnsi="Arial" w:cs="Arial"/>
          <w:color w:val="000000"/>
        </w:rPr>
      </w:pPr>
    </w:p>
    <w:p w14:paraId="12DFBB6F" w14:textId="77777777" w:rsidR="00CE6EDE" w:rsidRPr="00DB360B" w:rsidRDefault="00CE6EDE" w:rsidP="00CE6EDE">
      <w:pPr>
        <w:widowControl w:val="0"/>
        <w:autoSpaceDE w:val="0"/>
        <w:autoSpaceDN w:val="0"/>
        <w:adjustRightInd w:val="0"/>
        <w:spacing w:line="227" w:lineRule="exact"/>
        <w:ind w:right="-68"/>
        <w:jc w:val="both"/>
        <w:rPr>
          <w:rFonts w:ascii="Arial" w:hAnsi="Arial" w:cs="Arial"/>
          <w:b/>
          <w:i/>
          <w:iCs/>
          <w:color w:val="000000"/>
          <w:spacing w:val="35"/>
          <w:lang w:val="en-US"/>
        </w:rPr>
      </w:pPr>
      <w:r w:rsidRPr="00DB360B">
        <w:rPr>
          <w:rFonts w:ascii="Arial" w:hAnsi="Arial" w:cs="Arial"/>
          <w:b/>
          <w:i/>
          <w:iCs/>
          <w:color w:val="000000"/>
          <w:lang w:val="en-US"/>
        </w:rPr>
        <w:t>Basic format for books (when available online):</w:t>
      </w:r>
      <w:r w:rsidRPr="00DB360B">
        <w:rPr>
          <w:rFonts w:ascii="Arial" w:hAnsi="Arial" w:cs="Arial"/>
          <w:b/>
          <w:i/>
          <w:iCs/>
          <w:color w:val="000000"/>
          <w:spacing w:val="35"/>
          <w:lang w:val="en-US"/>
        </w:rPr>
        <w:t xml:space="preserve"> </w:t>
      </w:r>
    </w:p>
    <w:p w14:paraId="2C264B05" w14:textId="77777777" w:rsidR="00CE6EDE" w:rsidRPr="00DB360B" w:rsidRDefault="00CE6EDE" w:rsidP="00CE6EDE">
      <w:pPr>
        <w:autoSpaceDE w:val="0"/>
        <w:autoSpaceDN w:val="0"/>
        <w:adjustRightInd w:val="0"/>
        <w:jc w:val="both"/>
        <w:rPr>
          <w:rFonts w:ascii="Arial" w:hAnsi="Arial" w:cs="Arial"/>
          <w:color w:val="000000"/>
        </w:rPr>
      </w:pPr>
      <w:r w:rsidRPr="00DB360B">
        <w:rPr>
          <w:rFonts w:ascii="Arial" w:hAnsi="Arial" w:cs="Arial"/>
          <w:color w:val="000000"/>
          <w:lang w:val="en-US"/>
        </w:rPr>
        <w:t xml:space="preserve"> J. K. Author, “Title of chapter in the book,” in </w:t>
      </w:r>
      <w:r w:rsidRPr="00DB360B">
        <w:rPr>
          <w:rFonts w:ascii="Arial" w:hAnsi="Arial" w:cs="Arial"/>
          <w:i/>
          <w:iCs/>
          <w:color w:val="000000"/>
          <w:lang w:val="en-US"/>
        </w:rPr>
        <w:t>Title of Published Book</w:t>
      </w:r>
      <w:r w:rsidRPr="00DB360B">
        <w:rPr>
          <w:rFonts w:ascii="Arial" w:hAnsi="Arial" w:cs="Arial"/>
          <w:color w:val="000000"/>
          <w:lang w:val="en-US"/>
        </w:rPr>
        <w:t xml:space="preserve">, </w:t>
      </w:r>
      <w:proofErr w:type="spellStart"/>
      <w:r w:rsidRPr="00DB360B">
        <w:rPr>
          <w:rFonts w:ascii="Arial" w:hAnsi="Arial" w:cs="Arial"/>
          <w:i/>
          <w:color w:val="000000"/>
          <w:lang w:val="en-US"/>
        </w:rPr>
        <w:t>x</w:t>
      </w:r>
      <w:r w:rsidRPr="00DB360B">
        <w:rPr>
          <w:rFonts w:ascii="Arial" w:hAnsi="Arial" w:cs="Arial"/>
          <w:color w:val="000000"/>
          <w:lang w:val="en-US"/>
        </w:rPr>
        <w:t>th</w:t>
      </w:r>
      <w:proofErr w:type="spellEnd"/>
      <w:r w:rsidRPr="00DB360B">
        <w:rPr>
          <w:rFonts w:ascii="Arial" w:hAnsi="Arial" w:cs="Arial"/>
          <w:color w:val="000000"/>
          <w:lang w:val="en-US"/>
        </w:rPr>
        <w:t xml:space="preserve"> ed. City of Publisher, State, Country: Abbrev. of Publisher, year, </w:t>
      </w:r>
      <w:proofErr w:type="spellStart"/>
      <w:r w:rsidRPr="00DB360B">
        <w:rPr>
          <w:rFonts w:ascii="Arial" w:hAnsi="Arial" w:cs="Arial"/>
          <w:color w:val="000000"/>
          <w:lang w:val="en-US"/>
        </w:rPr>
        <w:t>ch.</w:t>
      </w:r>
      <w:proofErr w:type="spellEnd"/>
      <w:r w:rsidRPr="00DB360B">
        <w:rPr>
          <w:rFonts w:ascii="Arial" w:hAnsi="Arial" w:cs="Arial"/>
          <w:i/>
          <w:color w:val="000000"/>
          <w:lang w:val="en-US"/>
        </w:rPr>
        <w:t xml:space="preserve"> x</w:t>
      </w:r>
      <w:r w:rsidRPr="00DB360B">
        <w:rPr>
          <w:rFonts w:ascii="Arial" w:hAnsi="Arial" w:cs="Arial"/>
          <w:color w:val="000000"/>
          <w:lang w:val="en-US"/>
        </w:rPr>
        <w:t xml:space="preserve">, sec. </w:t>
      </w:r>
      <w:r w:rsidRPr="00DB360B">
        <w:rPr>
          <w:rFonts w:ascii="Arial" w:hAnsi="Arial" w:cs="Arial"/>
          <w:i/>
          <w:color w:val="000000"/>
          <w:lang w:val="en-US"/>
        </w:rPr>
        <w:t>x</w:t>
      </w:r>
      <w:r w:rsidRPr="00DB360B">
        <w:rPr>
          <w:rFonts w:ascii="Arial" w:hAnsi="Arial" w:cs="Arial"/>
          <w:color w:val="000000"/>
          <w:lang w:val="en-US"/>
        </w:rPr>
        <w:t xml:space="preserve">, pp. </w:t>
      </w:r>
      <w:r w:rsidRPr="00DB360B">
        <w:rPr>
          <w:rFonts w:ascii="Arial" w:hAnsi="Arial" w:cs="Arial"/>
          <w:i/>
          <w:color w:val="000000"/>
          <w:lang w:val="en-US"/>
        </w:rPr>
        <w:t>xxx–xxx</w:t>
      </w:r>
      <w:r w:rsidRPr="00DB360B">
        <w:rPr>
          <w:rFonts w:ascii="Arial" w:hAnsi="Arial" w:cs="Arial"/>
          <w:color w:val="000000"/>
          <w:lang w:val="en-US"/>
        </w:rPr>
        <w:t xml:space="preserve">. </w:t>
      </w:r>
      <w:r w:rsidRPr="00DB360B">
        <w:rPr>
          <w:rFonts w:ascii="Arial" w:hAnsi="Arial" w:cs="Arial"/>
          <w:color w:val="000000"/>
        </w:rPr>
        <w:t xml:space="preserve">[Online]. </w:t>
      </w:r>
      <w:proofErr w:type="spellStart"/>
      <w:r w:rsidRPr="00DB360B">
        <w:rPr>
          <w:rFonts w:ascii="Arial" w:hAnsi="Arial" w:cs="Arial"/>
          <w:color w:val="000000"/>
        </w:rPr>
        <w:t>Available</w:t>
      </w:r>
      <w:proofErr w:type="spellEnd"/>
      <w:r w:rsidRPr="00DB360B">
        <w:rPr>
          <w:rFonts w:ascii="Arial" w:hAnsi="Arial" w:cs="Arial"/>
          <w:color w:val="000000"/>
        </w:rPr>
        <w:t xml:space="preserve">: http://www.web.com </w:t>
      </w:r>
    </w:p>
    <w:p w14:paraId="5418D369"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57733FC1"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O. Young, “Synthetic structure of industrial plastics,” in Plastics, vol. 3, Polymers of </w:t>
      </w:r>
      <w:proofErr w:type="spellStart"/>
      <w:r w:rsidRPr="00DB360B">
        <w:rPr>
          <w:rFonts w:ascii="Arial" w:hAnsi="Arial" w:cs="Arial"/>
          <w:sz w:val="22"/>
          <w:szCs w:val="22"/>
        </w:rPr>
        <w:t>Hexadromicon</w:t>
      </w:r>
      <w:proofErr w:type="spellEnd"/>
      <w:r w:rsidRPr="00DB360B">
        <w:rPr>
          <w:rFonts w:ascii="Arial" w:hAnsi="Arial" w:cs="Arial"/>
          <w:sz w:val="22"/>
          <w:szCs w:val="22"/>
        </w:rPr>
        <w:t xml:space="preserve">, J. Peters, Ed., 2nd ed. New York, NY, USA: McGraw-Hill, 1964, pp. 15-64. [Online]. Available: http://www.bookref.com. </w:t>
      </w:r>
    </w:p>
    <w:p w14:paraId="7B61BC6E" w14:textId="77777777" w:rsidR="00CE6EDE" w:rsidRPr="00DB360B" w:rsidRDefault="00CE6EDE" w:rsidP="00CE6EDE">
      <w:pPr>
        <w:pStyle w:val="References"/>
        <w:rPr>
          <w:rFonts w:ascii="Arial" w:hAnsi="Arial" w:cs="Arial"/>
          <w:sz w:val="22"/>
          <w:szCs w:val="22"/>
        </w:rPr>
      </w:pPr>
      <w:r w:rsidRPr="00DB360B">
        <w:rPr>
          <w:rFonts w:ascii="Arial" w:hAnsi="Arial" w:cs="Arial"/>
          <w:i/>
          <w:iCs/>
          <w:color w:val="000000"/>
          <w:sz w:val="22"/>
          <w:szCs w:val="22"/>
        </w:rPr>
        <w:t>The Founders’ Constitution</w:t>
      </w:r>
      <w:r w:rsidRPr="00DB360B">
        <w:rPr>
          <w:rFonts w:ascii="Arial" w:hAnsi="Arial" w:cs="Arial"/>
          <w:color w:val="000000"/>
          <w:sz w:val="22"/>
          <w:szCs w:val="22"/>
        </w:rPr>
        <w:t>, Philip B. Kurland and Ralph Lerner, eds., Chicago, IL, USA: Univ. Chicago Press, 1987. [Online]. Available: http://press-pubs.uchicago.edu/founders/</w:t>
      </w:r>
    </w:p>
    <w:p w14:paraId="6F86C8A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The Terahertz Wave eBook. </w:t>
      </w:r>
      <w:proofErr w:type="spellStart"/>
      <w:r w:rsidRPr="00DB360B">
        <w:rPr>
          <w:rFonts w:ascii="Arial" w:hAnsi="Arial" w:cs="Arial"/>
          <w:sz w:val="22"/>
          <w:szCs w:val="22"/>
        </w:rPr>
        <w:t>ZOmega</w:t>
      </w:r>
      <w:proofErr w:type="spellEnd"/>
      <w:r w:rsidRPr="00DB360B">
        <w:rPr>
          <w:rFonts w:ascii="Arial" w:hAnsi="Arial" w:cs="Arial"/>
          <w:sz w:val="22"/>
          <w:szCs w:val="22"/>
        </w:rPr>
        <w:t xml:space="preserve"> Terahertz Corp., 2014. [Online]. Available: http://dl.z-thz.com/eBook/zomega_ebook_pdf_1206_sr.pdf. Accessed on: May 19, 2014. </w:t>
      </w:r>
    </w:p>
    <w:p w14:paraId="20CDE42D" w14:textId="77777777" w:rsidR="00CE6EDE" w:rsidRPr="00DB360B" w:rsidRDefault="00CE6EDE" w:rsidP="00CE6EDE">
      <w:pPr>
        <w:pStyle w:val="References"/>
        <w:rPr>
          <w:rFonts w:ascii="Arial" w:hAnsi="Arial" w:cs="Arial"/>
          <w:sz w:val="22"/>
          <w:szCs w:val="22"/>
        </w:rPr>
      </w:pPr>
      <w:r w:rsidRPr="00DB360B">
        <w:rPr>
          <w:rFonts w:ascii="Arial" w:hAnsi="Arial" w:cs="Arial"/>
          <w:color w:val="191919"/>
          <w:sz w:val="22"/>
          <w:szCs w:val="22"/>
        </w:rPr>
        <w:t>Philip B. Kurla</w:t>
      </w:r>
      <w:r w:rsidRPr="00DB360B">
        <w:rPr>
          <w:rFonts w:ascii="Arial" w:hAnsi="Arial" w:cs="Arial"/>
          <w:sz w:val="22"/>
          <w:szCs w:val="22"/>
        </w:rPr>
        <w:t xml:space="preserve">nd and Ralph Lerner, eds., </w:t>
      </w:r>
      <w:r w:rsidRPr="00DB360B">
        <w:rPr>
          <w:rFonts w:ascii="Arial" w:hAnsi="Arial" w:cs="Arial"/>
          <w:i/>
          <w:iCs/>
          <w:sz w:val="22"/>
          <w:szCs w:val="22"/>
        </w:rPr>
        <w:t xml:space="preserve">The Founders’ Constitution. </w:t>
      </w:r>
      <w:r w:rsidRPr="00DB360B">
        <w:rPr>
          <w:rFonts w:ascii="Arial" w:hAnsi="Arial" w:cs="Arial"/>
          <w:sz w:val="22"/>
          <w:szCs w:val="22"/>
        </w:rPr>
        <w:t xml:space="preserve">Chicago, IL, USA: Univ. of Chicago Press, 1987, Accessed on: Feb. 28, 2010, [Online] Available: http://press-pubs.uchicago.edu/founders/ </w:t>
      </w:r>
    </w:p>
    <w:p w14:paraId="15B75CE7" w14:textId="77777777" w:rsidR="00CE6EDE" w:rsidRPr="00DB360B" w:rsidRDefault="00CE6EDE" w:rsidP="00CE6EDE">
      <w:pPr>
        <w:widowControl w:val="0"/>
        <w:autoSpaceDE w:val="0"/>
        <w:autoSpaceDN w:val="0"/>
        <w:adjustRightInd w:val="0"/>
        <w:spacing w:before="5" w:line="140" w:lineRule="exact"/>
        <w:jc w:val="both"/>
        <w:rPr>
          <w:rFonts w:ascii="Arial" w:hAnsi="Arial" w:cs="Arial"/>
          <w:color w:val="000000"/>
          <w:lang w:val="en-US"/>
        </w:rPr>
      </w:pPr>
    </w:p>
    <w:p w14:paraId="3673D97E" w14:textId="77777777" w:rsidR="00CE6EDE" w:rsidRPr="00DB360B" w:rsidRDefault="00CE6EDE" w:rsidP="00CE6EDE">
      <w:pPr>
        <w:widowControl w:val="0"/>
        <w:autoSpaceDE w:val="0"/>
        <w:autoSpaceDN w:val="0"/>
        <w:adjustRightInd w:val="0"/>
        <w:spacing w:line="239" w:lineRule="auto"/>
        <w:ind w:right="358"/>
        <w:jc w:val="both"/>
        <w:rPr>
          <w:rFonts w:ascii="Arial" w:hAnsi="Arial" w:cs="Arial"/>
          <w:b/>
          <w:i/>
          <w:iCs/>
          <w:color w:val="000000"/>
          <w:lang w:val="en-US"/>
        </w:rPr>
      </w:pPr>
      <w:r w:rsidRPr="00DB360B">
        <w:rPr>
          <w:rFonts w:ascii="Arial" w:hAnsi="Arial" w:cs="Arial"/>
          <w:b/>
          <w:i/>
          <w:iCs/>
          <w:color w:val="000000"/>
          <w:lang w:val="en-US"/>
        </w:rPr>
        <w:t>Basic format for j</w:t>
      </w:r>
      <w:r w:rsidRPr="00DB360B">
        <w:rPr>
          <w:rFonts w:ascii="Arial" w:hAnsi="Arial" w:cs="Arial"/>
          <w:b/>
          <w:i/>
          <w:iCs/>
          <w:color w:val="000000"/>
          <w:spacing w:val="1"/>
          <w:lang w:val="en-US"/>
        </w:rPr>
        <w:t>o</w:t>
      </w:r>
      <w:r w:rsidRPr="00DB360B">
        <w:rPr>
          <w:rFonts w:ascii="Arial" w:hAnsi="Arial" w:cs="Arial"/>
          <w:b/>
          <w:i/>
          <w:iCs/>
          <w:color w:val="000000"/>
          <w:lang w:val="en-US"/>
        </w:rPr>
        <w:t>urn</w:t>
      </w:r>
      <w:r w:rsidRPr="00DB360B">
        <w:rPr>
          <w:rFonts w:ascii="Arial" w:hAnsi="Arial" w:cs="Arial"/>
          <w:b/>
          <w:i/>
          <w:iCs/>
          <w:color w:val="000000"/>
          <w:spacing w:val="1"/>
          <w:lang w:val="en-US"/>
        </w:rPr>
        <w:t>a</w:t>
      </w:r>
      <w:r w:rsidRPr="00DB360B">
        <w:rPr>
          <w:rFonts w:ascii="Arial" w:hAnsi="Arial" w:cs="Arial"/>
          <w:b/>
          <w:i/>
          <w:iCs/>
          <w:color w:val="000000"/>
          <w:lang w:val="en-US"/>
        </w:rPr>
        <w:t>ls (when available online):</w:t>
      </w:r>
    </w:p>
    <w:p w14:paraId="156B8CDE"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lang w:val="en-US"/>
        </w:rPr>
        <w:t>x</w:t>
      </w:r>
      <w:r w:rsidRPr="00DB360B">
        <w:rPr>
          <w:rFonts w:ascii="Arial" w:hAnsi="Arial" w:cs="Arial"/>
          <w:lang w:val="en-US"/>
        </w:rPr>
        <w:t xml:space="preserve">, no. </w:t>
      </w:r>
      <w:r w:rsidRPr="00DB360B">
        <w:rPr>
          <w:rFonts w:ascii="Arial" w:hAnsi="Arial" w:cs="Arial"/>
          <w:i/>
          <w:lang w:val="en-US"/>
        </w:rPr>
        <w:t>x</w:t>
      </w:r>
      <w:r w:rsidRPr="00DB360B">
        <w:rPr>
          <w:rFonts w:ascii="Arial" w:hAnsi="Arial" w:cs="Arial"/>
          <w:lang w:val="en-US"/>
        </w:rPr>
        <w:t xml:space="preserve">, pp. </w:t>
      </w:r>
      <w:r w:rsidRPr="00DB360B">
        <w:rPr>
          <w:rFonts w:ascii="Arial" w:hAnsi="Arial" w:cs="Arial"/>
          <w:i/>
          <w:lang w:val="en-US"/>
        </w:rPr>
        <w:t>xxx-xxx</w:t>
      </w:r>
      <w:r w:rsidRPr="00DB360B">
        <w:rPr>
          <w:rFonts w:ascii="Arial" w:hAnsi="Arial" w:cs="Arial"/>
          <w:lang w:val="en-US"/>
        </w:rPr>
        <w:t>, Abbrev. Month, year. Accessed on: Month, Day, year, DOI: 10.1109.</w:t>
      </w:r>
      <w:r w:rsidRPr="00DB360B">
        <w:rPr>
          <w:rFonts w:ascii="Arial" w:hAnsi="Arial" w:cs="Arial"/>
          <w:i/>
          <w:lang w:val="en-US"/>
        </w:rPr>
        <w:t>XXX</w:t>
      </w:r>
      <w:r w:rsidRPr="00DB360B">
        <w:rPr>
          <w:rFonts w:ascii="Arial" w:hAnsi="Arial" w:cs="Arial"/>
          <w:lang w:val="en-US"/>
        </w:rPr>
        <w:t xml:space="preserve">.123456, [Online]. </w:t>
      </w:r>
    </w:p>
    <w:p w14:paraId="5A07EF2C" w14:textId="77777777" w:rsidR="00CE6EDE" w:rsidRPr="00053A62" w:rsidRDefault="00CE6EDE" w:rsidP="00CE6EDE">
      <w:pPr>
        <w:widowControl w:val="0"/>
        <w:autoSpaceDE w:val="0"/>
        <w:autoSpaceDN w:val="0"/>
        <w:adjustRightInd w:val="0"/>
        <w:spacing w:line="239" w:lineRule="auto"/>
        <w:ind w:right="358"/>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7D6F529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S. Turner, “New directions in communications,” </w:t>
      </w:r>
      <w:r w:rsidRPr="00DB360B">
        <w:rPr>
          <w:rFonts w:ascii="Arial" w:hAnsi="Arial" w:cs="Arial"/>
          <w:i/>
          <w:iCs/>
          <w:sz w:val="22"/>
          <w:szCs w:val="22"/>
        </w:rPr>
        <w:t xml:space="preserve">IEEE J. Sel. Areas </w:t>
      </w:r>
      <w:proofErr w:type="spellStart"/>
      <w:r w:rsidRPr="00DB360B">
        <w:rPr>
          <w:rFonts w:ascii="Arial" w:hAnsi="Arial" w:cs="Arial"/>
          <w:i/>
          <w:iCs/>
          <w:sz w:val="22"/>
          <w:szCs w:val="22"/>
        </w:rPr>
        <w:t>Commun</w:t>
      </w:r>
      <w:proofErr w:type="spellEnd"/>
      <w:r w:rsidRPr="00DB360B">
        <w:rPr>
          <w:rFonts w:ascii="Arial" w:hAnsi="Arial" w:cs="Arial"/>
          <w:sz w:val="22"/>
          <w:szCs w:val="22"/>
        </w:rPr>
        <w:t xml:space="preserve">., vol. 13, no. 1, pp. 11-23, Jan. 1995. </w:t>
      </w:r>
    </w:p>
    <w:p w14:paraId="32C10C88"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W. P. Risk, G. S. Kino, and H. J. Shaw, “Fiber-optic frequency shifter using a surface acoustic wave incident at an oblique angle,” </w:t>
      </w:r>
      <w:r w:rsidRPr="00DB360B">
        <w:rPr>
          <w:rFonts w:ascii="Arial" w:hAnsi="Arial" w:cs="Arial"/>
          <w:i/>
          <w:iCs/>
          <w:color w:val="000000"/>
          <w:sz w:val="22"/>
          <w:szCs w:val="22"/>
        </w:rPr>
        <w:t>Opt. Lett.</w:t>
      </w:r>
      <w:r w:rsidRPr="00DB360B">
        <w:rPr>
          <w:rFonts w:ascii="Arial" w:hAnsi="Arial" w:cs="Arial"/>
          <w:color w:val="000000"/>
          <w:sz w:val="22"/>
          <w:szCs w:val="22"/>
        </w:rPr>
        <w:t>, vol. 11, no. 2, pp. 115–117, Feb. 1986.</w:t>
      </w:r>
    </w:p>
    <w:p w14:paraId="330A7993"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P. </w:t>
      </w:r>
      <w:proofErr w:type="spellStart"/>
      <w:r w:rsidRPr="00DB360B">
        <w:rPr>
          <w:rFonts w:ascii="Arial" w:hAnsi="Arial" w:cs="Arial"/>
          <w:color w:val="000000"/>
          <w:sz w:val="22"/>
          <w:szCs w:val="22"/>
        </w:rPr>
        <w:t>Kopyt</w:t>
      </w:r>
      <w:proofErr w:type="spellEnd"/>
      <w:r w:rsidRPr="00DB360B">
        <w:rPr>
          <w:rFonts w:ascii="Arial" w:hAnsi="Arial" w:cs="Arial"/>
          <w:color w:val="000000"/>
          <w:sz w:val="22"/>
          <w:szCs w:val="22"/>
        </w:rPr>
        <w:t xml:space="preserve"> </w:t>
      </w:r>
      <w:r w:rsidRPr="00DB360B">
        <w:rPr>
          <w:rFonts w:ascii="Arial" w:hAnsi="Arial" w:cs="Arial"/>
          <w:i/>
          <w:iCs/>
          <w:color w:val="000000"/>
          <w:sz w:val="22"/>
          <w:szCs w:val="22"/>
        </w:rPr>
        <w:t>et al., “</w:t>
      </w:r>
      <w:r w:rsidRPr="00DB360B">
        <w:rPr>
          <w:rFonts w:ascii="Arial" w:hAnsi="Arial" w:cs="Arial"/>
          <w:color w:val="000000"/>
          <w:sz w:val="22"/>
          <w:szCs w:val="22"/>
        </w:rPr>
        <w:t xml:space="preserve">Electric properties of graphene-based conductive layers from DC up to terahertz range,” </w:t>
      </w:r>
      <w:r w:rsidRPr="00DB360B">
        <w:rPr>
          <w:rFonts w:ascii="Arial" w:hAnsi="Arial" w:cs="Arial"/>
          <w:i/>
          <w:color w:val="000000"/>
          <w:sz w:val="22"/>
          <w:szCs w:val="22"/>
        </w:rPr>
        <w:t xml:space="preserve">IEEE THz Sci. Technol., </w:t>
      </w:r>
      <w:r w:rsidRPr="00DB360B">
        <w:rPr>
          <w:rFonts w:ascii="Arial" w:hAnsi="Arial" w:cs="Arial"/>
          <w:color w:val="000000"/>
          <w:sz w:val="22"/>
          <w:szCs w:val="22"/>
        </w:rPr>
        <w:t>to be published. DOI: 10.1109/TTHZ.2016.2544142.</w:t>
      </w:r>
    </w:p>
    <w:p w14:paraId="33E6D0C6" w14:textId="77777777" w:rsidR="00CE6EDE" w:rsidRPr="00DB360B" w:rsidRDefault="00CE6EDE" w:rsidP="00CE6EDE">
      <w:pPr>
        <w:widowControl w:val="0"/>
        <w:autoSpaceDE w:val="0"/>
        <w:autoSpaceDN w:val="0"/>
        <w:adjustRightInd w:val="0"/>
        <w:spacing w:line="239" w:lineRule="auto"/>
        <w:ind w:right="-54"/>
        <w:jc w:val="both"/>
        <w:rPr>
          <w:rFonts w:ascii="Arial" w:hAnsi="Arial" w:cs="Arial"/>
          <w:i/>
          <w:iCs/>
          <w:color w:val="000000"/>
        </w:rPr>
      </w:pPr>
    </w:p>
    <w:p w14:paraId="38E403A3" w14:textId="77777777" w:rsidR="00CE6EDE" w:rsidRPr="00DB360B"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DB360B">
        <w:rPr>
          <w:rFonts w:ascii="Arial" w:hAnsi="Arial" w:cs="Arial"/>
          <w:b/>
          <w:i/>
          <w:iCs/>
          <w:color w:val="000000"/>
          <w:lang w:val="en-US"/>
        </w:rPr>
        <w:t>Basic format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lang w:val="en-US"/>
        </w:rPr>
        <w:t>pr</w:t>
      </w:r>
      <w:r w:rsidRPr="00DB360B">
        <w:rPr>
          <w:rFonts w:ascii="Arial" w:hAnsi="Arial" w:cs="Arial"/>
          <w:b/>
          <w:i/>
          <w:iCs/>
          <w:color w:val="000000"/>
          <w:spacing w:val="-1"/>
          <w:lang w:val="en-US"/>
        </w:rPr>
        <w:t>e</w:t>
      </w:r>
      <w:r w:rsidRPr="00DB360B">
        <w:rPr>
          <w:rFonts w:ascii="Arial" w:hAnsi="Arial" w:cs="Arial"/>
          <w:b/>
          <w:i/>
          <w:iCs/>
          <w:color w:val="000000"/>
          <w:lang w:val="en-US"/>
        </w:rPr>
        <w:t>s</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w:t>
      </w:r>
      <w:r w:rsidRPr="00DB360B">
        <w:rPr>
          <w:rFonts w:ascii="Arial" w:hAnsi="Arial" w:cs="Arial"/>
          <w:b/>
          <w:i/>
          <w:iCs/>
          <w:color w:val="000000"/>
          <w:lang w:val="en-US"/>
        </w:rPr>
        <w:t>ed at c</w:t>
      </w:r>
      <w:r w:rsidRPr="00DB360B">
        <w:rPr>
          <w:rFonts w:ascii="Arial" w:hAnsi="Arial" w:cs="Arial"/>
          <w:b/>
          <w:i/>
          <w:iCs/>
          <w:color w:val="000000"/>
          <w:spacing w:val="-1"/>
          <w:lang w:val="en-US"/>
        </w:rPr>
        <w:t>o</w:t>
      </w:r>
      <w:r w:rsidRPr="00DB360B">
        <w:rPr>
          <w:rFonts w:ascii="Arial" w:hAnsi="Arial" w:cs="Arial"/>
          <w:b/>
          <w:i/>
          <w:iCs/>
          <w:color w:val="000000"/>
          <w:lang w:val="en-US"/>
        </w:rPr>
        <w:t>n</w:t>
      </w:r>
      <w:r w:rsidRPr="00DB360B">
        <w:rPr>
          <w:rFonts w:ascii="Arial" w:hAnsi="Arial" w:cs="Arial"/>
          <w:b/>
          <w:i/>
          <w:iCs/>
          <w:color w:val="000000"/>
          <w:spacing w:val="-1"/>
          <w:lang w:val="en-US"/>
        </w:rPr>
        <w:t>fe</w:t>
      </w:r>
      <w:r w:rsidRPr="00DB360B">
        <w:rPr>
          <w:rFonts w:ascii="Arial" w:hAnsi="Arial" w:cs="Arial"/>
          <w:b/>
          <w:i/>
          <w:iCs/>
          <w:color w:val="000000"/>
          <w:lang w:val="en-US"/>
        </w:rPr>
        <w:t>rence</w:t>
      </w:r>
      <w:r w:rsidRPr="00DB360B">
        <w:rPr>
          <w:rFonts w:ascii="Arial" w:hAnsi="Arial" w:cs="Arial"/>
          <w:b/>
          <w:i/>
          <w:iCs/>
          <w:color w:val="000000"/>
          <w:spacing w:val="-1"/>
          <w:lang w:val="en-US"/>
        </w:rPr>
        <w:t>s (when available online)</w:t>
      </w:r>
      <w:r w:rsidRPr="00DB360B">
        <w:rPr>
          <w:rFonts w:ascii="Arial" w:hAnsi="Arial" w:cs="Arial"/>
          <w:b/>
          <w:i/>
          <w:iCs/>
          <w:color w:val="000000"/>
          <w:lang w:val="en-US"/>
        </w:rPr>
        <w:t>:</w:t>
      </w:r>
      <w:r w:rsidRPr="00DB360B">
        <w:rPr>
          <w:rFonts w:ascii="Arial" w:hAnsi="Arial" w:cs="Arial"/>
          <w:b/>
          <w:i/>
          <w:iCs/>
          <w:color w:val="000000"/>
          <w:spacing w:val="1"/>
          <w:lang w:val="en-US"/>
        </w:rPr>
        <w:t xml:space="preserve"> </w:t>
      </w:r>
    </w:p>
    <w:p w14:paraId="1E6C578A" w14:textId="77777777" w:rsidR="00CE6EDE" w:rsidRPr="00DB360B" w:rsidRDefault="00CE6EDE" w:rsidP="00CE6EDE">
      <w:pPr>
        <w:jc w:val="both"/>
        <w:rPr>
          <w:rFonts w:ascii="Arial" w:hAnsi="Arial" w:cs="Arial"/>
        </w:rPr>
      </w:pPr>
      <w:r w:rsidRPr="00DB360B">
        <w:rPr>
          <w:rFonts w:ascii="Arial" w:hAnsi="Arial" w:cs="Arial"/>
          <w:spacing w:val="-1"/>
          <w:lang w:val="en-US"/>
        </w:rPr>
        <w:t>J.K. A</w:t>
      </w:r>
      <w:r w:rsidRPr="00DB360B">
        <w:rPr>
          <w:rFonts w:ascii="Arial" w:hAnsi="Arial" w:cs="Arial"/>
          <w:spacing w:val="1"/>
          <w:lang w:val="en-US"/>
        </w:rPr>
        <w:t>u</w:t>
      </w:r>
      <w:r w:rsidRPr="00DB360B">
        <w:rPr>
          <w:rFonts w:ascii="Arial" w:hAnsi="Arial" w:cs="Arial"/>
          <w:lang w:val="en-US"/>
        </w:rPr>
        <w:t>t</w:t>
      </w:r>
      <w:r w:rsidRPr="00DB360B">
        <w:rPr>
          <w:rFonts w:ascii="Arial" w:hAnsi="Arial" w:cs="Arial"/>
          <w:spacing w:val="-1"/>
          <w:lang w:val="en-US"/>
        </w:rPr>
        <w:t>ho</w:t>
      </w:r>
      <w:r w:rsidRPr="00DB360B">
        <w:rPr>
          <w:rFonts w:ascii="Arial" w:hAnsi="Arial" w:cs="Arial"/>
          <w:spacing w:val="1"/>
          <w:lang w:val="en-US"/>
        </w:rPr>
        <w:t>r</w:t>
      </w:r>
      <w:r w:rsidRPr="00DB360B">
        <w:rPr>
          <w:rFonts w:ascii="Arial" w:hAnsi="Arial" w:cs="Arial"/>
          <w:lang w:val="en-US"/>
        </w:rPr>
        <w:t xml:space="preserve">. </w:t>
      </w:r>
      <w:r w:rsidRPr="00DB360B">
        <w:rPr>
          <w:rFonts w:ascii="Arial" w:hAnsi="Arial" w:cs="Arial"/>
          <w:spacing w:val="1"/>
          <w:lang w:val="en-US"/>
        </w:rPr>
        <w:t>(</w:t>
      </w:r>
      <w:proofErr w:type="gramStart"/>
      <w:r w:rsidRPr="00DB360B">
        <w:rPr>
          <w:rFonts w:ascii="Arial" w:hAnsi="Arial" w:cs="Arial"/>
          <w:spacing w:val="-1"/>
          <w:lang w:val="en-US"/>
        </w:rPr>
        <w:t>y</w:t>
      </w:r>
      <w:r w:rsidRPr="00DB360B">
        <w:rPr>
          <w:rFonts w:ascii="Arial" w:hAnsi="Arial" w:cs="Arial"/>
          <w:spacing w:val="1"/>
          <w:lang w:val="en-US"/>
        </w:rPr>
        <w:t>ear</w:t>
      </w:r>
      <w:proofErr w:type="gramEnd"/>
      <w:r w:rsidRPr="00DB360B">
        <w:rPr>
          <w:rFonts w:ascii="Arial" w:hAnsi="Arial" w:cs="Arial"/>
          <w:lang w:val="en-US"/>
        </w:rPr>
        <w:t>,</w:t>
      </w:r>
      <w:r w:rsidRPr="00DB360B">
        <w:rPr>
          <w:rFonts w:ascii="Arial" w:hAnsi="Arial" w:cs="Arial"/>
          <w:spacing w:val="2"/>
          <w:lang w:val="en-US"/>
        </w:rPr>
        <w:t xml:space="preserve"> </w:t>
      </w:r>
      <w:r w:rsidRPr="00DB360B">
        <w:rPr>
          <w:rFonts w:ascii="Arial" w:hAnsi="Arial" w:cs="Arial"/>
          <w:spacing w:val="-2"/>
          <w:lang w:val="en-US"/>
        </w:rPr>
        <w:t>m</w:t>
      </w:r>
      <w:r w:rsidRPr="00DB360B">
        <w:rPr>
          <w:rFonts w:ascii="Arial" w:hAnsi="Arial" w:cs="Arial"/>
          <w:spacing w:val="1"/>
          <w:lang w:val="en-US"/>
        </w:rPr>
        <w:t>on</w:t>
      </w:r>
      <w:r w:rsidRPr="00DB360B">
        <w:rPr>
          <w:rFonts w:ascii="Arial" w:hAnsi="Arial" w:cs="Arial"/>
          <w:spacing w:val="-2"/>
          <w:lang w:val="en-US"/>
        </w:rPr>
        <w:t>t</w:t>
      </w:r>
      <w:r w:rsidRPr="00DB360B">
        <w:rPr>
          <w:rFonts w:ascii="Arial" w:hAnsi="Arial" w:cs="Arial"/>
          <w:spacing w:val="1"/>
          <w:lang w:val="en-US"/>
        </w:rPr>
        <w:t>h</w:t>
      </w:r>
      <w:r w:rsidRPr="00DB360B">
        <w:rPr>
          <w:rFonts w:ascii="Arial" w:hAnsi="Arial" w:cs="Arial"/>
          <w:spacing w:val="-1"/>
          <w:lang w:val="en-US"/>
        </w:rPr>
        <w:t>)</w:t>
      </w:r>
      <w:r w:rsidRPr="00DB360B">
        <w:rPr>
          <w:rFonts w:ascii="Arial" w:hAnsi="Arial" w:cs="Arial"/>
          <w:lang w:val="en-US"/>
        </w:rPr>
        <w:t xml:space="preserv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lang w:val="en-US"/>
        </w:rPr>
        <w:t>pre</w:t>
      </w:r>
      <w:r w:rsidRPr="00DB360B">
        <w:rPr>
          <w:rFonts w:ascii="Arial" w:hAnsi="Arial" w:cs="Arial"/>
          <w:spacing w:val="11"/>
          <w:lang w:val="en-US"/>
        </w:rPr>
        <w:t>s</w:t>
      </w:r>
      <w:r w:rsidRPr="00DB360B">
        <w:rPr>
          <w:rFonts w:ascii="Arial" w:hAnsi="Arial" w:cs="Arial"/>
          <w:spacing w:val="10"/>
          <w:lang w:val="en-US"/>
        </w:rPr>
        <w:t>ente</w:t>
      </w:r>
      <w:r w:rsidRPr="00DB360B">
        <w:rPr>
          <w:rFonts w:ascii="Arial" w:hAnsi="Arial" w:cs="Arial"/>
          <w:lang w:val="en-US"/>
        </w:rPr>
        <w:t xml:space="preserve">d </w:t>
      </w:r>
      <w:r w:rsidRPr="00DB360B">
        <w:rPr>
          <w:rFonts w:ascii="Arial" w:hAnsi="Arial" w:cs="Arial"/>
          <w:spacing w:val="10"/>
          <w:lang w:val="en-US"/>
        </w:rPr>
        <w:t>a</w:t>
      </w:r>
      <w:r w:rsidRPr="00DB360B">
        <w:rPr>
          <w:rFonts w:ascii="Arial" w:hAnsi="Arial" w:cs="Arial"/>
          <w:lang w:val="en-US"/>
        </w:rPr>
        <w:t xml:space="preserve">t abbrev. </w:t>
      </w:r>
      <w:r w:rsidRPr="00DB360B">
        <w:rPr>
          <w:rFonts w:ascii="Arial" w:hAnsi="Arial" w:cs="Arial"/>
          <w:spacing w:val="10"/>
          <w:lang w:val="en-US"/>
        </w:rPr>
        <w:t>conferenc</w:t>
      </w:r>
      <w:r w:rsidRPr="00DB360B">
        <w:rPr>
          <w:rFonts w:ascii="Arial" w:hAnsi="Arial" w:cs="Arial"/>
          <w:lang w:val="en-US"/>
        </w:rPr>
        <w:t xml:space="preserve">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rPr>
        <w:t>[</w:t>
      </w:r>
      <w:r w:rsidRPr="00DB360B">
        <w:rPr>
          <w:rFonts w:ascii="Arial" w:hAnsi="Arial" w:cs="Arial"/>
          <w:spacing w:val="11"/>
        </w:rPr>
        <w:t>T</w:t>
      </w:r>
      <w:r w:rsidRPr="00DB360B">
        <w:rPr>
          <w:rFonts w:ascii="Arial" w:hAnsi="Arial" w:cs="Arial"/>
          <w:spacing w:val="10"/>
        </w:rPr>
        <w:t>yp</w:t>
      </w:r>
      <w:r w:rsidRPr="00DB360B">
        <w:rPr>
          <w:rFonts w:ascii="Arial" w:hAnsi="Arial" w:cs="Arial"/>
        </w:rPr>
        <w:t xml:space="preserve">e </w:t>
      </w:r>
      <w:r w:rsidRPr="00DB360B">
        <w:rPr>
          <w:rFonts w:ascii="Arial" w:hAnsi="Arial" w:cs="Arial"/>
          <w:spacing w:val="10"/>
        </w:rPr>
        <w:t>o</w:t>
      </w:r>
      <w:r w:rsidRPr="00DB360B">
        <w:rPr>
          <w:rFonts w:ascii="Arial" w:hAnsi="Arial" w:cs="Arial"/>
        </w:rPr>
        <w:t xml:space="preserve">f </w:t>
      </w:r>
      <w:r w:rsidRPr="00DB360B">
        <w:rPr>
          <w:rFonts w:ascii="Arial" w:hAnsi="Arial" w:cs="Arial"/>
          <w:spacing w:val="10"/>
        </w:rPr>
        <w:t>Medi</w:t>
      </w:r>
      <w:r w:rsidRPr="00DB360B">
        <w:rPr>
          <w:rFonts w:ascii="Arial" w:hAnsi="Arial" w:cs="Arial"/>
          <w:spacing w:val="11"/>
        </w:rPr>
        <w:t>u</w:t>
      </w:r>
      <w:r w:rsidRPr="00DB360B">
        <w:rPr>
          <w:rFonts w:ascii="Arial" w:hAnsi="Arial" w:cs="Arial"/>
          <w:spacing w:val="7"/>
        </w:rPr>
        <w:t>m</w:t>
      </w:r>
      <w:r w:rsidRPr="00DB360B">
        <w:rPr>
          <w:rFonts w:ascii="Arial" w:hAnsi="Arial" w:cs="Arial"/>
          <w:spacing w:val="10"/>
        </w:rPr>
        <w:t xml:space="preserve">]. </w:t>
      </w:r>
      <w:proofErr w:type="spellStart"/>
      <w:r w:rsidRPr="00DB360B">
        <w:rPr>
          <w:rFonts w:ascii="Arial" w:hAnsi="Arial" w:cs="Arial"/>
        </w:rPr>
        <w:t>A</w:t>
      </w:r>
      <w:r w:rsidRPr="00DB360B">
        <w:rPr>
          <w:rFonts w:ascii="Arial" w:hAnsi="Arial" w:cs="Arial"/>
          <w:spacing w:val="1"/>
        </w:rPr>
        <w:t>v</w:t>
      </w:r>
      <w:r w:rsidRPr="00DB360B">
        <w:rPr>
          <w:rFonts w:ascii="Arial" w:hAnsi="Arial" w:cs="Arial"/>
        </w:rPr>
        <w:t>aila</w:t>
      </w:r>
      <w:r w:rsidRPr="00DB360B">
        <w:rPr>
          <w:rFonts w:ascii="Arial" w:hAnsi="Arial" w:cs="Arial"/>
          <w:spacing w:val="1"/>
        </w:rPr>
        <w:t>b</w:t>
      </w:r>
      <w:r w:rsidRPr="00DB360B">
        <w:rPr>
          <w:rFonts w:ascii="Arial" w:hAnsi="Arial" w:cs="Arial"/>
          <w:spacing w:val="-1"/>
        </w:rPr>
        <w:t>l</w:t>
      </w:r>
      <w:r w:rsidRPr="00DB360B">
        <w:rPr>
          <w:rFonts w:ascii="Arial" w:hAnsi="Arial" w:cs="Arial"/>
        </w:rPr>
        <w:t>e</w:t>
      </w:r>
      <w:proofErr w:type="spellEnd"/>
      <w:r w:rsidRPr="00DB360B">
        <w:rPr>
          <w:rFonts w:ascii="Arial" w:hAnsi="Arial" w:cs="Arial"/>
        </w:rPr>
        <w:t>: site/</w:t>
      </w:r>
      <w:proofErr w:type="spellStart"/>
      <w:r w:rsidRPr="00DB360B">
        <w:rPr>
          <w:rFonts w:ascii="Arial" w:hAnsi="Arial" w:cs="Arial"/>
          <w:spacing w:val="1"/>
        </w:rPr>
        <w:t>p</w:t>
      </w:r>
      <w:r w:rsidRPr="00DB360B">
        <w:rPr>
          <w:rFonts w:ascii="Arial" w:hAnsi="Arial" w:cs="Arial"/>
        </w:rPr>
        <w:t>at</w:t>
      </w:r>
      <w:r w:rsidRPr="00DB360B">
        <w:rPr>
          <w:rFonts w:ascii="Arial" w:hAnsi="Arial" w:cs="Arial"/>
          <w:spacing w:val="1"/>
        </w:rPr>
        <w:t>h</w:t>
      </w:r>
      <w:proofErr w:type="spellEnd"/>
      <w:r w:rsidRPr="00DB360B">
        <w:rPr>
          <w:rFonts w:ascii="Arial" w:hAnsi="Arial" w:cs="Arial"/>
          <w:spacing w:val="-1"/>
        </w:rPr>
        <w:t>/</w:t>
      </w:r>
      <w:r w:rsidRPr="00DB360B">
        <w:rPr>
          <w:rFonts w:ascii="Arial" w:hAnsi="Arial" w:cs="Arial"/>
        </w:rPr>
        <w:t>file</w:t>
      </w:r>
    </w:p>
    <w:p w14:paraId="3D66FC02" w14:textId="77777777" w:rsidR="00CE6EDE" w:rsidRDefault="00CE6EDE" w:rsidP="00CE6EDE">
      <w:pPr>
        <w:rPr>
          <w:rFonts w:ascii="Arial" w:hAnsi="Arial" w:cs="Arial"/>
        </w:rPr>
      </w:pPr>
    </w:p>
    <w:p w14:paraId="32DEBF61" w14:textId="77777777" w:rsidR="00CE6EDE" w:rsidRDefault="00CE6EDE" w:rsidP="00CE6EDE">
      <w:pPr>
        <w:rPr>
          <w:rFonts w:ascii="Arial" w:hAnsi="Arial" w:cs="Arial"/>
        </w:rPr>
      </w:pPr>
    </w:p>
    <w:p w14:paraId="2660C03C" w14:textId="77777777" w:rsidR="00CE6EDE" w:rsidRDefault="00CE6EDE" w:rsidP="00CE6EDE">
      <w:pPr>
        <w:rPr>
          <w:rFonts w:ascii="Arial" w:hAnsi="Arial" w:cs="Arial"/>
        </w:rPr>
      </w:pPr>
    </w:p>
    <w:p w14:paraId="68BB8906" w14:textId="77777777" w:rsidR="00CE6EDE" w:rsidRPr="00BC01D6" w:rsidRDefault="00CE6EDE" w:rsidP="00CE6EDE">
      <w:pPr>
        <w:rPr>
          <w:rFonts w:ascii="Arial" w:hAnsi="Arial" w:cs="Arial"/>
        </w:rPr>
      </w:pPr>
    </w:p>
    <w:p w14:paraId="7D84931A"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620C4A2C"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P</w:t>
      </w:r>
      <w:r w:rsidRPr="00BC01D6">
        <w:rPr>
          <w:rFonts w:ascii="Arial" w:hAnsi="Arial" w:cs="Arial"/>
          <w:spacing w:val="-1"/>
          <w:sz w:val="22"/>
          <w:szCs w:val="22"/>
        </w:rPr>
        <w:t>R</w:t>
      </w:r>
      <w:r w:rsidRPr="00BC01D6">
        <w:rPr>
          <w:rFonts w:ascii="Arial" w:hAnsi="Arial" w:cs="Arial"/>
          <w:sz w:val="22"/>
          <w:szCs w:val="22"/>
        </w:rPr>
        <w:t>O</w:t>
      </w:r>
      <w:r w:rsidRPr="00BC01D6">
        <w:rPr>
          <w:rFonts w:ascii="Arial" w:hAnsi="Arial" w:cs="Arial"/>
          <w:spacing w:val="-1"/>
          <w:sz w:val="22"/>
          <w:szCs w:val="22"/>
        </w:rPr>
        <w:t>C</w:t>
      </w:r>
      <w:r w:rsidRPr="00BC01D6">
        <w:rPr>
          <w:rFonts w:ascii="Arial" w:hAnsi="Arial" w:cs="Arial"/>
          <w:sz w:val="22"/>
          <w:szCs w:val="22"/>
        </w:rPr>
        <w:t xml:space="preserve">ESS </w:t>
      </w:r>
      <w:r w:rsidRPr="00BC01D6">
        <w:rPr>
          <w:rFonts w:ascii="Arial" w:hAnsi="Arial" w:cs="Arial"/>
          <w:spacing w:val="-2"/>
          <w:sz w:val="22"/>
          <w:szCs w:val="22"/>
        </w:rPr>
        <w:t>C</w:t>
      </w:r>
      <w:r w:rsidRPr="00BC01D6">
        <w:rPr>
          <w:rFonts w:ascii="Arial" w:hAnsi="Arial" w:cs="Arial"/>
          <w:spacing w:val="1"/>
          <w:sz w:val="22"/>
          <w:szCs w:val="22"/>
        </w:rPr>
        <w:t>o</w:t>
      </w:r>
      <w:r w:rsidRPr="00BC01D6">
        <w:rPr>
          <w:rFonts w:ascii="Arial" w:hAnsi="Arial" w:cs="Arial"/>
          <w:spacing w:val="-1"/>
          <w:sz w:val="22"/>
          <w:szCs w:val="22"/>
        </w:rPr>
        <w:t>r</w:t>
      </w:r>
      <w:r w:rsidRPr="00BC01D6">
        <w:rPr>
          <w:rFonts w:ascii="Arial" w:hAnsi="Arial" w:cs="Arial"/>
          <w:spacing w:val="1"/>
          <w:sz w:val="22"/>
          <w:szCs w:val="22"/>
        </w:rPr>
        <w:t>p</w:t>
      </w:r>
      <w:r w:rsidRPr="00BC01D6">
        <w:rPr>
          <w:rFonts w:ascii="Arial" w:hAnsi="Arial" w:cs="Arial"/>
          <w:spacing w:val="-1"/>
          <w:sz w:val="22"/>
          <w:szCs w:val="22"/>
        </w:rPr>
        <w:t>oration, Boston</w:t>
      </w:r>
      <w:r w:rsidRPr="00BC01D6">
        <w:rPr>
          <w:rFonts w:ascii="Arial" w:hAnsi="Arial" w:cs="Arial"/>
          <w:sz w:val="22"/>
          <w:szCs w:val="22"/>
        </w:rPr>
        <w:t xml:space="preserve">, </w:t>
      </w:r>
      <w:r w:rsidRPr="00BC01D6">
        <w:rPr>
          <w:rFonts w:ascii="Arial" w:hAnsi="Arial" w:cs="Arial"/>
          <w:spacing w:val="-1"/>
          <w:sz w:val="22"/>
          <w:szCs w:val="22"/>
        </w:rPr>
        <w:t>M</w:t>
      </w:r>
      <w:r w:rsidRPr="00BC01D6">
        <w:rPr>
          <w:rFonts w:ascii="Arial" w:hAnsi="Arial" w:cs="Arial"/>
          <w:sz w:val="22"/>
          <w:szCs w:val="22"/>
        </w:rPr>
        <w:t xml:space="preserve">A, USA. </w:t>
      </w:r>
      <w:r w:rsidRPr="00BC01D6">
        <w:rPr>
          <w:rFonts w:ascii="Arial" w:hAnsi="Arial" w:cs="Arial"/>
          <w:spacing w:val="-1"/>
          <w:sz w:val="22"/>
          <w:szCs w:val="22"/>
        </w:rPr>
        <w:t>In</w:t>
      </w:r>
      <w:r w:rsidRPr="00BC01D6">
        <w:rPr>
          <w:rFonts w:ascii="Arial" w:hAnsi="Arial" w:cs="Arial"/>
          <w:sz w:val="22"/>
          <w:szCs w:val="22"/>
        </w:rPr>
        <w:t xml:space="preserve">tranets: </w:t>
      </w:r>
      <w:r w:rsidRPr="00BC01D6">
        <w:rPr>
          <w:rFonts w:ascii="Arial" w:hAnsi="Arial" w:cs="Arial"/>
          <w:spacing w:val="40"/>
          <w:sz w:val="22"/>
          <w:szCs w:val="22"/>
        </w:rPr>
        <w:t xml:space="preserve"> </w:t>
      </w:r>
      <w:r w:rsidRPr="00BC01D6">
        <w:rPr>
          <w:rFonts w:ascii="Arial" w:hAnsi="Arial" w:cs="Arial"/>
          <w:sz w:val="22"/>
          <w:szCs w:val="22"/>
        </w:rPr>
        <w:t>Inte</w:t>
      </w:r>
      <w:r w:rsidRPr="00BC01D6">
        <w:rPr>
          <w:rFonts w:ascii="Arial" w:hAnsi="Arial" w:cs="Arial"/>
          <w:spacing w:val="-1"/>
          <w:sz w:val="22"/>
          <w:szCs w:val="22"/>
        </w:rPr>
        <w:t>rn</w:t>
      </w:r>
      <w:r w:rsidRPr="00BC01D6">
        <w:rPr>
          <w:rFonts w:ascii="Arial" w:hAnsi="Arial" w:cs="Arial"/>
          <w:sz w:val="22"/>
          <w:szCs w:val="22"/>
        </w:rPr>
        <w:t>et technol</w:t>
      </w:r>
      <w:r w:rsidRPr="00BC01D6">
        <w:rPr>
          <w:rFonts w:ascii="Arial" w:hAnsi="Arial" w:cs="Arial"/>
          <w:spacing w:val="-1"/>
          <w:sz w:val="22"/>
          <w:szCs w:val="22"/>
        </w:rPr>
        <w:t>o</w:t>
      </w:r>
      <w:r w:rsidRPr="00BC01D6">
        <w:rPr>
          <w:rFonts w:ascii="Arial" w:hAnsi="Arial" w:cs="Arial"/>
          <w:spacing w:val="1"/>
          <w:sz w:val="22"/>
          <w:szCs w:val="22"/>
        </w:rPr>
        <w:t>g</w:t>
      </w:r>
      <w:r w:rsidRPr="00BC01D6">
        <w:rPr>
          <w:rFonts w:ascii="Arial" w:hAnsi="Arial" w:cs="Arial"/>
          <w:sz w:val="22"/>
          <w:szCs w:val="22"/>
        </w:rPr>
        <w:t>i</w:t>
      </w:r>
      <w:r w:rsidRPr="00BC01D6">
        <w:rPr>
          <w:rFonts w:ascii="Arial" w:hAnsi="Arial" w:cs="Arial"/>
          <w:spacing w:val="-1"/>
          <w:sz w:val="22"/>
          <w:szCs w:val="22"/>
        </w:rPr>
        <w:t>e</w:t>
      </w:r>
      <w:r w:rsidRPr="00BC01D6">
        <w:rPr>
          <w:rFonts w:ascii="Arial" w:hAnsi="Arial" w:cs="Arial"/>
          <w:sz w:val="22"/>
          <w:szCs w:val="22"/>
        </w:rPr>
        <w:t>s dep</w:t>
      </w:r>
      <w:r w:rsidRPr="00BC01D6">
        <w:rPr>
          <w:rFonts w:ascii="Arial" w:hAnsi="Arial" w:cs="Arial"/>
          <w:spacing w:val="-2"/>
          <w:sz w:val="22"/>
          <w:szCs w:val="22"/>
        </w:rPr>
        <w:t>l</w:t>
      </w:r>
      <w:r w:rsidRPr="00BC01D6">
        <w:rPr>
          <w:rFonts w:ascii="Arial" w:hAnsi="Arial" w:cs="Arial"/>
          <w:sz w:val="22"/>
          <w:szCs w:val="22"/>
        </w:rPr>
        <w:t>o</w:t>
      </w:r>
      <w:r w:rsidRPr="00BC01D6">
        <w:rPr>
          <w:rFonts w:ascii="Arial" w:hAnsi="Arial" w:cs="Arial"/>
          <w:spacing w:val="-1"/>
          <w:sz w:val="22"/>
          <w:szCs w:val="22"/>
        </w:rPr>
        <w:t>y</w:t>
      </w:r>
      <w:r w:rsidRPr="00BC01D6">
        <w:rPr>
          <w:rFonts w:ascii="Arial" w:hAnsi="Arial" w:cs="Arial"/>
          <w:sz w:val="22"/>
          <w:szCs w:val="22"/>
        </w:rPr>
        <w:t>ed</w:t>
      </w:r>
      <w:r w:rsidRPr="00BC01D6">
        <w:rPr>
          <w:rFonts w:ascii="Arial" w:hAnsi="Arial" w:cs="Arial"/>
          <w:spacing w:val="1"/>
          <w:sz w:val="22"/>
          <w:szCs w:val="22"/>
        </w:rPr>
        <w:t xml:space="preserve"> </w:t>
      </w:r>
      <w:r w:rsidRPr="00BC01D6">
        <w:rPr>
          <w:rFonts w:ascii="Arial" w:hAnsi="Arial" w:cs="Arial"/>
          <w:sz w:val="22"/>
          <w:szCs w:val="22"/>
        </w:rPr>
        <w:t>b</w:t>
      </w:r>
      <w:r w:rsidRPr="00BC01D6">
        <w:rPr>
          <w:rFonts w:ascii="Arial" w:hAnsi="Arial" w:cs="Arial"/>
          <w:spacing w:val="-1"/>
          <w:sz w:val="22"/>
          <w:szCs w:val="22"/>
        </w:rPr>
        <w:t>e</w:t>
      </w:r>
      <w:r w:rsidRPr="00BC01D6">
        <w:rPr>
          <w:rFonts w:ascii="Arial" w:hAnsi="Arial" w:cs="Arial"/>
          <w:sz w:val="22"/>
          <w:szCs w:val="22"/>
        </w:rPr>
        <w:t>h</w:t>
      </w:r>
      <w:r w:rsidRPr="00BC01D6">
        <w:rPr>
          <w:rFonts w:ascii="Arial" w:hAnsi="Arial" w:cs="Arial"/>
          <w:spacing w:val="-2"/>
          <w:sz w:val="22"/>
          <w:szCs w:val="22"/>
        </w:rPr>
        <w:t>i</w:t>
      </w:r>
      <w:r w:rsidRPr="00BC01D6">
        <w:rPr>
          <w:rFonts w:ascii="Arial" w:hAnsi="Arial" w:cs="Arial"/>
          <w:sz w:val="22"/>
          <w:szCs w:val="22"/>
        </w:rPr>
        <w:t>nd</w:t>
      </w:r>
      <w:r w:rsidRPr="00BC01D6">
        <w:rPr>
          <w:rFonts w:ascii="Arial" w:hAnsi="Arial" w:cs="Arial"/>
          <w:spacing w:val="1"/>
          <w:sz w:val="22"/>
          <w:szCs w:val="22"/>
        </w:rPr>
        <w:t xml:space="preserve"> </w:t>
      </w:r>
      <w:r w:rsidRPr="00BC01D6">
        <w:rPr>
          <w:rFonts w:ascii="Arial" w:hAnsi="Arial" w:cs="Arial"/>
          <w:sz w:val="22"/>
          <w:szCs w:val="22"/>
        </w:rPr>
        <w:t>t</w:t>
      </w:r>
      <w:r w:rsidRPr="00BC01D6">
        <w:rPr>
          <w:rFonts w:ascii="Arial" w:hAnsi="Arial" w:cs="Arial"/>
          <w:spacing w:val="1"/>
          <w:sz w:val="22"/>
          <w:szCs w:val="22"/>
        </w:rPr>
        <w:t>h</w:t>
      </w:r>
      <w:r w:rsidRPr="00BC01D6">
        <w:rPr>
          <w:rFonts w:ascii="Arial" w:hAnsi="Arial" w:cs="Arial"/>
          <w:sz w:val="22"/>
          <w:szCs w:val="22"/>
        </w:rPr>
        <w:t>e</w:t>
      </w:r>
      <w:r w:rsidRPr="00BC01D6">
        <w:rPr>
          <w:rFonts w:ascii="Arial" w:hAnsi="Arial" w:cs="Arial"/>
          <w:spacing w:val="1"/>
          <w:sz w:val="22"/>
          <w:szCs w:val="22"/>
        </w:rPr>
        <w:t xml:space="preserve"> </w:t>
      </w:r>
      <w:r w:rsidRPr="00BC01D6">
        <w:rPr>
          <w:rFonts w:ascii="Arial" w:hAnsi="Arial" w:cs="Arial"/>
          <w:sz w:val="22"/>
          <w:szCs w:val="22"/>
        </w:rPr>
        <w:t>f</w:t>
      </w:r>
      <w:r w:rsidRPr="00BC01D6">
        <w:rPr>
          <w:rFonts w:ascii="Arial" w:hAnsi="Arial" w:cs="Arial"/>
          <w:spacing w:val="-2"/>
          <w:sz w:val="22"/>
          <w:szCs w:val="22"/>
        </w:rPr>
        <w:t>i</w:t>
      </w:r>
      <w:r w:rsidRPr="00BC01D6">
        <w:rPr>
          <w:rFonts w:ascii="Arial" w:hAnsi="Arial" w:cs="Arial"/>
          <w:sz w:val="22"/>
          <w:szCs w:val="22"/>
        </w:rPr>
        <w:t>rew</w:t>
      </w:r>
      <w:r w:rsidRPr="00BC01D6">
        <w:rPr>
          <w:rFonts w:ascii="Arial" w:hAnsi="Arial" w:cs="Arial"/>
          <w:spacing w:val="-1"/>
          <w:sz w:val="22"/>
          <w:szCs w:val="22"/>
        </w:rPr>
        <w:t>a</w:t>
      </w:r>
      <w:r w:rsidRPr="00BC01D6">
        <w:rPr>
          <w:rFonts w:ascii="Arial" w:hAnsi="Arial" w:cs="Arial"/>
          <w:sz w:val="22"/>
          <w:szCs w:val="22"/>
        </w:rPr>
        <w:t>ll for</w:t>
      </w:r>
      <w:r w:rsidRPr="00BC01D6">
        <w:rPr>
          <w:rFonts w:ascii="Arial" w:hAnsi="Arial" w:cs="Arial"/>
          <w:spacing w:val="1"/>
          <w:sz w:val="22"/>
          <w:szCs w:val="22"/>
        </w:rPr>
        <w:t xml:space="preserve"> </w:t>
      </w:r>
      <w:r w:rsidRPr="00BC01D6">
        <w:rPr>
          <w:rFonts w:ascii="Arial" w:hAnsi="Arial" w:cs="Arial"/>
          <w:sz w:val="22"/>
          <w:szCs w:val="22"/>
        </w:rPr>
        <w:t>co</w:t>
      </w:r>
      <w:r w:rsidRPr="00BC01D6">
        <w:rPr>
          <w:rFonts w:ascii="Arial" w:hAnsi="Arial" w:cs="Arial"/>
          <w:spacing w:val="-1"/>
          <w:sz w:val="22"/>
          <w:szCs w:val="22"/>
        </w:rPr>
        <w:t>rp</w:t>
      </w:r>
      <w:r w:rsidRPr="00BC01D6">
        <w:rPr>
          <w:rFonts w:ascii="Arial" w:hAnsi="Arial" w:cs="Arial"/>
          <w:sz w:val="22"/>
          <w:szCs w:val="22"/>
        </w:rPr>
        <w:t>or</w:t>
      </w:r>
      <w:r w:rsidRPr="00BC01D6">
        <w:rPr>
          <w:rFonts w:ascii="Arial" w:hAnsi="Arial" w:cs="Arial"/>
          <w:spacing w:val="-1"/>
          <w:sz w:val="22"/>
          <w:szCs w:val="22"/>
        </w:rPr>
        <w:t>a</w:t>
      </w:r>
      <w:r w:rsidRPr="00BC01D6">
        <w:rPr>
          <w:rFonts w:ascii="Arial" w:hAnsi="Arial" w:cs="Arial"/>
          <w:sz w:val="22"/>
          <w:szCs w:val="22"/>
        </w:rPr>
        <w:t>te</w:t>
      </w:r>
      <w:r w:rsidRPr="00BC01D6">
        <w:rPr>
          <w:rFonts w:ascii="Arial" w:hAnsi="Arial" w:cs="Arial"/>
          <w:spacing w:val="1"/>
          <w:sz w:val="22"/>
          <w:szCs w:val="22"/>
        </w:rPr>
        <w:t xml:space="preserve"> </w:t>
      </w:r>
      <w:r w:rsidRPr="00BC01D6">
        <w:rPr>
          <w:rFonts w:ascii="Arial" w:hAnsi="Arial" w:cs="Arial"/>
          <w:sz w:val="22"/>
          <w:szCs w:val="22"/>
        </w:rPr>
        <w:t>pr</w:t>
      </w:r>
      <w:r w:rsidRPr="00BC01D6">
        <w:rPr>
          <w:rFonts w:ascii="Arial" w:hAnsi="Arial" w:cs="Arial"/>
          <w:spacing w:val="-1"/>
          <w:sz w:val="22"/>
          <w:szCs w:val="22"/>
        </w:rPr>
        <w:t>od</w:t>
      </w:r>
      <w:r w:rsidRPr="00BC01D6">
        <w:rPr>
          <w:rFonts w:ascii="Arial" w:hAnsi="Arial" w:cs="Arial"/>
          <w:spacing w:val="1"/>
          <w:sz w:val="22"/>
          <w:szCs w:val="22"/>
        </w:rPr>
        <w:t>u</w:t>
      </w:r>
      <w:r w:rsidRPr="00BC01D6">
        <w:rPr>
          <w:rFonts w:ascii="Arial" w:hAnsi="Arial" w:cs="Arial"/>
          <w:sz w:val="22"/>
          <w:szCs w:val="22"/>
        </w:rPr>
        <w:t>cti</w:t>
      </w:r>
      <w:r w:rsidRPr="00BC01D6">
        <w:rPr>
          <w:rFonts w:ascii="Arial" w:hAnsi="Arial" w:cs="Arial"/>
          <w:spacing w:val="1"/>
          <w:sz w:val="22"/>
          <w:szCs w:val="22"/>
        </w:rPr>
        <w:t>v</w:t>
      </w:r>
      <w:r w:rsidRPr="00BC01D6">
        <w:rPr>
          <w:rFonts w:ascii="Arial" w:hAnsi="Arial" w:cs="Arial"/>
          <w:sz w:val="22"/>
          <w:szCs w:val="22"/>
        </w:rPr>
        <w:t>it</w:t>
      </w:r>
      <w:r w:rsidRPr="00BC01D6">
        <w:rPr>
          <w:rFonts w:ascii="Arial" w:hAnsi="Arial" w:cs="Arial"/>
          <w:spacing w:val="-1"/>
          <w:sz w:val="22"/>
          <w:szCs w:val="22"/>
        </w:rPr>
        <w:t>y</w:t>
      </w:r>
      <w:r w:rsidRPr="00BC01D6">
        <w:rPr>
          <w:rFonts w:ascii="Arial" w:hAnsi="Arial" w:cs="Arial"/>
          <w:sz w:val="22"/>
          <w:szCs w:val="22"/>
        </w:rPr>
        <w:t xml:space="preserve">. </w:t>
      </w:r>
      <w:r w:rsidRPr="00BC01D6">
        <w:rPr>
          <w:rFonts w:ascii="Arial" w:hAnsi="Arial" w:cs="Arial"/>
          <w:spacing w:val="-1"/>
          <w:sz w:val="22"/>
          <w:szCs w:val="22"/>
        </w:rPr>
        <w:t>Presente</w:t>
      </w:r>
      <w:r w:rsidRPr="00BC01D6">
        <w:rPr>
          <w:rFonts w:ascii="Arial" w:hAnsi="Arial" w:cs="Arial"/>
          <w:sz w:val="22"/>
          <w:szCs w:val="22"/>
        </w:rPr>
        <w:t xml:space="preserve">d </w:t>
      </w:r>
      <w:r w:rsidRPr="00BC01D6">
        <w:rPr>
          <w:rFonts w:ascii="Arial" w:hAnsi="Arial" w:cs="Arial"/>
          <w:spacing w:val="-1"/>
          <w:sz w:val="22"/>
          <w:szCs w:val="22"/>
        </w:rPr>
        <w:t>a</w:t>
      </w:r>
      <w:r w:rsidRPr="00BC01D6">
        <w:rPr>
          <w:rFonts w:ascii="Arial" w:hAnsi="Arial" w:cs="Arial"/>
          <w:sz w:val="22"/>
          <w:szCs w:val="22"/>
        </w:rPr>
        <w:t xml:space="preserve">t </w:t>
      </w:r>
      <w:r w:rsidRPr="00BC01D6">
        <w:rPr>
          <w:rFonts w:ascii="Arial" w:hAnsi="Arial" w:cs="Arial"/>
          <w:spacing w:val="-1"/>
          <w:sz w:val="22"/>
          <w:szCs w:val="22"/>
        </w:rPr>
        <w:t>INET9</w:t>
      </w:r>
      <w:r w:rsidRPr="00BC01D6">
        <w:rPr>
          <w:rFonts w:ascii="Arial" w:hAnsi="Arial" w:cs="Arial"/>
          <w:sz w:val="22"/>
          <w:szCs w:val="22"/>
        </w:rPr>
        <w:t>6</w:t>
      </w:r>
      <w:r w:rsidRPr="00BC01D6">
        <w:rPr>
          <w:rFonts w:ascii="Arial" w:hAnsi="Arial" w:cs="Arial"/>
          <w:spacing w:val="1"/>
          <w:sz w:val="22"/>
          <w:szCs w:val="22"/>
        </w:rPr>
        <w:t xml:space="preserve"> </w:t>
      </w:r>
      <w:r w:rsidRPr="00BC01D6">
        <w:rPr>
          <w:rFonts w:ascii="Arial" w:hAnsi="Arial" w:cs="Arial"/>
          <w:spacing w:val="-1"/>
          <w:sz w:val="22"/>
          <w:szCs w:val="22"/>
        </w:rPr>
        <w:t>Annu</w:t>
      </w:r>
      <w:r w:rsidRPr="00BC01D6">
        <w:rPr>
          <w:rFonts w:ascii="Arial" w:hAnsi="Arial" w:cs="Arial"/>
          <w:sz w:val="22"/>
          <w:szCs w:val="22"/>
        </w:rPr>
        <w:t>al</w:t>
      </w:r>
      <w:r w:rsidRPr="00BC01D6">
        <w:rPr>
          <w:rFonts w:ascii="Arial" w:hAnsi="Arial" w:cs="Arial"/>
          <w:spacing w:val="1"/>
          <w:sz w:val="22"/>
          <w:szCs w:val="22"/>
        </w:rPr>
        <w:t xml:space="preserve"> </w:t>
      </w:r>
      <w:r w:rsidRPr="00BC01D6">
        <w:rPr>
          <w:rFonts w:ascii="Arial" w:hAnsi="Arial" w:cs="Arial"/>
          <w:spacing w:val="-1"/>
          <w:sz w:val="22"/>
          <w:szCs w:val="22"/>
        </w:rPr>
        <w:t>Meeti</w:t>
      </w:r>
      <w:r w:rsidRPr="00BC01D6">
        <w:rPr>
          <w:rFonts w:ascii="Arial" w:hAnsi="Arial" w:cs="Arial"/>
          <w:sz w:val="22"/>
          <w:szCs w:val="22"/>
        </w:rPr>
        <w:t>n</w:t>
      </w:r>
      <w:r w:rsidRPr="00BC01D6">
        <w:rPr>
          <w:rFonts w:ascii="Arial" w:hAnsi="Arial" w:cs="Arial"/>
          <w:spacing w:val="-1"/>
          <w:sz w:val="22"/>
          <w:szCs w:val="22"/>
        </w:rPr>
        <w:t>g</w:t>
      </w:r>
      <w:r w:rsidRPr="00BC01D6">
        <w:rPr>
          <w:rFonts w:ascii="Arial" w:hAnsi="Arial" w:cs="Arial"/>
          <w:sz w:val="22"/>
          <w:szCs w:val="22"/>
        </w:rPr>
        <w:t>.</w:t>
      </w:r>
      <w:r w:rsidRPr="00BC01D6">
        <w:rPr>
          <w:rFonts w:ascii="Arial" w:hAnsi="Arial" w:cs="Arial"/>
          <w:spacing w:val="1"/>
          <w:sz w:val="22"/>
          <w:szCs w:val="22"/>
        </w:rPr>
        <w:t xml:space="preserve"> </w:t>
      </w:r>
      <w:r w:rsidRPr="00BC01D6">
        <w:rPr>
          <w:rFonts w:ascii="Arial" w:hAnsi="Arial" w:cs="Arial"/>
          <w:spacing w:val="-1"/>
          <w:sz w:val="22"/>
          <w:szCs w:val="22"/>
        </w:rPr>
        <w:t>[Online]</w:t>
      </w:r>
      <w:r w:rsidRPr="00BC01D6">
        <w:rPr>
          <w:rFonts w:ascii="Arial" w:hAnsi="Arial" w:cs="Arial"/>
          <w:sz w:val="22"/>
          <w:szCs w:val="22"/>
        </w:rPr>
        <w:t xml:space="preserve">. </w:t>
      </w:r>
      <w:r w:rsidRPr="00BC01D6">
        <w:rPr>
          <w:rFonts w:ascii="Arial" w:hAnsi="Arial" w:cs="Arial"/>
          <w:spacing w:val="-1"/>
          <w:sz w:val="22"/>
          <w:szCs w:val="22"/>
        </w:rPr>
        <w:t>Availa</w:t>
      </w:r>
      <w:r w:rsidRPr="00BC01D6">
        <w:rPr>
          <w:rFonts w:ascii="Arial" w:hAnsi="Arial" w:cs="Arial"/>
          <w:sz w:val="22"/>
          <w:szCs w:val="22"/>
        </w:rPr>
        <w:t>b</w:t>
      </w:r>
      <w:r w:rsidRPr="00BC01D6">
        <w:rPr>
          <w:rFonts w:ascii="Arial" w:hAnsi="Arial" w:cs="Arial"/>
          <w:spacing w:val="-1"/>
          <w:sz w:val="22"/>
          <w:szCs w:val="22"/>
        </w:rPr>
        <w:t xml:space="preserve">le:  </w:t>
      </w:r>
      <w:r>
        <w:rPr>
          <w:rFonts w:ascii="Arial" w:hAnsi="Arial" w:cs="Arial"/>
          <w:spacing w:val="-1"/>
          <w:sz w:val="22"/>
          <w:szCs w:val="22"/>
        </w:rPr>
        <w:t>h</w:t>
      </w:r>
      <w:r w:rsidRPr="00BC01D6">
        <w:rPr>
          <w:rFonts w:ascii="Arial" w:hAnsi="Arial" w:cs="Arial"/>
          <w:sz w:val="22"/>
          <w:szCs w:val="22"/>
        </w:rPr>
        <w:t>tt</w:t>
      </w:r>
      <w:r w:rsidRPr="00BC01D6">
        <w:rPr>
          <w:rFonts w:ascii="Arial" w:hAnsi="Arial" w:cs="Arial"/>
          <w:spacing w:val="1"/>
          <w:sz w:val="22"/>
          <w:szCs w:val="22"/>
        </w:rPr>
        <w:t>p</w:t>
      </w:r>
      <w:r w:rsidRPr="00BC01D6">
        <w:rPr>
          <w:rFonts w:ascii="Arial" w:hAnsi="Arial" w:cs="Arial"/>
          <w:sz w:val="22"/>
          <w:szCs w:val="22"/>
        </w:rPr>
        <w:t>://ho</w:t>
      </w:r>
      <w:r w:rsidRPr="00BC01D6">
        <w:rPr>
          <w:rFonts w:ascii="Arial" w:hAnsi="Arial" w:cs="Arial"/>
          <w:spacing w:val="-2"/>
          <w:sz w:val="22"/>
          <w:szCs w:val="22"/>
        </w:rPr>
        <w:t>m</w:t>
      </w:r>
      <w:r w:rsidRPr="00BC01D6">
        <w:rPr>
          <w:rFonts w:ascii="Arial" w:hAnsi="Arial" w:cs="Arial"/>
          <w:sz w:val="22"/>
          <w:szCs w:val="22"/>
        </w:rPr>
        <w:t>e.p</w:t>
      </w:r>
      <w:r w:rsidRPr="00BC01D6">
        <w:rPr>
          <w:rFonts w:ascii="Arial" w:hAnsi="Arial" w:cs="Arial"/>
          <w:spacing w:val="-1"/>
          <w:sz w:val="22"/>
          <w:szCs w:val="22"/>
        </w:rPr>
        <w:t>r</w:t>
      </w:r>
      <w:r w:rsidRPr="00BC01D6">
        <w:rPr>
          <w:rFonts w:ascii="Arial" w:hAnsi="Arial" w:cs="Arial"/>
          <w:sz w:val="22"/>
          <w:szCs w:val="22"/>
        </w:rPr>
        <w:t>ocess.</w:t>
      </w:r>
      <w:r w:rsidRPr="00BC01D6">
        <w:rPr>
          <w:rFonts w:ascii="Arial" w:hAnsi="Arial" w:cs="Arial"/>
          <w:spacing w:val="-1"/>
          <w:sz w:val="22"/>
          <w:szCs w:val="22"/>
        </w:rPr>
        <w:t>c</w:t>
      </w:r>
      <w:r w:rsidRPr="00BC01D6">
        <w:rPr>
          <w:rFonts w:ascii="Arial" w:hAnsi="Arial" w:cs="Arial"/>
          <w:spacing w:val="1"/>
          <w:sz w:val="22"/>
          <w:szCs w:val="22"/>
        </w:rPr>
        <w:t>o</w:t>
      </w:r>
      <w:r w:rsidRPr="00BC01D6">
        <w:rPr>
          <w:rFonts w:ascii="Arial" w:hAnsi="Arial" w:cs="Arial"/>
          <w:spacing w:val="-2"/>
          <w:sz w:val="22"/>
          <w:szCs w:val="22"/>
        </w:rPr>
        <w:t>m</w:t>
      </w:r>
      <w:r w:rsidRPr="00BC01D6">
        <w:rPr>
          <w:rFonts w:ascii="Arial" w:hAnsi="Arial" w:cs="Arial"/>
          <w:sz w:val="22"/>
          <w:szCs w:val="22"/>
        </w:rPr>
        <w:t>/Int</w:t>
      </w:r>
      <w:r w:rsidRPr="00BC01D6">
        <w:rPr>
          <w:rFonts w:ascii="Arial" w:hAnsi="Arial" w:cs="Arial"/>
          <w:spacing w:val="1"/>
          <w:sz w:val="22"/>
          <w:szCs w:val="22"/>
        </w:rPr>
        <w:t>r</w:t>
      </w:r>
      <w:r w:rsidRPr="00BC01D6">
        <w:rPr>
          <w:rFonts w:ascii="Arial" w:hAnsi="Arial" w:cs="Arial"/>
          <w:sz w:val="22"/>
          <w:szCs w:val="22"/>
        </w:rPr>
        <w:t>anets/</w:t>
      </w:r>
      <w:r w:rsidRPr="00BC01D6">
        <w:rPr>
          <w:rFonts w:ascii="Arial" w:hAnsi="Arial" w:cs="Arial"/>
          <w:spacing w:val="-1"/>
          <w:sz w:val="22"/>
          <w:szCs w:val="22"/>
        </w:rPr>
        <w:t>w</w:t>
      </w:r>
      <w:r w:rsidRPr="00BC01D6">
        <w:rPr>
          <w:rFonts w:ascii="Arial" w:hAnsi="Arial" w:cs="Arial"/>
          <w:spacing w:val="1"/>
          <w:sz w:val="22"/>
          <w:szCs w:val="22"/>
        </w:rPr>
        <w:t>p</w:t>
      </w:r>
      <w:r w:rsidRPr="00BC01D6">
        <w:rPr>
          <w:rFonts w:ascii="Arial" w:hAnsi="Arial" w:cs="Arial"/>
          <w:spacing w:val="-1"/>
          <w:sz w:val="22"/>
          <w:szCs w:val="22"/>
        </w:rPr>
        <w:t>2</w:t>
      </w:r>
      <w:r w:rsidRPr="00BC01D6">
        <w:rPr>
          <w:rFonts w:ascii="Arial" w:hAnsi="Arial" w:cs="Arial"/>
          <w:sz w:val="22"/>
          <w:szCs w:val="22"/>
        </w:rPr>
        <w:t>.h</w:t>
      </w:r>
      <w:r w:rsidRPr="00BC01D6">
        <w:rPr>
          <w:rFonts w:ascii="Arial" w:hAnsi="Arial" w:cs="Arial"/>
          <w:spacing w:val="-2"/>
          <w:sz w:val="22"/>
          <w:szCs w:val="22"/>
        </w:rPr>
        <w:t>t</w:t>
      </w:r>
      <w:r w:rsidRPr="00BC01D6">
        <w:rPr>
          <w:rFonts w:ascii="Arial" w:hAnsi="Arial" w:cs="Arial"/>
          <w:sz w:val="22"/>
          <w:szCs w:val="22"/>
        </w:rPr>
        <w:t>p</w:t>
      </w:r>
    </w:p>
    <w:p w14:paraId="0C867266" w14:textId="77777777" w:rsidR="00CE6EDE" w:rsidRDefault="00CE6EDE" w:rsidP="00CE6EDE">
      <w:pPr>
        <w:widowControl w:val="0"/>
        <w:autoSpaceDE w:val="0"/>
        <w:autoSpaceDN w:val="0"/>
        <w:adjustRightInd w:val="0"/>
        <w:spacing w:before="1" w:line="180" w:lineRule="exact"/>
        <w:jc w:val="both"/>
        <w:rPr>
          <w:color w:val="000000"/>
          <w:sz w:val="18"/>
          <w:szCs w:val="18"/>
          <w:lang w:val="en-US"/>
        </w:rPr>
      </w:pPr>
    </w:p>
    <w:p w14:paraId="1CDF6290" w14:textId="77777777" w:rsidR="00CE6EDE" w:rsidRPr="00E57C56" w:rsidRDefault="00CE6EDE" w:rsidP="00CE6EDE">
      <w:pPr>
        <w:widowControl w:val="0"/>
        <w:autoSpaceDE w:val="0"/>
        <w:autoSpaceDN w:val="0"/>
        <w:adjustRightInd w:val="0"/>
        <w:spacing w:before="1" w:line="180" w:lineRule="exact"/>
        <w:jc w:val="both"/>
        <w:rPr>
          <w:color w:val="000000"/>
          <w:sz w:val="18"/>
          <w:szCs w:val="18"/>
          <w:lang w:val="en-US"/>
        </w:rPr>
      </w:pPr>
    </w:p>
    <w:p w14:paraId="40D4E7EF" w14:textId="77777777" w:rsidR="00CE6EDE" w:rsidRPr="00BC01D6"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BC01D6">
        <w:rPr>
          <w:rFonts w:ascii="Arial" w:hAnsi="Arial" w:cs="Arial"/>
          <w:b/>
          <w:i/>
          <w:iCs/>
          <w:color w:val="000000"/>
          <w:lang w:val="en-US"/>
        </w:rPr>
        <w:t>Basic format for rep</w:t>
      </w:r>
      <w:r w:rsidRPr="00BC01D6">
        <w:rPr>
          <w:rFonts w:ascii="Arial" w:hAnsi="Arial" w:cs="Arial"/>
          <w:b/>
          <w:i/>
          <w:iCs/>
          <w:color w:val="000000"/>
          <w:spacing w:val="1"/>
          <w:lang w:val="en-US"/>
        </w:rPr>
        <w:t>o</w:t>
      </w:r>
      <w:r w:rsidRPr="00BC01D6">
        <w:rPr>
          <w:rFonts w:ascii="Arial" w:hAnsi="Arial" w:cs="Arial"/>
          <w:b/>
          <w:i/>
          <w:iCs/>
          <w:color w:val="000000"/>
          <w:lang w:val="en-US"/>
        </w:rPr>
        <w:t xml:space="preserve">rts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 xml:space="preserve">and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han</w:t>
      </w:r>
      <w:r w:rsidRPr="00BC01D6">
        <w:rPr>
          <w:rFonts w:ascii="Arial" w:hAnsi="Arial" w:cs="Arial"/>
          <w:b/>
          <w:i/>
          <w:iCs/>
          <w:color w:val="000000"/>
          <w:spacing w:val="1"/>
          <w:lang w:val="en-US"/>
        </w:rPr>
        <w:t>d</w:t>
      </w:r>
      <w:r w:rsidRPr="00BC01D6">
        <w:rPr>
          <w:rFonts w:ascii="Arial" w:hAnsi="Arial" w:cs="Arial"/>
          <w:b/>
          <w:i/>
          <w:iCs/>
          <w:color w:val="000000"/>
          <w:lang w:val="en-US"/>
        </w:rPr>
        <w:t>bo</w:t>
      </w:r>
      <w:r w:rsidRPr="00BC01D6">
        <w:rPr>
          <w:rFonts w:ascii="Arial" w:hAnsi="Arial" w:cs="Arial"/>
          <w:b/>
          <w:i/>
          <w:iCs/>
          <w:color w:val="000000"/>
          <w:spacing w:val="1"/>
          <w:lang w:val="en-US"/>
        </w:rPr>
        <w:t>o</w:t>
      </w:r>
      <w:r w:rsidRPr="00BC01D6">
        <w:rPr>
          <w:rFonts w:ascii="Arial" w:hAnsi="Arial" w:cs="Arial"/>
          <w:b/>
          <w:i/>
          <w:iCs/>
          <w:color w:val="000000"/>
          <w:lang w:val="en-US"/>
        </w:rPr>
        <w:t xml:space="preserve">ks (when available online):  </w:t>
      </w:r>
      <w:r w:rsidRPr="00BC01D6">
        <w:rPr>
          <w:rFonts w:ascii="Arial" w:hAnsi="Arial" w:cs="Arial"/>
          <w:b/>
          <w:i/>
          <w:iCs/>
          <w:color w:val="000000"/>
          <w:spacing w:val="1"/>
          <w:lang w:val="en-US"/>
        </w:rPr>
        <w:t xml:space="preserve"> </w:t>
      </w:r>
    </w:p>
    <w:p w14:paraId="42D28973" w14:textId="77777777" w:rsidR="00CE6EDE" w:rsidRPr="00BC01D6" w:rsidRDefault="00CE6EDE" w:rsidP="00CE6EDE">
      <w:pPr>
        <w:jc w:val="both"/>
        <w:rPr>
          <w:rFonts w:ascii="Arial" w:hAnsi="Arial" w:cs="Arial"/>
        </w:rPr>
      </w:pPr>
      <w:r w:rsidRPr="00BC01D6">
        <w:rPr>
          <w:rFonts w:ascii="Arial" w:hAnsi="Arial" w:cs="Arial"/>
          <w:lang w:val="en-US"/>
        </w:rPr>
        <w:t xml:space="preserve">J. K. Author. “Title of report,” Company. City, State, Country. Rep. no., (optional: vol./issue), Date. </w:t>
      </w:r>
      <w:r w:rsidRPr="00BC01D6">
        <w:rPr>
          <w:rFonts w:ascii="Arial" w:hAnsi="Arial" w:cs="Arial"/>
        </w:rPr>
        <w:t xml:space="preserve">[Online]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 xml:space="preserve">/file </w:t>
      </w:r>
    </w:p>
    <w:p w14:paraId="21EFE183" w14:textId="77777777" w:rsidR="00CE6EDE" w:rsidRPr="00053A62" w:rsidRDefault="00CE6EDE" w:rsidP="00CE6EDE">
      <w:pPr>
        <w:pStyle w:val="References"/>
        <w:widowControl w:val="0"/>
        <w:numPr>
          <w:ilvl w:val="0"/>
          <w:numId w:val="0"/>
        </w:numPr>
        <w:autoSpaceDE w:val="0"/>
        <w:autoSpaceDN w:val="0"/>
        <w:adjustRightInd w:val="0"/>
        <w:spacing w:after="240"/>
        <w:ind w:right="-20"/>
        <w:rPr>
          <w:rFonts w:ascii="Arial" w:hAnsi="Arial" w:cs="Arial"/>
          <w:sz w:val="22"/>
          <w:szCs w:val="22"/>
        </w:rPr>
      </w:pPr>
      <w:r w:rsidRPr="00053A62">
        <w:rPr>
          <w:rFonts w:ascii="Arial" w:hAnsi="Arial" w:cs="Arial"/>
          <w:i/>
          <w:iCs/>
          <w:sz w:val="22"/>
          <w:szCs w:val="22"/>
        </w:rPr>
        <w:t>Examples:</w:t>
      </w:r>
      <w:r w:rsidRPr="00053A62">
        <w:rPr>
          <w:rFonts w:ascii="Arial" w:hAnsi="Arial" w:cs="Arial"/>
          <w:spacing w:val="1"/>
          <w:sz w:val="22"/>
          <w:szCs w:val="22"/>
        </w:rPr>
        <w:t xml:space="preserve">   </w:t>
      </w:r>
    </w:p>
    <w:p w14:paraId="0AAB252D"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R. J. </w:t>
      </w:r>
      <w:proofErr w:type="spellStart"/>
      <w:r w:rsidRPr="00BC01D6">
        <w:rPr>
          <w:rFonts w:ascii="Arial" w:hAnsi="Arial" w:cs="Arial"/>
          <w:sz w:val="22"/>
          <w:szCs w:val="22"/>
        </w:rPr>
        <w:t>Hijmans</w:t>
      </w:r>
      <w:proofErr w:type="spellEnd"/>
      <w:r w:rsidRPr="00BC01D6">
        <w:rPr>
          <w:rFonts w:ascii="Arial" w:hAnsi="Arial" w:cs="Arial"/>
          <w:sz w:val="22"/>
          <w:szCs w:val="22"/>
        </w:rPr>
        <w:t xml:space="preserve"> and J. van Etten, “Raster: Geographic analysis and modeling with raster data,” R Package Version 2.0-12, Jan. 12, 2012. [Online]. Available: </w:t>
      </w:r>
      <w:r w:rsidRPr="00BC01D6">
        <w:rPr>
          <w:rFonts w:ascii="Arial" w:hAnsi="Arial" w:cs="Arial"/>
          <w:sz w:val="22"/>
          <w:szCs w:val="22"/>
          <w:u w:val="single"/>
        </w:rPr>
        <w:t xml:space="preserve">http://CRAN.R-project.org/package=raster </w:t>
      </w:r>
    </w:p>
    <w:p w14:paraId="62BDE6DE" w14:textId="77777777" w:rsidR="00CE6EDE" w:rsidRPr="00BC01D6" w:rsidRDefault="00CE6EDE" w:rsidP="00CE6EDE">
      <w:pPr>
        <w:pStyle w:val="References"/>
        <w:rPr>
          <w:rFonts w:ascii="Arial" w:hAnsi="Arial" w:cs="Arial"/>
          <w:sz w:val="22"/>
          <w:szCs w:val="22"/>
        </w:rPr>
      </w:pPr>
      <w:proofErr w:type="spellStart"/>
      <w:r w:rsidRPr="00BC01D6">
        <w:rPr>
          <w:rFonts w:ascii="Arial" w:hAnsi="Arial" w:cs="Arial"/>
          <w:color w:val="000000"/>
          <w:sz w:val="22"/>
          <w:szCs w:val="22"/>
        </w:rPr>
        <w:t>Teralyzer</w:t>
      </w:r>
      <w:proofErr w:type="spellEnd"/>
      <w:r w:rsidRPr="00BC01D6">
        <w:rPr>
          <w:rFonts w:ascii="Arial" w:hAnsi="Arial" w:cs="Arial"/>
          <w:color w:val="000000"/>
          <w:sz w:val="22"/>
          <w:szCs w:val="22"/>
        </w:rPr>
        <w:t xml:space="preserve">. </w:t>
      </w:r>
      <w:proofErr w:type="spellStart"/>
      <w:r w:rsidRPr="00BC01D6">
        <w:rPr>
          <w:rFonts w:ascii="Arial" w:hAnsi="Arial" w:cs="Arial"/>
          <w:color w:val="000000"/>
          <w:sz w:val="22"/>
          <w:szCs w:val="22"/>
        </w:rPr>
        <w:t>Lytera</w:t>
      </w:r>
      <w:proofErr w:type="spellEnd"/>
      <w:r w:rsidRPr="00BC01D6">
        <w:rPr>
          <w:rFonts w:ascii="Arial" w:hAnsi="Arial" w:cs="Arial"/>
          <w:color w:val="000000"/>
          <w:sz w:val="22"/>
          <w:szCs w:val="22"/>
        </w:rPr>
        <w:t xml:space="preserve"> UG, </w:t>
      </w:r>
      <w:proofErr w:type="spellStart"/>
      <w:r w:rsidRPr="00BC01D6">
        <w:rPr>
          <w:rFonts w:ascii="Arial" w:hAnsi="Arial" w:cs="Arial"/>
          <w:color w:val="000000"/>
          <w:sz w:val="22"/>
          <w:szCs w:val="22"/>
        </w:rPr>
        <w:t>Kirchhain</w:t>
      </w:r>
      <w:proofErr w:type="spellEnd"/>
      <w:r w:rsidRPr="00BC01D6">
        <w:rPr>
          <w:rFonts w:ascii="Arial" w:hAnsi="Arial" w:cs="Arial"/>
          <w:color w:val="000000"/>
          <w:sz w:val="22"/>
          <w:szCs w:val="22"/>
        </w:rPr>
        <w:t>, Germany [Online]. Available: http://www.lytera.de/Terahertz_THz_Spectroscopy.php?id=home, Accessed on: Jun. 5, 2014</w:t>
      </w:r>
    </w:p>
    <w:p w14:paraId="2A4EC358" w14:textId="77777777" w:rsidR="00CE6EDE" w:rsidRPr="00E57C56" w:rsidRDefault="00CE6EDE" w:rsidP="00CE6EDE">
      <w:pPr>
        <w:widowControl w:val="0"/>
        <w:autoSpaceDE w:val="0"/>
        <w:autoSpaceDN w:val="0"/>
        <w:adjustRightInd w:val="0"/>
        <w:spacing w:before="5" w:line="140" w:lineRule="exact"/>
        <w:jc w:val="both"/>
        <w:rPr>
          <w:color w:val="000000"/>
          <w:sz w:val="14"/>
          <w:szCs w:val="14"/>
          <w:lang w:val="en-US"/>
        </w:rPr>
      </w:pPr>
    </w:p>
    <w:p w14:paraId="2AA8C1A4" w14:textId="77777777" w:rsidR="00CE6EDE" w:rsidRPr="00BC01D6" w:rsidRDefault="00CE6EDE" w:rsidP="00CE6EDE">
      <w:pPr>
        <w:widowControl w:val="0"/>
        <w:autoSpaceDE w:val="0"/>
        <w:autoSpaceDN w:val="0"/>
        <w:adjustRightInd w:val="0"/>
        <w:spacing w:line="239" w:lineRule="auto"/>
        <w:ind w:left="90" w:right="-54" w:hanging="90"/>
        <w:jc w:val="both"/>
        <w:rPr>
          <w:rFonts w:ascii="Arial" w:hAnsi="Arial" w:cs="Arial"/>
          <w:b/>
          <w:i/>
          <w:iCs/>
          <w:color w:val="000000"/>
          <w:spacing w:val="1"/>
          <w:lang w:val="en-US"/>
        </w:rPr>
      </w:pPr>
      <w:r w:rsidRPr="00BC01D6">
        <w:rPr>
          <w:rFonts w:ascii="Arial" w:hAnsi="Arial" w:cs="Arial"/>
          <w:b/>
          <w:i/>
          <w:iCs/>
          <w:color w:val="000000"/>
          <w:spacing w:val="-1"/>
          <w:lang w:val="en-US"/>
        </w:rPr>
        <w:t>Basic format for c</w:t>
      </w:r>
      <w:r w:rsidRPr="00BC01D6">
        <w:rPr>
          <w:rFonts w:ascii="Arial" w:hAnsi="Arial" w:cs="Arial"/>
          <w:b/>
          <w:i/>
          <w:iCs/>
          <w:color w:val="000000"/>
          <w:spacing w:val="1"/>
          <w:lang w:val="en-US"/>
        </w:rPr>
        <w:t>o</w:t>
      </w:r>
      <w:r w:rsidRPr="00BC01D6">
        <w:rPr>
          <w:rFonts w:ascii="Arial" w:hAnsi="Arial" w:cs="Arial"/>
          <w:b/>
          <w:i/>
          <w:iCs/>
          <w:color w:val="000000"/>
          <w:spacing w:val="-1"/>
          <w:lang w:val="en-US"/>
        </w:rPr>
        <w:t>m</w:t>
      </w:r>
      <w:r w:rsidRPr="00BC01D6">
        <w:rPr>
          <w:rFonts w:ascii="Arial" w:hAnsi="Arial" w:cs="Arial"/>
          <w:b/>
          <w:i/>
          <w:iCs/>
          <w:color w:val="000000"/>
          <w:lang w:val="en-US"/>
        </w:rPr>
        <w:t>pu</w:t>
      </w:r>
      <w:r w:rsidRPr="00BC01D6">
        <w:rPr>
          <w:rFonts w:ascii="Arial" w:hAnsi="Arial" w:cs="Arial"/>
          <w:b/>
          <w:i/>
          <w:iCs/>
          <w:color w:val="000000"/>
          <w:spacing w:val="-1"/>
          <w:lang w:val="en-US"/>
        </w:rPr>
        <w:t>t</w:t>
      </w:r>
      <w:r w:rsidRPr="00BC01D6">
        <w:rPr>
          <w:rFonts w:ascii="Arial" w:hAnsi="Arial" w:cs="Arial"/>
          <w:b/>
          <w:i/>
          <w:iCs/>
          <w:color w:val="000000"/>
          <w:lang w:val="en-US"/>
        </w:rPr>
        <w:t>er</w:t>
      </w:r>
      <w:r w:rsidRPr="00BC01D6">
        <w:rPr>
          <w:rFonts w:ascii="Arial" w:hAnsi="Arial" w:cs="Arial"/>
          <w:b/>
          <w:i/>
          <w:iCs/>
          <w:color w:val="000000"/>
          <w:spacing w:val="1"/>
          <w:lang w:val="en-US"/>
        </w:rPr>
        <w:t xml:space="preserve"> p</w:t>
      </w:r>
      <w:r w:rsidRPr="00BC01D6">
        <w:rPr>
          <w:rFonts w:ascii="Arial" w:hAnsi="Arial" w:cs="Arial"/>
          <w:b/>
          <w:i/>
          <w:iCs/>
          <w:color w:val="000000"/>
          <w:spacing w:val="-1"/>
          <w:lang w:val="en-US"/>
        </w:rPr>
        <w:t>ro</w:t>
      </w:r>
      <w:r w:rsidRPr="00BC01D6">
        <w:rPr>
          <w:rFonts w:ascii="Arial" w:hAnsi="Arial" w:cs="Arial"/>
          <w:b/>
          <w:i/>
          <w:iCs/>
          <w:color w:val="000000"/>
          <w:spacing w:val="1"/>
          <w:lang w:val="en-US"/>
        </w:rPr>
        <w:t>g</w:t>
      </w:r>
      <w:r w:rsidRPr="00BC01D6">
        <w:rPr>
          <w:rFonts w:ascii="Arial" w:hAnsi="Arial" w:cs="Arial"/>
          <w:b/>
          <w:i/>
          <w:iCs/>
          <w:color w:val="000000"/>
          <w:lang w:val="en-US"/>
        </w:rPr>
        <w:t>r</w:t>
      </w:r>
      <w:r w:rsidRPr="00BC01D6">
        <w:rPr>
          <w:rFonts w:ascii="Arial" w:hAnsi="Arial" w:cs="Arial"/>
          <w:b/>
          <w:i/>
          <w:iCs/>
          <w:color w:val="000000"/>
          <w:spacing w:val="-1"/>
          <w:lang w:val="en-US"/>
        </w:rPr>
        <w:t>a</w:t>
      </w:r>
      <w:r w:rsidRPr="00BC01D6">
        <w:rPr>
          <w:rFonts w:ascii="Arial" w:hAnsi="Arial" w:cs="Arial"/>
          <w:b/>
          <w:i/>
          <w:iCs/>
          <w:color w:val="000000"/>
          <w:lang w:val="en-US"/>
        </w:rPr>
        <w:t>ms a</w:t>
      </w:r>
      <w:r w:rsidRPr="00BC01D6">
        <w:rPr>
          <w:rFonts w:ascii="Arial" w:hAnsi="Arial" w:cs="Arial"/>
          <w:b/>
          <w:i/>
          <w:iCs/>
          <w:color w:val="000000"/>
          <w:spacing w:val="-1"/>
          <w:lang w:val="en-US"/>
        </w:rPr>
        <w:t>n</w:t>
      </w:r>
      <w:r w:rsidRPr="00BC01D6">
        <w:rPr>
          <w:rFonts w:ascii="Arial" w:hAnsi="Arial" w:cs="Arial"/>
          <w:b/>
          <w:i/>
          <w:iCs/>
          <w:color w:val="000000"/>
          <w:lang w:val="en-US"/>
        </w:rPr>
        <w:t>d</w:t>
      </w:r>
      <w:r w:rsidRPr="00BC01D6">
        <w:rPr>
          <w:rFonts w:ascii="Arial" w:hAnsi="Arial" w:cs="Arial"/>
          <w:b/>
          <w:i/>
          <w:iCs/>
          <w:color w:val="000000"/>
          <w:spacing w:val="1"/>
          <w:lang w:val="en-US"/>
        </w:rPr>
        <w:t xml:space="preserve"> </w:t>
      </w:r>
      <w:r w:rsidRPr="00BC01D6">
        <w:rPr>
          <w:rFonts w:ascii="Arial" w:hAnsi="Arial" w:cs="Arial"/>
          <w:b/>
          <w:i/>
          <w:iCs/>
          <w:color w:val="000000"/>
          <w:lang w:val="en-US"/>
        </w:rPr>
        <w:t>electron</w:t>
      </w:r>
      <w:r w:rsidRPr="00BC01D6">
        <w:rPr>
          <w:rFonts w:ascii="Arial" w:hAnsi="Arial" w:cs="Arial"/>
          <w:b/>
          <w:i/>
          <w:iCs/>
          <w:color w:val="000000"/>
          <w:spacing w:val="-1"/>
          <w:lang w:val="en-US"/>
        </w:rPr>
        <w:t>i</w:t>
      </w:r>
      <w:r w:rsidRPr="00BC01D6">
        <w:rPr>
          <w:rFonts w:ascii="Arial" w:hAnsi="Arial" w:cs="Arial"/>
          <w:b/>
          <w:i/>
          <w:iCs/>
          <w:color w:val="000000"/>
          <w:lang w:val="en-US"/>
        </w:rPr>
        <w:t>c</w:t>
      </w:r>
      <w:r w:rsidRPr="00BC01D6">
        <w:rPr>
          <w:rFonts w:ascii="Arial" w:hAnsi="Arial" w:cs="Arial"/>
          <w:b/>
          <w:i/>
          <w:iCs/>
          <w:color w:val="000000"/>
          <w:spacing w:val="1"/>
          <w:lang w:val="en-US"/>
        </w:rPr>
        <w:t xml:space="preserve"> </w:t>
      </w:r>
      <w:r w:rsidRPr="00BC01D6">
        <w:rPr>
          <w:rFonts w:ascii="Arial" w:hAnsi="Arial" w:cs="Arial"/>
          <w:b/>
          <w:i/>
          <w:iCs/>
          <w:color w:val="000000"/>
          <w:spacing w:val="-1"/>
          <w:lang w:val="en-US"/>
        </w:rPr>
        <w:t>d</w:t>
      </w:r>
      <w:r w:rsidRPr="00BC01D6">
        <w:rPr>
          <w:rFonts w:ascii="Arial" w:hAnsi="Arial" w:cs="Arial"/>
          <w:b/>
          <w:i/>
          <w:iCs/>
          <w:color w:val="000000"/>
          <w:spacing w:val="1"/>
          <w:lang w:val="en-US"/>
        </w:rPr>
        <w:t>o</w:t>
      </w:r>
      <w:r w:rsidRPr="00BC01D6">
        <w:rPr>
          <w:rFonts w:ascii="Arial" w:hAnsi="Arial" w:cs="Arial"/>
          <w:b/>
          <w:i/>
          <w:iCs/>
          <w:color w:val="000000"/>
          <w:spacing w:val="-1"/>
          <w:lang w:val="en-US"/>
        </w:rPr>
        <w:t>cu</w:t>
      </w:r>
      <w:r w:rsidRPr="00BC01D6">
        <w:rPr>
          <w:rFonts w:ascii="Arial" w:hAnsi="Arial" w:cs="Arial"/>
          <w:b/>
          <w:i/>
          <w:iCs/>
          <w:color w:val="000000"/>
          <w:lang w:val="en-US"/>
        </w:rPr>
        <w:t>men</w:t>
      </w:r>
      <w:r w:rsidRPr="00BC01D6">
        <w:rPr>
          <w:rFonts w:ascii="Arial" w:hAnsi="Arial" w:cs="Arial"/>
          <w:b/>
          <w:i/>
          <w:iCs/>
          <w:color w:val="000000"/>
          <w:spacing w:val="-1"/>
          <w:lang w:val="en-US"/>
        </w:rPr>
        <w:t>ts (when available online)</w:t>
      </w:r>
      <w:r w:rsidRPr="00BC01D6">
        <w:rPr>
          <w:rFonts w:ascii="Arial" w:hAnsi="Arial" w:cs="Arial"/>
          <w:b/>
          <w:i/>
          <w:iCs/>
          <w:color w:val="000000"/>
          <w:lang w:val="en-US"/>
        </w:rPr>
        <w:t>:</w:t>
      </w:r>
      <w:r w:rsidRPr="00BC01D6">
        <w:rPr>
          <w:rFonts w:ascii="Arial" w:hAnsi="Arial" w:cs="Arial"/>
          <w:b/>
          <w:i/>
          <w:iCs/>
          <w:color w:val="000000"/>
          <w:spacing w:val="1"/>
          <w:lang w:val="en-US"/>
        </w:rPr>
        <w:t xml:space="preserve"> </w:t>
      </w:r>
    </w:p>
    <w:p w14:paraId="27196CAC" w14:textId="77777777" w:rsidR="00CE6EDE" w:rsidRPr="00BC01D6" w:rsidRDefault="00CE6EDE" w:rsidP="00CE6EDE">
      <w:pPr>
        <w:jc w:val="both"/>
        <w:rPr>
          <w:rFonts w:ascii="Arial" w:hAnsi="Arial" w:cs="Arial"/>
          <w:iCs/>
          <w:spacing w:val="1"/>
          <w:lang w:val="en-US"/>
        </w:rPr>
      </w:pPr>
      <w:r w:rsidRPr="00BC01D6">
        <w:rPr>
          <w:rFonts w:ascii="Arial" w:hAnsi="Arial" w:cs="Arial"/>
          <w:lang w:val="en-US"/>
        </w:rPr>
        <w:t>Legislative body. Number of Congress, Session. (</w:t>
      </w:r>
      <w:proofErr w:type="gramStart"/>
      <w:r w:rsidRPr="00BC01D6">
        <w:rPr>
          <w:rFonts w:ascii="Arial" w:hAnsi="Arial" w:cs="Arial"/>
          <w:lang w:val="en-US"/>
        </w:rPr>
        <w:t>year</w:t>
      </w:r>
      <w:proofErr w:type="gramEnd"/>
      <w:r w:rsidRPr="00BC01D6">
        <w:rPr>
          <w:rFonts w:ascii="Arial" w:hAnsi="Arial" w:cs="Arial"/>
          <w:lang w:val="en-US"/>
        </w:rPr>
        <w:t xml:space="preserve">, month day). </w:t>
      </w:r>
      <w:r w:rsidRPr="00BC01D6">
        <w:rPr>
          <w:rFonts w:ascii="Arial" w:hAnsi="Arial" w:cs="Arial"/>
          <w:i/>
          <w:iCs/>
          <w:lang w:val="en-US"/>
        </w:rPr>
        <w:t>Number of bill or resolution</w:t>
      </w:r>
      <w:r w:rsidRPr="00BC01D6">
        <w:rPr>
          <w:rFonts w:ascii="Arial" w:hAnsi="Arial" w:cs="Arial"/>
          <w:lang w:val="en-US"/>
        </w:rPr>
        <w:t xml:space="preserve">, </w:t>
      </w:r>
      <w:r w:rsidRPr="00BC01D6">
        <w:rPr>
          <w:rFonts w:ascii="Arial" w:hAnsi="Arial" w:cs="Arial"/>
          <w:i/>
          <w:iCs/>
          <w:lang w:val="en-US"/>
        </w:rPr>
        <w:t>Title</w:t>
      </w:r>
      <w:r w:rsidRPr="00BC01D6">
        <w:rPr>
          <w:rFonts w:ascii="Arial" w:hAnsi="Arial" w:cs="Arial"/>
          <w:lang w:val="en-US"/>
        </w:rPr>
        <w:t>. [Type of medium]. Available: site/path/file</w:t>
      </w:r>
    </w:p>
    <w:p w14:paraId="156ACFE3" w14:textId="77777777" w:rsidR="00CE6EDE" w:rsidRPr="00BC01D6" w:rsidRDefault="00CE6EDE" w:rsidP="00CE6EDE">
      <w:pPr>
        <w:jc w:val="both"/>
        <w:rPr>
          <w:rFonts w:ascii="Arial" w:hAnsi="Arial" w:cs="Arial"/>
          <w:lang w:val="en-US"/>
        </w:rPr>
      </w:pPr>
      <w:r w:rsidRPr="00BC01D6">
        <w:rPr>
          <w:rFonts w:ascii="Arial" w:hAnsi="Arial" w:cs="Arial"/>
          <w:b/>
          <w:i/>
          <w:iCs/>
          <w:spacing w:val="1"/>
          <w:lang w:val="en-US"/>
        </w:rPr>
        <w:t xml:space="preserve">NOTE: </w:t>
      </w:r>
      <w:r w:rsidRPr="00BC01D6">
        <w:rPr>
          <w:rFonts w:ascii="Arial" w:hAnsi="Arial" w:cs="Arial"/>
          <w:lang w:val="en-US"/>
        </w:rPr>
        <w:t>I</w:t>
      </w:r>
      <w:r w:rsidRPr="00BC01D6">
        <w:rPr>
          <w:rFonts w:ascii="Arial" w:hAnsi="Arial" w:cs="Arial"/>
          <w:spacing w:val="-1"/>
          <w:lang w:val="en-US"/>
        </w:rPr>
        <w:t>S</w:t>
      </w:r>
      <w:r w:rsidRPr="00BC01D6">
        <w:rPr>
          <w:rFonts w:ascii="Arial" w:hAnsi="Arial" w:cs="Arial"/>
          <w:lang w:val="en-US"/>
        </w:rPr>
        <w:t>O</w:t>
      </w:r>
      <w:r w:rsidRPr="00BC01D6">
        <w:rPr>
          <w:rFonts w:ascii="Arial" w:hAnsi="Arial" w:cs="Arial"/>
          <w:spacing w:val="1"/>
          <w:lang w:val="en-US"/>
        </w:rPr>
        <w:t xml:space="preserve"> </w:t>
      </w:r>
      <w:r w:rsidRPr="00BC01D6">
        <w:rPr>
          <w:rFonts w:ascii="Arial" w:hAnsi="Arial" w:cs="Arial"/>
          <w:lang w:val="en-US"/>
        </w:rPr>
        <w:t>r</w:t>
      </w:r>
      <w:r w:rsidRPr="00BC01D6">
        <w:rPr>
          <w:rFonts w:ascii="Arial" w:hAnsi="Arial" w:cs="Arial"/>
          <w:spacing w:val="-1"/>
          <w:lang w:val="en-US"/>
        </w:rPr>
        <w:t>e</w:t>
      </w:r>
      <w:r w:rsidRPr="00BC01D6">
        <w:rPr>
          <w:rFonts w:ascii="Arial" w:hAnsi="Arial" w:cs="Arial"/>
          <w:lang w:val="en-US"/>
        </w:rPr>
        <w:t>commends</w:t>
      </w:r>
      <w:r w:rsidRPr="00BC01D6">
        <w:rPr>
          <w:rFonts w:ascii="Arial" w:hAnsi="Arial" w:cs="Arial"/>
          <w:spacing w:val="40"/>
          <w:lang w:val="en-US"/>
        </w:rPr>
        <w:t xml:space="preserve"> </w:t>
      </w:r>
      <w:r w:rsidRPr="00BC01D6">
        <w:rPr>
          <w:rFonts w:ascii="Arial" w:hAnsi="Arial" w:cs="Arial"/>
          <w:lang w:val="en-US"/>
        </w:rPr>
        <w:t>that</w:t>
      </w:r>
      <w:r w:rsidRPr="00BC01D6">
        <w:rPr>
          <w:rFonts w:ascii="Arial" w:hAnsi="Arial" w:cs="Arial"/>
          <w:spacing w:val="38"/>
          <w:lang w:val="en-US"/>
        </w:rPr>
        <w:t xml:space="preserve"> </w:t>
      </w:r>
      <w:r w:rsidRPr="00BC01D6">
        <w:rPr>
          <w:rFonts w:ascii="Arial" w:hAnsi="Arial" w:cs="Arial"/>
          <w:lang w:val="en-US"/>
        </w:rPr>
        <w:t>capitalization</w:t>
      </w:r>
      <w:r w:rsidRPr="00BC01D6">
        <w:rPr>
          <w:rFonts w:ascii="Arial" w:hAnsi="Arial" w:cs="Arial"/>
          <w:spacing w:val="40"/>
          <w:lang w:val="en-US"/>
        </w:rPr>
        <w:t xml:space="preserve"> </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llow</w:t>
      </w:r>
      <w:r w:rsidRPr="00BC01D6">
        <w:rPr>
          <w:rFonts w:ascii="Arial" w:hAnsi="Arial" w:cs="Arial"/>
          <w:spacing w:val="40"/>
          <w:lang w:val="en-US"/>
        </w:rPr>
        <w:t xml:space="preserve"> </w:t>
      </w:r>
      <w:r w:rsidRPr="00BC01D6">
        <w:rPr>
          <w:rFonts w:ascii="Arial" w:hAnsi="Arial" w:cs="Arial"/>
          <w:lang w:val="en-US"/>
        </w:rPr>
        <w:t>the</w:t>
      </w:r>
      <w:r w:rsidRPr="00BC01D6">
        <w:rPr>
          <w:rFonts w:ascii="Arial" w:hAnsi="Arial" w:cs="Arial"/>
          <w:spacing w:val="40"/>
          <w:lang w:val="en-US"/>
        </w:rPr>
        <w:t xml:space="preserve"> </w:t>
      </w:r>
      <w:r w:rsidRPr="00BC01D6">
        <w:rPr>
          <w:rFonts w:ascii="Arial" w:hAnsi="Arial" w:cs="Arial"/>
          <w:lang w:val="en-US"/>
        </w:rPr>
        <w:t>accepted</w:t>
      </w:r>
      <w:r w:rsidRPr="00BC01D6">
        <w:rPr>
          <w:rFonts w:ascii="Arial" w:hAnsi="Arial" w:cs="Arial"/>
          <w:spacing w:val="40"/>
          <w:lang w:val="en-US"/>
        </w:rPr>
        <w:t xml:space="preserve"> </w:t>
      </w:r>
      <w:r w:rsidRPr="00BC01D6">
        <w:rPr>
          <w:rFonts w:ascii="Arial" w:hAnsi="Arial" w:cs="Arial"/>
          <w:lang w:val="en-US"/>
        </w:rPr>
        <w:t>practice</w:t>
      </w:r>
      <w:r w:rsidRPr="00BC01D6">
        <w:rPr>
          <w:rFonts w:ascii="Arial" w:hAnsi="Arial" w:cs="Arial"/>
          <w:spacing w:val="40"/>
          <w:lang w:val="en-US"/>
        </w:rPr>
        <w:t xml:space="preserve"> </w:t>
      </w:r>
      <w:r w:rsidRPr="00BC01D6">
        <w:rPr>
          <w:rFonts w:ascii="Arial" w:hAnsi="Arial" w:cs="Arial"/>
          <w:lang w:val="en-US"/>
        </w:rPr>
        <w:t>for 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la</w:t>
      </w:r>
      <w:r w:rsidRPr="00BC01D6">
        <w:rPr>
          <w:rFonts w:ascii="Arial" w:hAnsi="Arial" w:cs="Arial"/>
          <w:spacing w:val="-1"/>
          <w:lang w:val="en-US"/>
        </w:rPr>
        <w:t>n</w:t>
      </w:r>
      <w:r w:rsidRPr="00BC01D6">
        <w:rPr>
          <w:rFonts w:ascii="Arial" w:hAnsi="Arial" w:cs="Arial"/>
          <w:lang w:val="en-US"/>
        </w:rPr>
        <w:t>gu</w:t>
      </w:r>
      <w:r w:rsidRPr="00BC01D6">
        <w:rPr>
          <w:rFonts w:ascii="Arial" w:hAnsi="Arial" w:cs="Arial"/>
          <w:spacing w:val="-1"/>
          <w:lang w:val="en-US"/>
        </w:rPr>
        <w:t>a</w:t>
      </w:r>
      <w:r w:rsidRPr="00BC01D6">
        <w:rPr>
          <w:rFonts w:ascii="Arial" w:hAnsi="Arial" w:cs="Arial"/>
          <w:lang w:val="en-US"/>
        </w:rPr>
        <w:t>ge</w:t>
      </w:r>
      <w:r w:rsidRPr="00BC01D6">
        <w:rPr>
          <w:rFonts w:ascii="Arial" w:hAnsi="Arial" w:cs="Arial"/>
          <w:spacing w:val="-1"/>
          <w:lang w:val="en-US"/>
        </w:rPr>
        <w:t xml:space="preserve"> o</w:t>
      </w:r>
      <w:r w:rsidRPr="00BC01D6">
        <w:rPr>
          <w:rFonts w:ascii="Arial" w:hAnsi="Arial" w:cs="Arial"/>
          <w:lang w:val="en-US"/>
        </w:rPr>
        <w:t>r</w:t>
      </w:r>
      <w:r w:rsidRPr="00BC01D6">
        <w:rPr>
          <w:rFonts w:ascii="Arial" w:hAnsi="Arial" w:cs="Arial"/>
          <w:spacing w:val="1"/>
          <w:lang w:val="en-US"/>
        </w:rPr>
        <w:t xml:space="preserve"> </w:t>
      </w:r>
      <w:r w:rsidRPr="00BC01D6">
        <w:rPr>
          <w:rFonts w:ascii="Arial" w:hAnsi="Arial" w:cs="Arial"/>
          <w:lang w:val="en-US"/>
        </w:rPr>
        <w:t>s</w:t>
      </w:r>
      <w:r w:rsidRPr="00BC01D6">
        <w:rPr>
          <w:rFonts w:ascii="Arial" w:hAnsi="Arial" w:cs="Arial"/>
          <w:spacing w:val="-1"/>
          <w:lang w:val="en-US"/>
        </w:rPr>
        <w:t>c</w:t>
      </w:r>
      <w:r w:rsidRPr="00BC01D6">
        <w:rPr>
          <w:rFonts w:ascii="Arial" w:hAnsi="Arial" w:cs="Arial"/>
          <w:lang w:val="en-US"/>
        </w:rPr>
        <w:t xml:space="preserve">ript in </w:t>
      </w:r>
      <w:r w:rsidRPr="00BC01D6">
        <w:rPr>
          <w:rFonts w:ascii="Arial" w:hAnsi="Arial" w:cs="Arial"/>
          <w:spacing w:val="-1"/>
          <w:lang w:val="en-US"/>
        </w:rPr>
        <w:t>w</w:t>
      </w:r>
      <w:r w:rsidRPr="00BC01D6">
        <w:rPr>
          <w:rFonts w:ascii="Arial" w:hAnsi="Arial" w:cs="Arial"/>
          <w:spacing w:val="1"/>
          <w:lang w:val="en-US"/>
        </w:rPr>
        <w:t>h</w:t>
      </w:r>
      <w:r w:rsidRPr="00BC01D6">
        <w:rPr>
          <w:rFonts w:ascii="Arial" w:hAnsi="Arial" w:cs="Arial"/>
          <w:lang w:val="en-US"/>
        </w:rPr>
        <w:t>i</w:t>
      </w:r>
      <w:r w:rsidRPr="00BC01D6">
        <w:rPr>
          <w:rFonts w:ascii="Arial" w:hAnsi="Arial" w:cs="Arial"/>
          <w:spacing w:val="-1"/>
          <w:lang w:val="en-US"/>
        </w:rPr>
        <w:t>c</w:t>
      </w:r>
      <w:r w:rsidRPr="00BC01D6">
        <w:rPr>
          <w:rFonts w:ascii="Arial" w:hAnsi="Arial" w:cs="Arial"/>
          <w:lang w:val="en-US"/>
        </w:rPr>
        <w:t>h</w:t>
      </w:r>
      <w:r w:rsidRPr="00BC01D6">
        <w:rPr>
          <w:rFonts w:ascii="Arial" w:hAnsi="Arial" w:cs="Arial"/>
          <w:spacing w:val="1"/>
          <w:lang w:val="en-US"/>
        </w:rPr>
        <w:t xml:space="preserve"> </w:t>
      </w:r>
      <w:r w:rsidRPr="00BC01D6">
        <w:rPr>
          <w:rFonts w:ascii="Arial" w:hAnsi="Arial" w:cs="Arial"/>
          <w:lang w:val="en-US"/>
        </w:rPr>
        <w:t>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i</w:t>
      </w:r>
      <w:r w:rsidRPr="00BC01D6">
        <w:rPr>
          <w:rFonts w:ascii="Arial" w:hAnsi="Arial" w:cs="Arial"/>
          <w:spacing w:val="-1"/>
          <w:lang w:val="en-US"/>
        </w:rPr>
        <w:t>n</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r</w:t>
      </w:r>
      <w:r w:rsidRPr="00BC01D6">
        <w:rPr>
          <w:rFonts w:ascii="Arial" w:hAnsi="Arial" w:cs="Arial"/>
          <w:spacing w:val="-2"/>
          <w:lang w:val="en-US"/>
        </w:rPr>
        <w:t>m</w:t>
      </w:r>
      <w:r w:rsidRPr="00BC01D6">
        <w:rPr>
          <w:rFonts w:ascii="Arial" w:hAnsi="Arial" w:cs="Arial"/>
          <w:lang w:val="en-US"/>
        </w:rPr>
        <w:t>ation is</w:t>
      </w:r>
      <w:r w:rsidRPr="00BC01D6">
        <w:rPr>
          <w:rFonts w:ascii="Arial" w:hAnsi="Arial" w:cs="Arial"/>
          <w:spacing w:val="-1"/>
          <w:lang w:val="en-US"/>
        </w:rPr>
        <w:t xml:space="preserve"> </w:t>
      </w:r>
      <w:r w:rsidRPr="00BC01D6">
        <w:rPr>
          <w:rFonts w:ascii="Arial" w:hAnsi="Arial" w:cs="Arial"/>
          <w:lang w:val="en-US"/>
        </w:rPr>
        <w:t>giv</w:t>
      </w:r>
      <w:r w:rsidRPr="00BC01D6">
        <w:rPr>
          <w:rFonts w:ascii="Arial" w:hAnsi="Arial" w:cs="Arial"/>
          <w:spacing w:val="-1"/>
          <w:lang w:val="en-US"/>
        </w:rPr>
        <w:t>e</w:t>
      </w:r>
      <w:r w:rsidRPr="00BC01D6">
        <w:rPr>
          <w:rFonts w:ascii="Arial" w:hAnsi="Arial" w:cs="Arial"/>
          <w:lang w:val="en-US"/>
        </w:rPr>
        <w:t>n.</w:t>
      </w:r>
    </w:p>
    <w:p w14:paraId="3DB6034B"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w:t>
      </w:r>
      <w:proofErr w:type="spellEnd"/>
      <w:r w:rsidRPr="00053A62">
        <w:rPr>
          <w:rFonts w:ascii="Arial" w:hAnsi="Arial" w:cs="Arial"/>
          <w:i/>
          <w:iCs/>
        </w:rPr>
        <w:t>:</w:t>
      </w:r>
    </w:p>
    <w:p w14:paraId="0AA92732"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U.S. House. 102nd Congress, 1st Session. (1991, Jan. 11). </w:t>
      </w:r>
      <w:r w:rsidRPr="00BC01D6">
        <w:rPr>
          <w:rFonts w:ascii="Arial" w:hAnsi="Arial" w:cs="Arial"/>
          <w:i/>
          <w:iCs/>
          <w:sz w:val="22"/>
          <w:szCs w:val="22"/>
        </w:rPr>
        <w:t>H. Con. Res. 1, Sense of the Congress on Approval of Military Action</w:t>
      </w:r>
      <w:r w:rsidRPr="00BC01D6">
        <w:rPr>
          <w:rFonts w:ascii="Arial" w:hAnsi="Arial" w:cs="Arial"/>
          <w:sz w:val="22"/>
          <w:szCs w:val="22"/>
        </w:rPr>
        <w:t xml:space="preserve">. [Online]. Available: LEXIS Library: GENFED File: BILLS </w:t>
      </w:r>
    </w:p>
    <w:p w14:paraId="16515F91" w14:textId="77777777" w:rsidR="00CE6EDE" w:rsidRDefault="00CE6EDE" w:rsidP="00CE6EDE">
      <w:pPr>
        <w:pStyle w:val="References"/>
        <w:numPr>
          <w:ilvl w:val="0"/>
          <w:numId w:val="0"/>
        </w:numPr>
        <w:ind w:left="1170"/>
      </w:pPr>
    </w:p>
    <w:p w14:paraId="4ACBEC35" w14:textId="77777777" w:rsidR="00CE6EDE" w:rsidRDefault="00CE6EDE" w:rsidP="00CE6EDE">
      <w:pPr>
        <w:pStyle w:val="References"/>
        <w:numPr>
          <w:ilvl w:val="0"/>
          <w:numId w:val="0"/>
        </w:numPr>
        <w:ind w:left="1170"/>
      </w:pPr>
    </w:p>
    <w:p w14:paraId="0C317F61" w14:textId="77777777" w:rsidR="00CE6EDE" w:rsidRDefault="00CE6EDE" w:rsidP="00CE6EDE">
      <w:pPr>
        <w:pStyle w:val="References"/>
        <w:numPr>
          <w:ilvl w:val="0"/>
          <w:numId w:val="0"/>
        </w:numPr>
        <w:ind w:left="1170"/>
      </w:pPr>
    </w:p>
    <w:p w14:paraId="61F062B6" w14:textId="77777777" w:rsidR="00CE6EDE" w:rsidRPr="00BC01D6" w:rsidRDefault="00CE6EDE" w:rsidP="00CE6EDE">
      <w:pPr>
        <w:autoSpaceDE w:val="0"/>
        <w:autoSpaceDN w:val="0"/>
        <w:adjustRightInd w:val="0"/>
        <w:jc w:val="both"/>
        <w:rPr>
          <w:rFonts w:ascii="Arial" w:hAnsi="Arial" w:cs="Arial"/>
          <w:b/>
          <w:i/>
          <w:iCs/>
          <w:lang w:val="en-US"/>
        </w:rPr>
      </w:pPr>
      <w:r w:rsidRPr="00BC01D6">
        <w:rPr>
          <w:rFonts w:ascii="Arial" w:hAnsi="Arial" w:cs="Arial"/>
          <w:b/>
          <w:i/>
          <w:iCs/>
          <w:lang w:val="en-US"/>
        </w:rPr>
        <w:t>Basic format for patents (when available online):</w:t>
      </w:r>
    </w:p>
    <w:p w14:paraId="5E07BBFA" w14:textId="77777777" w:rsidR="00CE6EDE" w:rsidRPr="00BC01D6" w:rsidRDefault="00CE6EDE" w:rsidP="00CE6EDE">
      <w:pPr>
        <w:jc w:val="both"/>
        <w:rPr>
          <w:rFonts w:ascii="Arial" w:hAnsi="Arial" w:cs="Arial"/>
        </w:rPr>
      </w:pPr>
      <w:r w:rsidRPr="00BC01D6">
        <w:rPr>
          <w:rFonts w:ascii="Arial" w:hAnsi="Arial" w:cs="Arial"/>
          <w:lang w:val="en-US"/>
        </w:rPr>
        <w:t>Name of the invention, by inventor’s name. (</w:t>
      </w:r>
      <w:proofErr w:type="gramStart"/>
      <w:r w:rsidRPr="00BC01D6">
        <w:rPr>
          <w:rFonts w:ascii="Arial" w:hAnsi="Arial" w:cs="Arial"/>
          <w:lang w:val="en-US"/>
        </w:rPr>
        <w:t>year</w:t>
      </w:r>
      <w:proofErr w:type="gramEnd"/>
      <w:r w:rsidRPr="00BC01D6">
        <w:rPr>
          <w:rFonts w:ascii="Arial" w:hAnsi="Arial" w:cs="Arial"/>
          <w:lang w:val="en-US"/>
        </w:rPr>
        <w:t xml:space="preserve">, month day). </w:t>
      </w:r>
      <w:r w:rsidRPr="00BC01D6">
        <w:rPr>
          <w:rFonts w:ascii="Arial" w:hAnsi="Arial" w:cs="Arial"/>
          <w:iCs/>
          <w:lang w:val="en-US"/>
        </w:rPr>
        <w:t>Patent Number</w:t>
      </w:r>
      <w:r w:rsidRPr="00BC01D6">
        <w:rPr>
          <w:rFonts w:ascii="Arial" w:hAnsi="Arial" w:cs="Arial"/>
          <w:i/>
          <w:iCs/>
          <w:lang w:val="en-US"/>
        </w:rPr>
        <w:t xml:space="preserve"> </w:t>
      </w:r>
      <w:r w:rsidRPr="00BC01D6">
        <w:rPr>
          <w:rFonts w:ascii="Arial" w:hAnsi="Arial" w:cs="Arial"/>
          <w:lang w:val="en-US"/>
        </w:rPr>
        <w:t xml:space="preserve">[Type of medium].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file</w:t>
      </w:r>
    </w:p>
    <w:p w14:paraId="69C35A2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w:t>
      </w:r>
      <w:proofErr w:type="spellEnd"/>
      <w:r w:rsidRPr="00053A62">
        <w:rPr>
          <w:rFonts w:ascii="Arial" w:hAnsi="Arial" w:cs="Arial"/>
          <w:i/>
          <w:iCs/>
        </w:rPr>
        <w:t>:</w:t>
      </w:r>
    </w:p>
    <w:p w14:paraId="06679A4A" w14:textId="77777777" w:rsidR="00CE6EDE" w:rsidRPr="00DB360B" w:rsidRDefault="00CE6EDE" w:rsidP="00CE6EDE">
      <w:pPr>
        <w:pStyle w:val="References"/>
        <w:rPr>
          <w:rFonts w:ascii="Arial" w:hAnsi="Arial" w:cs="Arial"/>
          <w:i/>
          <w:iCs/>
          <w:sz w:val="22"/>
          <w:szCs w:val="22"/>
        </w:rPr>
      </w:pPr>
      <w:r w:rsidRPr="00DB360B">
        <w:rPr>
          <w:rFonts w:ascii="Arial" w:hAnsi="Arial" w:cs="Arial"/>
          <w:sz w:val="22"/>
          <w:szCs w:val="22"/>
        </w:rPr>
        <w:t xml:space="preserve">Musical toothbrush with mirror, by L.M.R. Brooks. (1992, May 19). </w:t>
      </w:r>
      <w:r w:rsidRPr="00DB360B">
        <w:rPr>
          <w:rFonts w:ascii="Arial" w:hAnsi="Arial" w:cs="Arial"/>
          <w:iCs/>
          <w:sz w:val="22"/>
          <w:szCs w:val="22"/>
        </w:rPr>
        <w:t xml:space="preserve">Patent D 326 189 </w:t>
      </w:r>
    </w:p>
    <w:p w14:paraId="4F96BADC" w14:textId="77777777" w:rsidR="00CE6EDE" w:rsidRPr="00DB360B" w:rsidRDefault="00CE6EDE" w:rsidP="00CE6EDE">
      <w:pPr>
        <w:pStyle w:val="References"/>
        <w:numPr>
          <w:ilvl w:val="0"/>
          <w:numId w:val="0"/>
        </w:numPr>
        <w:ind w:left="360"/>
        <w:rPr>
          <w:rFonts w:ascii="Arial" w:hAnsi="Arial" w:cs="Arial"/>
          <w:i/>
          <w:iCs/>
          <w:sz w:val="22"/>
          <w:szCs w:val="22"/>
        </w:rPr>
      </w:pPr>
      <w:r w:rsidRPr="00DB360B">
        <w:rPr>
          <w:rFonts w:ascii="Arial" w:hAnsi="Arial" w:cs="Arial"/>
          <w:sz w:val="22"/>
          <w:szCs w:val="22"/>
        </w:rPr>
        <w:t xml:space="preserve">                    [Online]. Available: NEXIS Library: LEXPAT File:   DES </w:t>
      </w:r>
    </w:p>
    <w:p w14:paraId="648B69AE" w14:textId="77777777" w:rsidR="00CE6EDE" w:rsidRDefault="00CE6EDE" w:rsidP="00CE6EDE">
      <w:pPr>
        <w:widowControl w:val="0"/>
        <w:autoSpaceDE w:val="0"/>
        <w:autoSpaceDN w:val="0"/>
        <w:adjustRightInd w:val="0"/>
        <w:ind w:right="-20"/>
        <w:jc w:val="both"/>
        <w:rPr>
          <w:rFonts w:ascii="Arial" w:hAnsi="Arial" w:cs="Arial"/>
          <w:i/>
          <w:iCs/>
          <w:lang w:val="en-US"/>
        </w:rPr>
      </w:pPr>
    </w:p>
    <w:p w14:paraId="5362174B" w14:textId="77777777" w:rsidR="00CE6EDE" w:rsidRPr="00DB360B" w:rsidRDefault="00CE6EDE" w:rsidP="00CE6EDE">
      <w:pPr>
        <w:widowControl w:val="0"/>
        <w:autoSpaceDE w:val="0"/>
        <w:autoSpaceDN w:val="0"/>
        <w:adjustRightInd w:val="0"/>
        <w:ind w:right="-20"/>
        <w:jc w:val="both"/>
        <w:rPr>
          <w:rFonts w:ascii="Arial" w:hAnsi="Arial" w:cs="Arial"/>
          <w:i/>
          <w:iCs/>
          <w:lang w:val="en-US"/>
        </w:rPr>
      </w:pPr>
    </w:p>
    <w:p w14:paraId="75248557"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lang w:val="en-US"/>
        </w:rPr>
        <w:t>Basic format</w:t>
      </w:r>
      <w:r w:rsidRPr="00DB360B">
        <w:rPr>
          <w:rFonts w:ascii="Arial" w:hAnsi="Arial" w:cs="Arial"/>
          <w:b/>
          <w:i/>
          <w:iCs/>
          <w:color w:val="000000"/>
          <w:lang w:val="en-US"/>
        </w:rPr>
        <w:t xml:space="preserve"> for confer</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lang w:val="en-US"/>
        </w:rPr>
        <w:t>ce p</w:t>
      </w:r>
      <w:r w:rsidRPr="00DB360B">
        <w:rPr>
          <w:rFonts w:ascii="Arial" w:hAnsi="Arial" w:cs="Arial"/>
          <w:b/>
          <w:i/>
          <w:iCs/>
          <w:color w:val="000000"/>
          <w:spacing w:val="-1"/>
          <w:lang w:val="en-US"/>
        </w:rPr>
        <w:t>r</w:t>
      </w:r>
      <w:r w:rsidRPr="00DB360B">
        <w:rPr>
          <w:rFonts w:ascii="Arial" w:hAnsi="Arial" w:cs="Arial"/>
          <w:b/>
          <w:i/>
          <w:iCs/>
          <w:color w:val="000000"/>
          <w:lang w:val="en-US"/>
        </w:rPr>
        <w:t>oceed</w:t>
      </w:r>
      <w:r w:rsidRPr="00DB360B">
        <w:rPr>
          <w:rFonts w:ascii="Arial" w:hAnsi="Arial" w:cs="Arial"/>
          <w:b/>
          <w:i/>
          <w:iCs/>
          <w:color w:val="000000"/>
          <w:spacing w:val="-2"/>
          <w:lang w:val="en-US"/>
        </w:rPr>
        <w:t>i</w:t>
      </w:r>
      <w:r w:rsidRPr="00DB360B">
        <w:rPr>
          <w:rFonts w:ascii="Arial" w:hAnsi="Arial" w:cs="Arial"/>
          <w:b/>
          <w:i/>
          <w:iCs/>
          <w:color w:val="000000"/>
          <w:spacing w:val="1"/>
          <w:lang w:val="en-US"/>
        </w:rPr>
        <w:t>n</w:t>
      </w:r>
      <w:r w:rsidRPr="00DB360B">
        <w:rPr>
          <w:rFonts w:ascii="Arial" w:hAnsi="Arial" w:cs="Arial"/>
          <w:b/>
          <w:i/>
          <w:iCs/>
          <w:color w:val="000000"/>
          <w:lang w:val="en-US"/>
        </w:rPr>
        <w:t>gs (publish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151C466E" w14:textId="77777777" w:rsidR="00CE6EDE" w:rsidRPr="00DB360B" w:rsidRDefault="00CE6EDE" w:rsidP="00CE6EDE">
      <w:pPr>
        <w:jc w:val="both"/>
        <w:rPr>
          <w:rFonts w:ascii="Arial" w:hAnsi="Arial" w:cs="Arial"/>
          <w:i/>
          <w:iCs/>
        </w:rPr>
      </w:pPr>
      <w:r w:rsidRPr="00DB360B">
        <w:rPr>
          <w:rFonts w:ascii="Arial" w:hAnsi="Arial" w:cs="Arial"/>
          <w:lang w:val="en-US"/>
        </w:rPr>
        <w:t xml:space="preserve">J. K. Author, “Title of paper,” in </w:t>
      </w:r>
      <w:r w:rsidRPr="00DB360B">
        <w:rPr>
          <w:rFonts w:ascii="Arial" w:hAnsi="Arial" w:cs="Arial"/>
          <w:i/>
          <w:iCs/>
          <w:lang w:val="en-US"/>
        </w:rPr>
        <w:t>Abbreviated Name of Conf.</w:t>
      </w:r>
      <w:r w:rsidRPr="00DB360B">
        <w:rPr>
          <w:rFonts w:ascii="Arial" w:hAnsi="Arial" w:cs="Arial"/>
          <w:lang w:val="en-US"/>
        </w:rPr>
        <w:t xml:space="preserve">, City of Conf., Abbrev. </w:t>
      </w:r>
      <w:proofErr w:type="spellStart"/>
      <w:r w:rsidRPr="00DB360B">
        <w:rPr>
          <w:rFonts w:ascii="Arial" w:hAnsi="Arial" w:cs="Arial"/>
        </w:rPr>
        <w:t>State</w:t>
      </w:r>
      <w:proofErr w:type="spellEnd"/>
      <w:r w:rsidRPr="00DB360B">
        <w:rPr>
          <w:rFonts w:ascii="Arial" w:hAnsi="Arial" w:cs="Arial"/>
        </w:rPr>
        <w:t xml:space="preserve"> (</w:t>
      </w:r>
      <w:proofErr w:type="spellStart"/>
      <w:r w:rsidRPr="00DB360B">
        <w:rPr>
          <w:rFonts w:ascii="Arial" w:hAnsi="Arial" w:cs="Arial"/>
        </w:rPr>
        <w:t>if</w:t>
      </w:r>
      <w:proofErr w:type="spellEnd"/>
      <w:r w:rsidRPr="00DB360B">
        <w:rPr>
          <w:rFonts w:ascii="Arial" w:hAnsi="Arial" w:cs="Arial"/>
        </w:rPr>
        <w:t xml:space="preserve"> given),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iCs/>
        </w:rPr>
        <w:t>xxxxxx</w:t>
      </w:r>
      <w:proofErr w:type="spellEnd"/>
      <w:r w:rsidRPr="00DB360B">
        <w:rPr>
          <w:rFonts w:ascii="Arial" w:hAnsi="Arial" w:cs="Arial"/>
          <w:i/>
          <w:iCs/>
        </w:rPr>
        <w:t>.</w:t>
      </w:r>
    </w:p>
    <w:p w14:paraId="78C6AC1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78C60A0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D. </w:t>
      </w:r>
      <w:r w:rsidRPr="00DB360B">
        <w:rPr>
          <w:rFonts w:ascii="Arial" w:hAnsi="Arial" w:cs="Arial"/>
          <w:spacing w:val="-1"/>
          <w:sz w:val="22"/>
          <w:szCs w:val="22"/>
        </w:rPr>
        <w:t>B</w:t>
      </w:r>
      <w:r w:rsidRPr="00DB360B">
        <w:rPr>
          <w:rFonts w:ascii="Arial" w:hAnsi="Arial" w:cs="Arial"/>
          <w:sz w:val="22"/>
          <w:szCs w:val="22"/>
        </w:rPr>
        <w:t>. Pa</w:t>
      </w:r>
      <w:r w:rsidRPr="00DB360B">
        <w:rPr>
          <w:rFonts w:ascii="Arial" w:hAnsi="Arial" w:cs="Arial"/>
          <w:spacing w:val="-1"/>
          <w:sz w:val="22"/>
          <w:szCs w:val="22"/>
        </w:rPr>
        <w:t>y</w:t>
      </w:r>
      <w:r w:rsidRPr="00DB360B">
        <w:rPr>
          <w:rFonts w:ascii="Arial" w:hAnsi="Arial" w:cs="Arial"/>
          <w:spacing w:val="1"/>
          <w:sz w:val="22"/>
          <w:szCs w:val="22"/>
        </w:rPr>
        <w:t>n</w:t>
      </w:r>
      <w:r w:rsidRPr="00DB360B">
        <w:rPr>
          <w:rFonts w:ascii="Arial" w:hAnsi="Arial" w:cs="Arial"/>
          <w:sz w:val="22"/>
          <w:szCs w:val="22"/>
        </w:rPr>
        <w:t xml:space="preserve">e </w:t>
      </w:r>
      <w:r w:rsidRPr="00DB360B">
        <w:rPr>
          <w:rFonts w:ascii="Arial" w:hAnsi="Arial" w:cs="Arial"/>
          <w:spacing w:val="-1"/>
          <w:sz w:val="22"/>
          <w:szCs w:val="22"/>
        </w:rPr>
        <w:t>a</w:t>
      </w:r>
      <w:r w:rsidRPr="00DB360B">
        <w:rPr>
          <w:rFonts w:ascii="Arial" w:hAnsi="Arial" w:cs="Arial"/>
          <w:sz w:val="22"/>
          <w:szCs w:val="22"/>
        </w:rPr>
        <w:t xml:space="preserve">nd </w:t>
      </w:r>
      <w:r w:rsidRPr="00DB360B">
        <w:rPr>
          <w:rFonts w:ascii="Arial" w:hAnsi="Arial" w:cs="Arial"/>
          <w:spacing w:val="-1"/>
          <w:sz w:val="22"/>
          <w:szCs w:val="22"/>
        </w:rPr>
        <w:t>J</w:t>
      </w:r>
      <w:r w:rsidRPr="00DB360B">
        <w:rPr>
          <w:rFonts w:ascii="Arial" w:hAnsi="Arial" w:cs="Arial"/>
          <w:sz w:val="22"/>
          <w:szCs w:val="22"/>
        </w:rPr>
        <w:t xml:space="preserve">. </w:t>
      </w:r>
      <w:r w:rsidRPr="00DB360B">
        <w:rPr>
          <w:rFonts w:ascii="Arial" w:hAnsi="Arial" w:cs="Arial"/>
          <w:spacing w:val="-1"/>
          <w:sz w:val="22"/>
          <w:szCs w:val="22"/>
        </w:rPr>
        <w:t>R</w:t>
      </w:r>
      <w:r w:rsidRPr="00DB360B">
        <w:rPr>
          <w:rFonts w:ascii="Arial" w:hAnsi="Arial" w:cs="Arial"/>
          <w:sz w:val="22"/>
          <w:szCs w:val="22"/>
        </w:rPr>
        <w:t>. S</w:t>
      </w:r>
      <w:r w:rsidRPr="00DB360B">
        <w:rPr>
          <w:rFonts w:ascii="Arial" w:hAnsi="Arial" w:cs="Arial"/>
          <w:spacing w:val="-1"/>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 xml:space="preserve">, </w:t>
      </w:r>
      <w:r w:rsidRPr="00DB360B">
        <w:rPr>
          <w:rFonts w:ascii="Arial" w:hAnsi="Arial" w:cs="Arial"/>
          <w:spacing w:val="-1"/>
          <w:sz w:val="22"/>
          <w:szCs w:val="22"/>
        </w:rPr>
        <w:t>“</w:t>
      </w:r>
      <w:r w:rsidRPr="00DB360B">
        <w:rPr>
          <w:rFonts w:ascii="Arial" w:hAnsi="Arial" w:cs="Arial"/>
          <w:spacing w:val="2"/>
          <w:sz w:val="22"/>
          <w:szCs w:val="22"/>
        </w:rPr>
        <w:t>W</w:t>
      </w:r>
      <w:r w:rsidRPr="00DB360B">
        <w:rPr>
          <w:rFonts w:ascii="Arial" w:hAnsi="Arial" w:cs="Arial"/>
          <w:sz w:val="22"/>
          <w:szCs w:val="22"/>
        </w:rPr>
        <w:t>a</w:t>
      </w:r>
      <w:r w:rsidRPr="00DB360B">
        <w:rPr>
          <w:rFonts w:ascii="Arial" w:hAnsi="Arial" w:cs="Arial"/>
          <w:spacing w:val="-1"/>
          <w:sz w:val="22"/>
          <w:szCs w:val="22"/>
        </w:rPr>
        <w:t>v</w:t>
      </w:r>
      <w:r w:rsidRPr="00DB360B">
        <w:rPr>
          <w:rFonts w:ascii="Arial" w:hAnsi="Arial" w:cs="Arial"/>
          <w:sz w:val="22"/>
          <w:szCs w:val="22"/>
        </w:rPr>
        <w:t>ele</w:t>
      </w:r>
      <w:r w:rsidRPr="00DB360B">
        <w:rPr>
          <w:rFonts w:ascii="Arial" w:hAnsi="Arial" w:cs="Arial"/>
          <w:spacing w:val="-1"/>
          <w:sz w:val="22"/>
          <w:szCs w:val="22"/>
        </w:rPr>
        <w:t>n</w:t>
      </w:r>
      <w:r w:rsidRPr="00DB360B">
        <w:rPr>
          <w:rFonts w:ascii="Arial" w:hAnsi="Arial" w:cs="Arial"/>
          <w:sz w:val="22"/>
          <w:szCs w:val="22"/>
        </w:rPr>
        <w:t>g</w:t>
      </w:r>
      <w:r w:rsidRPr="00DB360B">
        <w:rPr>
          <w:rFonts w:ascii="Arial" w:hAnsi="Arial" w:cs="Arial"/>
          <w:spacing w:val="-1"/>
          <w:sz w:val="22"/>
          <w:szCs w:val="22"/>
        </w:rPr>
        <w:t>th</w:t>
      </w:r>
      <w:r w:rsidRPr="00DB360B">
        <w:rPr>
          <w:rFonts w:ascii="Arial" w:hAnsi="Arial" w:cs="Arial"/>
          <w:sz w:val="22"/>
          <w:szCs w:val="22"/>
        </w:rPr>
        <w:t>-sw</w:t>
      </w:r>
      <w:r w:rsidRPr="00DB360B">
        <w:rPr>
          <w:rFonts w:ascii="Arial" w:hAnsi="Arial" w:cs="Arial"/>
          <w:spacing w:val="-1"/>
          <w:sz w:val="22"/>
          <w:szCs w:val="22"/>
        </w:rPr>
        <w:t>it</w:t>
      </w:r>
      <w:r w:rsidRPr="00DB360B">
        <w:rPr>
          <w:rFonts w:ascii="Arial" w:hAnsi="Arial" w:cs="Arial"/>
          <w:sz w:val="22"/>
          <w:szCs w:val="22"/>
        </w:rPr>
        <w:t>ch</w:t>
      </w:r>
      <w:r w:rsidRPr="00DB360B">
        <w:rPr>
          <w:rFonts w:ascii="Arial" w:hAnsi="Arial" w:cs="Arial"/>
          <w:spacing w:val="-1"/>
          <w:sz w:val="22"/>
          <w:szCs w:val="22"/>
        </w:rPr>
        <w:t>e</w:t>
      </w:r>
      <w:r w:rsidRPr="00DB360B">
        <w:rPr>
          <w:rFonts w:ascii="Arial" w:hAnsi="Arial" w:cs="Arial"/>
          <w:sz w:val="22"/>
          <w:szCs w:val="22"/>
        </w:rPr>
        <w:t>d p</w:t>
      </w:r>
      <w:r w:rsidRPr="00DB360B">
        <w:rPr>
          <w:rFonts w:ascii="Arial" w:hAnsi="Arial" w:cs="Arial"/>
          <w:spacing w:val="-1"/>
          <w:sz w:val="22"/>
          <w:szCs w:val="22"/>
        </w:rPr>
        <w:t>a</w:t>
      </w:r>
      <w:r w:rsidRPr="00DB360B">
        <w:rPr>
          <w:rFonts w:ascii="Arial" w:hAnsi="Arial" w:cs="Arial"/>
          <w:sz w:val="22"/>
          <w:szCs w:val="22"/>
        </w:rPr>
        <w:t xml:space="preserve">s- </w:t>
      </w:r>
      <w:proofErr w:type="spellStart"/>
      <w:r w:rsidRPr="00DB360B">
        <w:rPr>
          <w:rFonts w:ascii="Arial" w:hAnsi="Arial" w:cs="Arial"/>
          <w:sz w:val="22"/>
          <w:szCs w:val="22"/>
        </w:rPr>
        <w:t>s</w:t>
      </w:r>
      <w:r w:rsidRPr="00DB360B">
        <w:rPr>
          <w:rFonts w:ascii="Arial" w:hAnsi="Arial" w:cs="Arial"/>
          <w:spacing w:val="-1"/>
          <w:sz w:val="22"/>
          <w:szCs w:val="22"/>
        </w:rPr>
        <w:t>i</w:t>
      </w:r>
      <w:r w:rsidRPr="00DB360B">
        <w:rPr>
          <w:rFonts w:ascii="Arial" w:hAnsi="Arial" w:cs="Arial"/>
          <w:sz w:val="22"/>
          <w:szCs w:val="22"/>
        </w:rPr>
        <w:t>vely</w:t>
      </w:r>
      <w:proofErr w:type="spellEnd"/>
      <w:r w:rsidRPr="00DB360B">
        <w:rPr>
          <w:rFonts w:ascii="Arial" w:hAnsi="Arial" w:cs="Arial"/>
          <w:spacing w:val="1"/>
          <w:sz w:val="22"/>
          <w:szCs w:val="22"/>
        </w:rPr>
        <w:t xml:space="preserve"> </w:t>
      </w:r>
      <w:r w:rsidRPr="00DB360B">
        <w:rPr>
          <w:rFonts w:ascii="Arial" w:hAnsi="Arial" w:cs="Arial"/>
          <w:sz w:val="22"/>
          <w:szCs w:val="22"/>
        </w:rPr>
        <w:t>cou</w:t>
      </w:r>
      <w:r w:rsidRPr="00DB360B">
        <w:rPr>
          <w:rFonts w:ascii="Arial" w:hAnsi="Arial" w:cs="Arial"/>
          <w:spacing w:val="1"/>
          <w:sz w:val="22"/>
          <w:szCs w:val="22"/>
        </w:rPr>
        <w:t>p</w:t>
      </w:r>
      <w:r w:rsidRPr="00DB360B">
        <w:rPr>
          <w:rFonts w:ascii="Arial" w:hAnsi="Arial" w:cs="Arial"/>
          <w:sz w:val="22"/>
          <w:szCs w:val="22"/>
        </w:rPr>
        <w:t>l</w:t>
      </w:r>
      <w:r w:rsidRPr="00DB360B">
        <w:rPr>
          <w:rFonts w:ascii="Arial" w:hAnsi="Arial" w:cs="Arial"/>
          <w:spacing w:val="-1"/>
          <w:sz w:val="22"/>
          <w:szCs w:val="22"/>
        </w:rPr>
        <w:t>e</w:t>
      </w:r>
      <w:r w:rsidRPr="00DB360B">
        <w:rPr>
          <w:rFonts w:ascii="Arial" w:hAnsi="Arial" w:cs="Arial"/>
          <w:sz w:val="22"/>
          <w:szCs w:val="22"/>
        </w:rPr>
        <w:t>d</w:t>
      </w:r>
      <w:r w:rsidRPr="00DB360B">
        <w:rPr>
          <w:rFonts w:ascii="Arial" w:hAnsi="Arial" w:cs="Arial"/>
          <w:spacing w:val="1"/>
          <w:sz w:val="22"/>
          <w:szCs w:val="22"/>
        </w:rPr>
        <w:t xml:space="preserve"> </w:t>
      </w:r>
      <w:r w:rsidRPr="00DB360B">
        <w:rPr>
          <w:rFonts w:ascii="Arial" w:hAnsi="Arial" w:cs="Arial"/>
          <w:sz w:val="22"/>
          <w:szCs w:val="22"/>
        </w:rPr>
        <w:t>s</w:t>
      </w:r>
      <w:r w:rsidRPr="00DB360B">
        <w:rPr>
          <w:rFonts w:ascii="Arial" w:hAnsi="Arial" w:cs="Arial"/>
          <w:spacing w:val="-1"/>
          <w:sz w:val="22"/>
          <w:szCs w:val="22"/>
        </w:rPr>
        <w:t>in</w:t>
      </w:r>
      <w:r w:rsidRPr="00DB360B">
        <w:rPr>
          <w:rFonts w:ascii="Arial" w:hAnsi="Arial" w:cs="Arial"/>
          <w:spacing w:val="1"/>
          <w:sz w:val="22"/>
          <w:szCs w:val="22"/>
        </w:rPr>
        <w:t>g</w:t>
      </w:r>
      <w:r w:rsidRPr="00DB360B">
        <w:rPr>
          <w:rFonts w:ascii="Arial" w:hAnsi="Arial" w:cs="Arial"/>
          <w:sz w:val="22"/>
          <w:szCs w:val="22"/>
        </w:rPr>
        <w:t>le-</w:t>
      </w:r>
      <w:r w:rsidRPr="00DB360B">
        <w:rPr>
          <w:rFonts w:ascii="Arial" w:hAnsi="Arial" w:cs="Arial"/>
          <w:spacing w:val="-2"/>
          <w:sz w:val="22"/>
          <w:szCs w:val="22"/>
        </w:rPr>
        <w:t>m</w:t>
      </w:r>
      <w:r w:rsidRPr="00DB360B">
        <w:rPr>
          <w:rFonts w:ascii="Arial" w:hAnsi="Arial" w:cs="Arial"/>
          <w:sz w:val="22"/>
          <w:szCs w:val="22"/>
        </w:rPr>
        <w:t>ode optical</w:t>
      </w:r>
      <w:r w:rsidRPr="00DB360B">
        <w:rPr>
          <w:rFonts w:ascii="Arial" w:hAnsi="Arial" w:cs="Arial"/>
          <w:spacing w:val="1"/>
          <w:sz w:val="22"/>
          <w:szCs w:val="22"/>
        </w:rPr>
        <w:t xml:space="preserve"> </w:t>
      </w:r>
      <w:r w:rsidRPr="00DB360B">
        <w:rPr>
          <w:rFonts w:ascii="Arial" w:hAnsi="Arial" w:cs="Arial"/>
          <w:sz w:val="22"/>
          <w:szCs w:val="22"/>
        </w:rPr>
        <w:t>net</w:t>
      </w:r>
      <w:r w:rsidRPr="00DB360B">
        <w:rPr>
          <w:rFonts w:ascii="Arial" w:hAnsi="Arial" w:cs="Arial"/>
          <w:spacing w:val="-1"/>
          <w:sz w:val="22"/>
          <w:szCs w:val="22"/>
        </w:rPr>
        <w:t>w</w:t>
      </w:r>
      <w:r w:rsidRPr="00DB360B">
        <w:rPr>
          <w:rFonts w:ascii="Arial" w:hAnsi="Arial" w:cs="Arial"/>
          <w:sz w:val="22"/>
          <w:szCs w:val="22"/>
        </w:rPr>
        <w:t>o</w:t>
      </w:r>
      <w:r w:rsidRPr="00DB360B">
        <w:rPr>
          <w:rFonts w:ascii="Arial" w:hAnsi="Arial" w:cs="Arial"/>
          <w:spacing w:val="-1"/>
          <w:sz w:val="22"/>
          <w:szCs w:val="22"/>
        </w:rPr>
        <w:t>r</w:t>
      </w:r>
      <w:r w:rsidRPr="00DB360B">
        <w:rPr>
          <w:rFonts w:ascii="Arial" w:hAnsi="Arial" w:cs="Arial"/>
          <w:sz w:val="22"/>
          <w:szCs w:val="22"/>
        </w:rPr>
        <w:t>k,”</w:t>
      </w:r>
      <w:r w:rsidRPr="00DB360B">
        <w:rPr>
          <w:rFonts w:ascii="Arial" w:hAnsi="Arial" w:cs="Arial"/>
          <w:spacing w:val="2"/>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ro</w:t>
      </w:r>
      <w:r w:rsidRPr="00DB360B">
        <w:rPr>
          <w:rFonts w:ascii="Arial" w:hAnsi="Arial" w:cs="Arial"/>
          <w:i/>
          <w:iCs/>
          <w:spacing w:val="-1"/>
          <w:sz w:val="22"/>
          <w:szCs w:val="22"/>
        </w:rPr>
        <w:t>c</w:t>
      </w:r>
      <w:r w:rsidRPr="00DB360B">
        <w:rPr>
          <w:rFonts w:ascii="Arial" w:hAnsi="Arial" w:cs="Arial"/>
          <w:i/>
          <w:iCs/>
          <w:sz w:val="22"/>
          <w:szCs w:val="22"/>
        </w:rPr>
        <w:t>. I</w:t>
      </w:r>
      <w:r w:rsidRPr="00DB360B">
        <w:rPr>
          <w:rFonts w:ascii="Arial" w:hAnsi="Arial" w:cs="Arial"/>
          <w:i/>
          <w:iCs/>
          <w:spacing w:val="-1"/>
          <w:sz w:val="22"/>
          <w:szCs w:val="22"/>
        </w:rPr>
        <w:t>O</w:t>
      </w:r>
      <w:r w:rsidRPr="00DB360B">
        <w:rPr>
          <w:rFonts w:ascii="Arial" w:hAnsi="Arial" w:cs="Arial"/>
          <w:i/>
          <w:iCs/>
          <w:sz w:val="22"/>
          <w:szCs w:val="22"/>
        </w:rPr>
        <w:t>OC-E</w:t>
      </w:r>
      <w:r w:rsidRPr="00DB360B">
        <w:rPr>
          <w:rFonts w:ascii="Arial" w:hAnsi="Arial" w:cs="Arial"/>
          <w:i/>
          <w:iCs/>
          <w:spacing w:val="-2"/>
          <w:sz w:val="22"/>
          <w:szCs w:val="22"/>
        </w:rPr>
        <w:t>C</w:t>
      </w:r>
      <w:r w:rsidRPr="00DB360B">
        <w:rPr>
          <w:rFonts w:ascii="Arial" w:hAnsi="Arial" w:cs="Arial"/>
          <w:i/>
          <w:iCs/>
          <w:spacing w:val="1"/>
          <w:sz w:val="22"/>
          <w:szCs w:val="22"/>
        </w:rPr>
        <w:t>O</w:t>
      </w:r>
      <w:r w:rsidRPr="00DB360B">
        <w:rPr>
          <w:rFonts w:ascii="Arial" w:hAnsi="Arial" w:cs="Arial"/>
          <w:i/>
          <w:iCs/>
          <w:sz w:val="22"/>
          <w:szCs w:val="22"/>
        </w:rPr>
        <w:t xml:space="preserve">C, </w:t>
      </w:r>
      <w:r w:rsidRPr="00DB360B">
        <w:rPr>
          <w:rFonts w:ascii="Arial" w:hAnsi="Arial" w:cs="Arial"/>
          <w:iCs/>
          <w:sz w:val="22"/>
          <w:szCs w:val="22"/>
        </w:rPr>
        <w:t>Boston, MA, USA,</w:t>
      </w:r>
      <w:r w:rsidRPr="00DB360B">
        <w:rPr>
          <w:rFonts w:ascii="Arial" w:hAnsi="Arial" w:cs="Arial"/>
          <w:i/>
          <w:iCs/>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5</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pacing w:val="-1"/>
          <w:sz w:val="22"/>
          <w:szCs w:val="22"/>
        </w:rPr>
        <w:br/>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5</w:t>
      </w:r>
      <w:r w:rsidRPr="00DB360B">
        <w:rPr>
          <w:rFonts w:ascii="Arial" w:hAnsi="Arial" w:cs="Arial"/>
          <w:spacing w:val="1"/>
          <w:sz w:val="22"/>
          <w:szCs w:val="22"/>
        </w:rPr>
        <w:t>8</w:t>
      </w:r>
      <w:r w:rsidRPr="00DB360B">
        <w:rPr>
          <w:rFonts w:ascii="Arial" w:hAnsi="Arial" w:cs="Arial"/>
          <w:sz w:val="22"/>
          <w:szCs w:val="22"/>
        </w:rPr>
        <w:t>5–</w:t>
      </w:r>
      <w:r w:rsidRPr="00DB360B">
        <w:rPr>
          <w:rFonts w:ascii="Arial" w:hAnsi="Arial" w:cs="Arial"/>
          <w:spacing w:val="1"/>
          <w:sz w:val="22"/>
          <w:szCs w:val="22"/>
        </w:rPr>
        <w:t>5</w:t>
      </w:r>
      <w:r w:rsidRPr="00DB360B">
        <w:rPr>
          <w:rFonts w:ascii="Arial" w:hAnsi="Arial" w:cs="Arial"/>
          <w:sz w:val="22"/>
          <w:szCs w:val="22"/>
        </w:rPr>
        <w:t>9</w:t>
      </w:r>
      <w:r w:rsidRPr="00DB360B">
        <w:rPr>
          <w:rFonts w:ascii="Arial" w:hAnsi="Arial" w:cs="Arial"/>
          <w:spacing w:val="1"/>
          <w:sz w:val="22"/>
          <w:szCs w:val="22"/>
        </w:rPr>
        <w:t>0</w:t>
      </w:r>
      <w:r w:rsidRPr="00DB360B">
        <w:rPr>
          <w:rFonts w:ascii="Arial" w:hAnsi="Arial" w:cs="Arial"/>
          <w:sz w:val="22"/>
          <w:szCs w:val="22"/>
        </w:rPr>
        <w:t>.</w:t>
      </w:r>
    </w:p>
    <w:p w14:paraId="607AEC88" w14:textId="77777777" w:rsidR="00CE6EDE" w:rsidRDefault="00CE6EDE" w:rsidP="00CE6EDE">
      <w:pPr>
        <w:widowControl w:val="0"/>
        <w:autoSpaceDE w:val="0"/>
        <w:autoSpaceDN w:val="0"/>
        <w:adjustRightInd w:val="0"/>
        <w:ind w:right="-20"/>
        <w:jc w:val="both"/>
        <w:rPr>
          <w:i/>
          <w:iCs/>
          <w:color w:val="000000"/>
          <w:lang w:val="en-US"/>
        </w:rPr>
      </w:pPr>
    </w:p>
    <w:p w14:paraId="66D0F658"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color w:val="000000"/>
          <w:lang w:val="en-US"/>
        </w:rPr>
        <w:t>Example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p</w:t>
      </w:r>
      <w:r w:rsidRPr="00DB360B">
        <w:rPr>
          <w:rFonts w:ascii="Arial" w:hAnsi="Arial" w:cs="Arial"/>
          <w:b/>
          <w:i/>
          <w:iCs/>
          <w:color w:val="000000"/>
          <w:lang w:val="en-US"/>
        </w:rPr>
        <w:t>resen</w:t>
      </w:r>
      <w:r w:rsidRPr="00DB360B">
        <w:rPr>
          <w:rFonts w:ascii="Arial" w:hAnsi="Arial" w:cs="Arial"/>
          <w:b/>
          <w:i/>
          <w:iCs/>
          <w:color w:val="000000"/>
          <w:spacing w:val="-2"/>
          <w:lang w:val="en-US"/>
        </w:rPr>
        <w:t>t</w:t>
      </w:r>
      <w:r w:rsidRPr="00DB360B">
        <w:rPr>
          <w:rFonts w:ascii="Arial" w:hAnsi="Arial" w:cs="Arial"/>
          <w:b/>
          <w:i/>
          <w:iCs/>
          <w:color w:val="000000"/>
          <w:lang w:val="en-US"/>
        </w:rPr>
        <w:t>ed</w:t>
      </w:r>
      <w:r w:rsidRPr="00DB360B">
        <w:rPr>
          <w:rFonts w:ascii="Arial" w:hAnsi="Arial" w:cs="Arial"/>
          <w:b/>
          <w:i/>
          <w:iCs/>
          <w:color w:val="000000"/>
          <w:spacing w:val="-1"/>
          <w:lang w:val="en-US"/>
        </w:rPr>
        <w:t xml:space="preserve"> </w:t>
      </w:r>
      <w:r w:rsidRPr="00DB360B">
        <w:rPr>
          <w:rFonts w:ascii="Arial" w:hAnsi="Arial" w:cs="Arial"/>
          <w:b/>
          <w:i/>
          <w:iCs/>
          <w:color w:val="000000"/>
          <w:lang w:val="en-US"/>
        </w:rPr>
        <w:t xml:space="preserve">at </w:t>
      </w:r>
      <w:r w:rsidRPr="00DB360B">
        <w:rPr>
          <w:rFonts w:ascii="Arial" w:hAnsi="Arial" w:cs="Arial"/>
          <w:b/>
          <w:i/>
          <w:iCs/>
          <w:color w:val="000000"/>
          <w:spacing w:val="-1"/>
          <w:lang w:val="en-US"/>
        </w:rPr>
        <w:t>co</w:t>
      </w:r>
      <w:r w:rsidRPr="00DB360B">
        <w:rPr>
          <w:rFonts w:ascii="Arial" w:hAnsi="Arial" w:cs="Arial"/>
          <w:b/>
          <w:i/>
          <w:iCs/>
          <w:color w:val="000000"/>
          <w:lang w:val="en-US"/>
        </w:rPr>
        <w:t>n</w:t>
      </w:r>
      <w:r w:rsidRPr="00DB360B">
        <w:rPr>
          <w:rFonts w:ascii="Arial" w:hAnsi="Arial" w:cs="Arial"/>
          <w:b/>
          <w:i/>
          <w:iCs/>
          <w:color w:val="000000"/>
          <w:spacing w:val="-1"/>
          <w:lang w:val="en-US"/>
        </w:rPr>
        <w:t>f</w:t>
      </w:r>
      <w:r w:rsidRPr="00DB360B">
        <w:rPr>
          <w:rFonts w:ascii="Arial" w:hAnsi="Arial" w:cs="Arial"/>
          <w:b/>
          <w:i/>
          <w:iCs/>
          <w:color w:val="000000"/>
          <w:lang w:val="en-US"/>
        </w:rPr>
        <w:t>ere</w:t>
      </w:r>
      <w:r w:rsidRPr="00DB360B">
        <w:rPr>
          <w:rFonts w:ascii="Arial" w:hAnsi="Arial" w:cs="Arial"/>
          <w:b/>
          <w:i/>
          <w:iCs/>
          <w:color w:val="000000"/>
          <w:spacing w:val="-1"/>
          <w:lang w:val="en-US"/>
        </w:rPr>
        <w:t>n</w:t>
      </w:r>
      <w:r w:rsidRPr="00DB360B">
        <w:rPr>
          <w:rFonts w:ascii="Arial" w:hAnsi="Arial" w:cs="Arial"/>
          <w:b/>
          <w:i/>
          <w:iCs/>
          <w:color w:val="000000"/>
          <w:lang w:val="en-US"/>
        </w:rPr>
        <w:t>ce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w:t>
      </w:r>
      <w:r w:rsidRPr="00DB360B">
        <w:rPr>
          <w:rFonts w:ascii="Arial" w:hAnsi="Arial" w:cs="Arial"/>
          <w:b/>
          <w:i/>
          <w:iCs/>
          <w:color w:val="000000"/>
          <w:spacing w:val="1"/>
          <w:lang w:val="en-US"/>
        </w:rPr>
        <w:t>u</w:t>
      </w:r>
      <w:r w:rsidRPr="00DB360B">
        <w:rPr>
          <w:rFonts w:ascii="Arial" w:hAnsi="Arial" w:cs="Arial"/>
          <w:b/>
          <w:i/>
          <w:iCs/>
          <w:color w:val="000000"/>
          <w:spacing w:val="-1"/>
          <w:lang w:val="en-US"/>
        </w:rPr>
        <w:t>np</w:t>
      </w:r>
      <w:r w:rsidRPr="00DB360B">
        <w:rPr>
          <w:rFonts w:ascii="Arial" w:hAnsi="Arial" w:cs="Arial"/>
          <w:b/>
          <w:i/>
          <w:iCs/>
          <w:color w:val="000000"/>
          <w:lang w:val="en-US"/>
        </w:rPr>
        <w:t>ub</w:t>
      </w:r>
      <w:r w:rsidRPr="00DB360B">
        <w:rPr>
          <w:rFonts w:ascii="Arial" w:hAnsi="Arial" w:cs="Arial"/>
          <w:b/>
          <w:i/>
          <w:iCs/>
          <w:color w:val="000000"/>
          <w:spacing w:val="-1"/>
          <w:lang w:val="en-US"/>
        </w:rPr>
        <w:t>lish</w:t>
      </w:r>
      <w:r w:rsidRPr="00DB360B">
        <w:rPr>
          <w:rFonts w:ascii="Arial" w:hAnsi="Arial" w:cs="Arial"/>
          <w:b/>
          <w:i/>
          <w:iCs/>
          <w:color w:val="000000"/>
          <w:lang w:val="en-US"/>
        </w:rPr>
        <w:t>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79877F1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D.</w:t>
      </w:r>
      <w:r w:rsidRPr="00DB360B">
        <w:rPr>
          <w:rFonts w:ascii="Arial" w:hAnsi="Arial" w:cs="Arial"/>
          <w:spacing w:val="20"/>
          <w:sz w:val="22"/>
          <w:szCs w:val="22"/>
        </w:rPr>
        <w:t xml:space="preserve"> </w:t>
      </w:r>
      <w:proofErr w:type="spellStart"/>
      <w:r w:rsidRPr="00DB360B">
        <w:rPr>
          <w:rFonts w:ascii="Arial" w:hAnsi="Arial" w:cs="Arial"/>
          <w:spacing w:val="-1"/>
          <w:sz w:val="22"/>
          <w:szCs w:val="22"/>
        </w:rPr>
        <w:t>E</w:t>
      </w:r>
      <w:r w:rsidRPr="00DB360B">
        <w:rPr>
          <w:rFonts w:ascii="Arial" w:hAnsi="Arial" w:cs="Arial"/>
          <w:spacing w:val="1"/>
          <w:sz w:val="22"/>
          <w:szCs w:val="22"/>
        </w:rPr>
        <w:t>b</w:t>
      </w:r>
      <w:r w:rsidRPr="00DB360B">
        <w:rPr>
          <w:rFonts w:ascii="Arial" w:hAnsi="Arial" w:cs="Arial"/>
          <w:spacing w:val="-1"/>
          <w:sz w:val="22"/>
          <w:szCs w:val="22"/>
        </w:rPr>
        <w:t>e</w:t>
      </w:r>
      <w:r w:rsidRPr="00DB360B">
        <w:rPr>
          <w:rFonts w:ascii="Arial" w:hAnsi="Arial" w:cs="Arial"/>
          <w:spacing w:val="1"/>
          <w:sz w:val="22"/>
          <w:szCs w:val="22"/>
        </w:rPr>
        <w:t>h</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d</w:t>
      </w:r>
      <w:proofErr w:type="spellEnd"/>
      <w:r w:rsidRPr="00DB360B">
        <w:rPr>
          <w:rFonts w:ascii="Arial" w:hAnsi="Arial" w:cs="Arial"/>
          <w:spacing w:val="20"/>
          <w:sz w:val="22"/>
          <w:szCs w:val="22"/>
        </w:rPr>
        <w:t xml:space="preserve"> </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E.</w:t>
      </w:r>
      <w:r w:rsidRPr="00DB360B">
        <w:rPr>
          <w:rFonts w:ascii="Arial" w:hAnsi="Arial" w:cs="Arial"/>
          <w:spacing w:val="19"/>
          <w:sz w:val="22"/>
          <w:szCs w:val="22"/>
        </w:rPr>
        <w:t xml:space="preserve"> </w:t>
      </w:r>
      <w:r w:rsidRPr="00DB360B">
        <w:rPr>
          <w:rFonts w:ascii="Arial" w:hAnsi="Arial" w:cs="Arial"/>
          <w:spacing w:val="-1"/>
          <w:sz w:val="22"/>
          <w:szCs w:val="22"/>
        </w:rPr>
        <w:t>V</w:t>
      </w:r>
      <w:r w:rsidRPr="00DB360B">
        <w:rPr>
          <w:rFonts w:ascii="Arial" w:hAnsi="Arial" w:cs="Arial"/>
          <w:sz w:val="22"/>
          <w:szCs w:val="22"/>
        </w:rPr>
        <w:t>og</w:t>
      </w:r>
      <w:r w:rsidRPr="00DB360B">
        <w:rPr>
          <w:rFonts w:ascii="Arial" w:hAnsi="Arial" w:cs="Arial"/>
          <w:spacing w:val="-1"/>
          <w:sz w:val="22"/>
          <w:szCs w:val="22"/>
        </w:rPr>
        <w:t>e</w:t>
      </w:r>
      <w:r w:rsidRPr="00DB360B">
        <w:rPr>
          <w:rFonts w:ascii="Arial" w:hAnsi="Arial" w:cs="Arial"/>
          <w:sz w:val="22"/>
          <w:szCs w:val="22"/>
        </w:rPr>
        <w:t>s,</w:t>
      </w:r>
      <w:r w:rsidRPr="00DB360B">
        <w:rPr>
          <w:rFonts w:ascii="Arial" w:hAnsi="Arial" w:cs="Arial"/>
          <w:spacing w:val="20"/>
          <w:sz w:val="22"/>
          <w:szCs w:val="22"/>
        </w:rPr>
        <w:t xml:space="preserve"> </w:t>
      </w:r>
      <w:r w:rsidRPr="00DB360B">
        <w:rPr>
          <w:rFonts w:ascii="Arial" w:hAnsi="Arial" w:cs="Arial"/>
          <w:spacing w:val="-1"/>
          <w:sz w:val="22"/>
          <w:szCs w:val="22"/>
        </w:rPr>
        <w:t>“</w:t>
      </w:r>
      <w:r w:rsidRPr="00DB360B">
        <w:rPr>
          <w:rFonts w:ascii="Arial" w:hAnsi="Arial" w:cs="Arial"/>
          <w:sz w:val="22"/>
          <w:szCs w:val="22"/>
        </w:rPr>
        <w:t>Di</w:t>
      </w:r>
      <w:r w:rsidRPr="00DB360B">
        <w:rPr>
          <w:rFonts w:ascii="Arial" w:hAnsi="Arial" w:cs="Arial"/>
          <w:spacing w:val="1"/>
          <w:sz w:val="22"/>
          <w:szCs w:val="22"/>
        </w:rPr>
        <w:t>g</w:t>
      </w:r>
      <w:r w:rsidRPr="00DB360B">
        <w:rPr>
          <w:rFonts w:ascii="Arial" w:hAnsi="Arial" w:cs="Arial"/>
          <w:sz w:val="22"/>
          <w:szCs w:val="22"/>
        </w:rPr>
        <w:t>ital</w:t>
      </w:r>
      <w:r w:rsidRPr="00DB360B">
        <w:rPr>
          <w:rFonts w:ascii="Arial" w:hAnsi="Arial" w:cs="Arial"/>
          <w:spacing w:val="19"/>
          <w:sz w:val="22"/>
          <w:szCs w:val="22"/>
        </w:rPr>
        <w:t xml:space="preserve"> </w:t>
      </w:r>
      <w:r w:rsidRPr="00DB360B">
        <w:rPr>
          <w:rFonts w:ascii="Arial" w:hAnsi="Arial" w:cs="Arial"/>
          <w:sz w:val="22"/>
          <w:szCs w:val="22"/>
        </w:rPr>
        <w:t>single</w:t>
      </w:r>
      <w:r w:rsidRPr="00DB360B">
        <w:rPr>
          <w:rFonts w:ascii="Arial" w:hAnsi="Arial" w:cs="Arial"/>
          <w:spacing w:val="19"/>
          <w:sz w:val="22"/>
          <w:szCs w:val="22"/>
        </w:rPr>
        <w:t xml:space="preserve"> </w:t>
      </w:r>
      <w:r w:rsidRPr="00DB360B">
        <w:rPr>
          <w:rFonts w:ascii="Arial" w:hAnsi="Arial" w:cs="Arial"/>
          <w:sz w:val="22"/>
          <w:szCs w:val="22"/>
        </w:rPr>
        <w:t>sideb</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dete</w:t>
      </w:r>
      <w:r w:rsidRPr="00DB360B">
        <w:rPr>
          <w:rFonts w:ascii="Arial" w:hAnsi="Arial" w:cs="Arial"/>
          <w:spacing w:val="-1"/>
          <w:sz w:val="22"/>
          <w:szCs w:val="22"/>
        </w:rPr>
        <w:t>cti</w:t>
      </w:r>
      <w:r w:rsidRPr="00DB360B">
        <w:rPr>
          <w:rFonts w:ascii="Arial" w:hAnsi="Arial" w:cs="Arial"/>
          <w:sz w:val="22"/>
          <w:szCs w:val="22"/>
        </w:rPr>
        <w:t>on</w:t>
      </w:r>
      <w:r w:rsidRPr="00DB360B">
        <w:rPr>
          <w:rFonts w:ascii="Arial" w:hAnsi="Arial" w:cs="Arial"/>
          <w:spacing w:val="1"/>
          <w:sz w:val="22"/>
          <w:szCs w:val="22"/>
        </w:rPr>
        <w:t xml:space="preserve"> </w:t>
      </w:r>
      <w:r w:rsidRPr="00DB360B">
        <w:rPr>
          <w:rFonts w:ascii="Arial" w:hAnsi="Arial" w:cs="Arial"/>
          <w:sz w:val="22"/>
          <w:szCs w:val="22"/>
        </w:rPr>
        <w:t>f</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1"/>
          <w:sz w:val="22"/>
          <w:szCs w:val="22"/>
        </w:rPr>
        <w:t xml:space="preserve"> </w:t>
      </w:r>
      <w:r w:rsidRPr="00DB360B">
        <w:rPr>
          <w:rFonts w:ascii="Arial" w:hAnsi="Arial" w:cs="Arial"/>
          <w:spacing w:val="-1"/>
          <w:sz w:val="22"/>
          <w:szCs w:val="22"/>
        </w:rPr>
        <w:t>i</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w:t>
      </w:r>
      <w:r w:rsidRPr="00DB360B">
        <w:rPr>
          <w:rFonts w:ascii="Arial" w:hAnsi="Arial" w:cs="Arial"/>
          <w:spacing w:val="-1"/>
          <w:sz w:val="22"/>
          <w:szCs w:val="22"/>
        </w:rPr>
        <w:t>r</w:t>
      </w:r>
      <w:r w:rsidRPr="00DB360B">
        <w:rPr>
          <w:rFonts w:ascii="Arial" w:hAnsi="Arial" w:cs="Arial"/>
          <w:sz w:val="22"/>
          <w:szCs w:val="22"/>
        </w:rPr>
        <w:t>f</w:t>
      </w:r>
      <w:r w:rsidRPr="00DB360B">
        <w:rPr>
          <w:rFonts w:ascii="Arial" w:hAnsi="Arial" w:cs="Arial"/>
          <w:spacing w:val="-1"/>
          <w:sz w:val="22"/>
          <w:szCs w:val="22"/>
        </w:rPr>
        <w:t>e</w:t>
      </w:r>
      <w:r w:rsidRPr="00DB360B">
        <w:rPr>
          <w:rFonts w:ascii="Arial" w:hAnsi="Arial" w:cs="Arial"/>
          <w:sz w:val="22"/>
          <w:szCs w:val="22"/>
        </w:rPr>
        <w:t>ro</w:t>
      </w:r>
      <w:r w:rsidRPr="00DB360B">
        <w:rPr>
          <w:rFonts w:ascii="Arial" w:hAnsi="Arial" w:cs="Arial"/>
          <w:spacing w:val="-2"/>
          <w:sz w:val="22"/>
          <w:szCs w:val="22"/>
        </w:rPr>
        <w:t>m</w:t>
      </w:r>
      <w:r w:rsidRPr="00DB360B">
        <w:rPr>
          <w:rFonts w:ascii="Arial" w:hAnsi="Arial" w:cs="Arial"/>
          <w:sz w:val="22"/>
          <w:szCs w:val="22"/>
        </w:rPr>
        <w:t>etr</w:t>
      </w:r>
      <w:r w:rsidRPr="00DB360B">
        <w:rPr>
          <w:rFonts w:ascii="Arial" w:hAnsi="Arial" w:cs="Arial"/>
          <w:spacing w:val="-1"/>
          <w:sz w:val="22"/>
          <w:szCs w:val="22"/>
        </w:rPr>
        <w:t>i</w:t>
      </w:r>
      <w:r w:rsidRPr="00DB360B">
        <w:rPr>
          <w:rFonts w:ascii="Arial" w:hAnsi="Arial" w:cs="Arial"/>
          <w:sz w:val="22"/>
          <w:szCs w:val="22"/>
        </w:rPr>
        <w:t>c</w:t>
      </w:r>
      <w:r w:rsidRPr="00DB360B">
        <w:rPr>
          <w:rFonts w:ascii="Arial" w:hAnsi="Arial" w:cs="Arial"/>
          <w:spacing w:val="1"/>
          <w:sz w:val="22"/>
          <w:szCs w:val="22"/>
        </w:rPr>
        <w:t xml:space="preserve"> </w:t>
      </w:r>
      <w:r w:rsidRPr="00DB360B">
        <w:rPr>
          <w:rFonts w:ascii="Arial" w:hAnsi="Arial" w:cs="Arial"/>
          <w:sz w:val="22"/>
          <w:szCs w:val="22"/>
        </w:rPr>
        <w:t>sens</w:t>
      </w:r>
      <w:r w:rsidRPr="00DB360B">
        <w:rPr>
          <w:rFonts w:ascii="Arial" w:hAnsi="Arial" w:cs="Arial"/>
          <w:spacing w:val="-1"/>
          <w:sz w:val="22"/>
          <w:szCs w:val="22"/>
        </w:rPr>
        <w:t>o</w:t>
      </w:r>
      <w:r w:rsidRPr="00DB360B">
        <w:rPr>
          <w:rFonts w:ascii="Arial" w:hAnsi="Arial" w:cs="Arial"/>
          <w:sz w:val="22"/>
          <w:szCs w:val="22"/>
        </w:rPr>
        <w:t>rs,”</w:t>
      </w:r>
      <w:r w:rsidRPr="00DB360B">
        <w:rPr>
          <w:rFonts w:ascii="Arial" w:hAnsi="Arial" w:cs="Arial"/>
          <w:spacing w:val="1"/>
          <w:sz w:val="22"/>
          <w:szCs w:val="22"/>
        </w:rPr>
        <w:t xml:space="preserve"> </w:t>
      </w:r>
      <w:r w:rsidRPr="00DB360B">
        <w:rPr>
          <w:rFonts w:ascii="Arial" w:hAnsi="Arial" w:cs="Arial"/>
          <w:spacing w:val="-1"/>
          <w:sz w:val="22"/>
          <w:szCs w:val="22"/>
        </w:rPr>
        <w:t>p</w:t>
      </w:r>
      <w:r w:rsidRPr="00DB360B">
        <w:rPr>
          <w:rFonts w:ascii="Arial" w:hAnsi="Arial" w:cs="Arial"/>
          <w:sz w:val="22"/>
          <w:szCs w:val="22"/>
        </w:rPr>
        <w:t>res</w:t>
      </w:r>
      <w:r w:rsidRPr="00DB360B">
        <w:rPr>
          <w:rFonts w:ascii="Arial" w:hAnsi="Arial" w:cs="Arial"/>
          <w:spacing w:val="-1"/>
          <w:sz w:val="22"/>
          <w:szCs w:val="22"/>
        </w:rPr>
        <w:t>e</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d</w:t>
      </w:r>
      <w:r w:rsidRPr="00DB360B">
        <w:rPr>
          <w:rFonts w:ascii="Arial" w:hAnsi="Arial" w:cs="Arial"/>
          <w:spacing w:val="1"/>
          <w:sz w:val="22"/>
          <w:szCs w:val="22"/>
        </w:rPr>
        <w:t xml:space="preserve"> </w:t>
      </w:r>
      <w:r w:rsidRPr="00DB360B">
        <w:rPr>
          <w:rFonts w:ascii="Arial" w:hAnsi="Arial" w:cs="Arial"/>
          <w:sz w:val="22"/>
          <w:szCs w:val="22"/>
        </w:rPr>
        <w:t xml:space="preserve">at </w:t>
      </w:r>
      <w:r w:rsidRPr="00DB360B">
        <w:rPr>
          <w:rFonts w:ascii="Arial" w:hAnsi="Arial" w:cs="Arial"/>
          <w:spacing w:val="-1"/>
          <w:sz w:val="22"/>
          <w:szCs w:val="22"/>
        </w:rPr>
        <w:t>t</w:t>
      </w:r>
      <w:r w:rsidRPr="00DB360B">
        <w:rPr>
          <w:rFonts w:ascii="Arial" w:hAnsi="Arial" w:cs="Arial"/>
          <w:spacing w:val="1"/>
          <w:sz w:val="22"/>
          <w:szCs w:val="22"/>
        </w:rPr>
        <w:t>h</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i/>
          <w:sz w:val="22"/>
          <w:szCs w:val="22"/>
        </w:rPr>
        <w:t>2nd</w:t>
      </w:r>
      <w:r w:rsidRPr="00DB360B">
        <w:rPr>
          <w:rFonts w:ascii="Arial" w:hAnsi="Arial" w:cs="Arial"/>
          <w:i/>
          <w:spacing w:val="1"/>
          <w:sz w:val="22"/>
          <w:szCs w:val="22"/>
        </w:rPr>
        <w:t xml:space="preserve"> </w:t>
      </w:r>
      <w:r w:rsidRPr="00DB360B">
        <w:rPr>
          <w:rFonts w:ascii="Arial" w:hAnsi="Arial" w:cs="Arial"/>
          <w:i/>
          <w:spacing w:val="-1"/>
          <w:sz w:val="22"/>
          <w:szCs w:val="22"/>
        </w:rPr>
        <w:t>I</w:t>
      </w:r>
      <w:r w:rsidRPr="00DB360B">
        <w:rPr>
          <w:rFonts w:ascii="Arial" w:hAnsi="Arial" w:cs="Arial"/>
          <w:i/>
          <w:spacing w:val="1"/>
          <w:sz w:val="22"/>
          <w:szCs w:val="22"/>
        </w:rPr>
        <w:t>n</w:t>
      </w:r>
      <w:r w:rsidRPr="00DB360B">
        <w:rPr>
          <w:rFonts w:ascii="Arial" w:hAnsi="Arial" w:cs="Arial"/>
          <w:i/>
          <w:spacing w:val="-1"/>
          <w:sz w:val="22"/>
          <w:szCs w:val="22"/>
        </w:rPr>
        <w:t>t</w:t>
      </w:r>
      <w:r w:rsidRPr="00DB360B">
        <w:rPr>
          <w:rFonts w:ascii="Arial" w:hAnsi="Arial" w:cs="Arial"/>
          <w:i/>
          <w:sz w:val="22"/>
          <w:szCs w:val="22"/>
        </w:rPr>
        <w:t>. C</w:t>
      </w:r>
      <w:r w:rsidRPr="00DB360B">
        <w:rPr>
          <w:rFonts w:ascii="Arial" w:hAnsi="Arial" w:cs="Arial"/>
          <w:i/>
          <w:spacing w:val="1"/>
          <w:sz w:val="22"/>
          <w:szCs w:val="22"/>
        </w:rPr>
        <w:t>o</w:t>
      </w:r>
      <w:r w:rsidRPr="00DB360B">
        <w:rPr>
          <w:rFonts w:ascii="Arial" w:hAnsi="Arial" w:cs="Arial"/>
          <w:i/>
          <w:sz w:val="22"/>
          <w:szCs w:val="22"/>
        </w:rPr>
        <w:t>n</w:t>
      </w:r>
      <w:r w:rsidRPr="00DB360B">
        <w:rPr>
          <w:rFonts w:ascii="Arial" w:hAnsi="Arial" w:cs="Arial"/>
          <w:i/>
          <w:spacing w:val="1"/>
          <w:sz w:val="22"/>
          <w:szCs w:val="22"/>
        </w:rPr>
        <w:t>f</w:t>
      </w:r>
      <w:r w:rsidRPr="00DB360B">
        <w:rPr>
          <w:rFonts w:ascii="Arial" w:hAnsi="Arial" w:cs="Arial"/>
          <w:i/>
          <w:sz w:val="22"/>
          <w:szCs w:val="22"/>
        </w:rPr>
        <w:t>.</w:t>
      </w:r>
      <w:r w:rsidRPr="00DB360B">
        <w:rPr>
          <w:rFonts w:ascii="Arial" w:hAnsi="Arial" w:cs="Arial"/>
          <w:i/>
          <w:spacing w:val="15"/>
          <w:sz w:val="22"/>
          <w:szCs w:val="22"/>
        </w:rPr>
        <w:t xml:space="preserve"> </w:t>
      </w:r>
      <w:r w:rsidRPr="00DB360B">
        <w:rPr>
          <w:rFonts w:ascii="Arial" w:hAnsi="Arial" w:cs="Arial"/>
          <w:i/>
          <w:spacing w:val="1"/>
          <w:sz w:val="22"/>
          <w:szCs w:val="22"/>
        </w:rPr>
        <w:t>Op</w:t>
      </w:r>
      <w:r w:rsidRPr="00DB360B">
        <w:rPr>
          <w:rFonts w:ascii="Arial" w:hAnsi="Arial" w:cs="Arial"/>
          <w:i/>
          <w:sz w:val="22"/>
          <w:szCs w:val="22"/>
        </w:rPr>
        <w:t>tical</w:t>
      </w:r>
      <w:r w:rsidRPr="00DB360B">
        <w:rPr>
          <w:rFonts w:ascii="Arial" w:hAnsi="Arial" w:cs="Arial"/>
          <w:i/>
          <w:spacing w:val="15"/>
          <w:sz w:val="22"/>
          <w:szCs w:val="22"/>
        </w:rPr>
        <w:t xml:space="preserve"> </w:t>
      </w:r>
      <w:r w:rsidRPr="00DB360B">
        <w:rPr>
          <w:rFonts w:ascii="Arial" w:hAnsi="Arial" w:cs="Arial"/>
          <w:i/>
          <w:sz w:val="22"/>
          <w:szCs w:val="22"/>
        </w:rPr>
        <w:t>Fi</w:t>
      </w:r>
      <w:r w:rsidRPr="00DB360B">
        <w:rPr>
          <w:rFonts w:ascii="Arial" w:hAnsi="Arial" w:cs="Arial"/>
          <w:i/>
          <w:spacing w:val="1"/>
          <w:sz w:val="22"/>
          <w:szCs w:val="22"/>
        </w:rPr>
        <w:t>b</w:t>
      </w:r>
      <w:r w:rsidRPr="00DB360B">
        <w:rPr>
          <w:rFonts w:ascii="Arial" w:hAnsi="Arial" w:cs="Arial"/>
          <w:i/>
          <w:sz w:val="22"/>
          <w:szCs w:val="22"/>
        </w:rPr>
        <w:t>er</w:t>
      </w:r>
      <w:r w:rsidRPr="00DB360B">
        <w:rPr>
          <w:rFonts w:ascii="Arial" w:hAnsi="Arial" w:cs="Arial"/>
          <w:i/>
          <w:spacing w:val="15"/>
          <w:sz w:val="22"/>
          <w:szCs w:val="22"/>
        </w:rPr>
        <w:t xml:space="preserve"> </w:t>
      </w:r>
      <w:r w:rsidRPr="00DB360B">
        <w:rPr>
          <w:rFonts w:ascii="Arial" w:hAnsi="Arial" w:cs="Arial"/>
          <w:i/>
          <w:sz w:val="22"/>
          <w:szCs w:val="22"/>
        </w:rPr>
        <w:t>Senso</w:t>
      </w:r>
      <w:r w:rsidRPr="00DB360B">
        <w:rPr>
          <w:rFonts w:ascii="Arial" w:hAnsi="Arial" w:cs="Arial"/>
          <w:i/>
          <w:spacing w:val="1"/>
          <w:sz w:val="22"/>
          <w:szCs w:val="22"/>
        </w:rPr>
        <w:t>r</w:t>
      </w:r>
      <w:r w:rsidRPr="00DB360B">
        <w:rPr>
          <w:rFonts w:ascii="Arial" w:hAnsi="Arial" w:cs="Arial"/>
          <w:i/>
          <w:sz w:val="22"/>
          <w:szCs w:val="22"/>
        </w:rPr>
        <w:t>s,</w:t>
      </w:r>
      <w:r w:rsidRPr="00DB360B">
        <w:rPr>
          <w:rFonts w:ascii="Arial" w:hAnsi="Arial" w:cs="Arial"/>
          <w:spacing w:val="15"/>
          <w:sz w:val="22"/>
          <w:szCs w:val="22"/>
        </w:rPr>
        <w:t xml:space="preserve"> </w:t>
      </w:r>
      <w:r w:rsidRPr="00DB360B">
        <w:rPr>
          <w:rFonts w:ascii="Arial" w:hAnsi="Arial" w:cs="Arial"/>
          <w:sz w:val="22"/>
          <w:szCs w:val="22"/>
        </w:rPr>
        <w:t>St</w:t>
      </w:r>
      <w:r w:rsidRPr="00DB360B">
        <w:rPr>
          <w:rFonts w:ascii="Arial" w:hAnsi="Arial" w:cs="Arial"/>
          <w:spacing w:val="1"/>
          <w:sz w:val="22"/>
          <w:szCs w:val="22"/>
        </w:rPr>
        <w:t>u</w:t>
      </w:r>
      <w:r w:rsidRPr="00DB360B">
        <w:rPr>
          <w:rFonts w:ascii="Arial" w:hAnsi="Arial" w:cs="Arial"/>
          <w:sz w:val="22"/>
          <w:szCs w:val="22"/>
        </w:rPr>
        <w:t>tt</w:t>
      </w:r>
      <w:r w:rsidRPr="00DB360B">
        <w:rPr>
          <w:rFonts w:ascii="Arial" w:hAnsi="Arial" w:cs="Arial"/>
          <w:spacing w:val="1"/>
          <w:sz w:val="22"/>
          <w:szCs w:val="22"/>
        </w:rPr>
        <w:t>g</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t,</w:t>
      </w:r>
      <w:r w:rsidRPr="00DB360B">
        <w:rPr>
          <w:rFonts w:ascii="Arial" w:hAnsi="Arial" w:cs="Arial"/>
          <w:spacing w:val="15"/>
          <w:sz w:val="22"/>
          <w:szCs w:val="22"/>
        </w:rPr>
        <w:t xml:space="preserve"> </w:t>
      </w:r>
      <w:r w:rsidRPr="00DB360B">
        <w:rPr>
          <w:rFonts w:ascii="Arial" w:hAnsi="Arial" w:cs="Arial"/>
          <w:spacing w:val="1"/>
          <w:sz w:val="22"/>
          <w:szCs w:val="22"/>
        </w:rPr>
        <w:t>G</w:t>
      </w:r>
      <w:r w:rsidRPr="00DB360B">
        <w:rPr>
          <w:rFonts w:ascii="Arial" w:hAnsi="Arial" w:cs="Arial"/>
          <w:spacing w:val="-1"/>
          <w:sz w:val="22"/>
          <w:szCs w:val="22"/>
        </w:rPr>
        <w:t>e</w:t>
      </w:r>
      <w:r w:rsidRPr="00DB360B">
        <w:rPr>
          <w:rFonts w:ascii="Arial" w:hAnsi="Arial" w:cs="Arial"/>
          <w:sz w:val="22"/>
          <w:szCs w:val="22"/>
        </w:rPr>
        <w:t>rma</w:t>
      </w:r>
      <w:r w:rsidRPr="00DB360B">
        <w:rPr>
          <w:rFonts w:ascii="Arial" w:hAnsi="Arial" w:cs="Arial"/>
          <w:spacing w:val="1"/>
          <w:sz w:val="22"/>
          <w:szCs w:val="22"/>
        </w:rPr>
        <w:t>n</w:t>
      </w:r>
      <w:r w:rsidRPr="00DB360B">
        <w:rPr>
          <w:rFonts w:ascii="Arial" w:hAnsi="Arial" w:cs="Arial"/>
          <w:sz w:val="22"/>
          <w:szCs w:val="22"/>
        </w:rPr>
        <w:t>y,</w:t>
      </w:r>
      <w:r w:rsidRPr="00DB360B">
        <w:rPr>
          <w:rFonts w:ascii="Arial" w:hAnsi="Arial" w:cs="Arial"/>
          <w:spacing w:val="16"/>
          <w:sz w:val="22"/>
          <w:szCs w:val="22"/>
        </w:rPr>
        <w:t xml:space="preserve"> </w:t>
      </w:r>
      <w:r w:rsidRPr="00DB360B">
        <w:rPr>
          <w:rFonts w:ascii="Arial" w:hAnsi="Arial" w:cs="Arial"/>
          <w:sz w:val="22"/>
          <w:szCs w:val="22"/>
        </w:rPr>
        <w:t>Ja</w:t>
      </w:r>
      <w:r w:rsidRPr="00DB360B">
        <w:rPr>
          <w:rFonts w:ascii="Arial" w:hAnsi="Arial" w:cs="Arial"/>
          <w:spacing w:val="1"/>
          <w:sz w:val="22"/>
          <w:szCs w:val="22"/>
        </w:rPr>
        <w:t>n</w:t>
      </w:r>
      <w:r w:rsidRPr="00DB360B">
        <w:rPr>
          <w:rFonts w:ascii="Arial" w:hAnsi="Arial" w:cs="Arial"/>
          <w:sz w:val="22"/>
          <w:szCs w:val="22"/>
        </w:rPr>
        <w:t>.</w:t>
      </w:r>
      <w:r w:rsidRPr="00DB360B">
        <w:rPr>
          <w:rFonts w:ascii="Arial" w:hAnsi="Arial" w:cs="Arial"/>
          <w:spacing w:val="15"/>
          <w:sz w:val="22"/>
          <w:szCs w:val="22"/>
        </w:rPr>
        <w:t xml:space="preserve"> </w:t>
      </w:r>
      <w:r w:rsidRPr="00DB360B">
        <w:rPr>
          <w:rFonts w:ascii="Arial" w:hAnsi="Arial" w:cs="Arial"/>
          <w:sz w:val="22"/>
          <w:szCs w:val="22"/>
        </w:rPr>
        <w:t>2</w:t>
      </w:r>
      <w:r w:rsidRPr="00DB360B">
        <w:rPr>
          <w:rFonts w:ascii="Arial" w:hAnsi="Arial" w:cs="Arial"/>
          <w:spacing w:val="1"/>
          <w:sz w:val="22"/>
          <w:szCs w:val="22"/>
        </w:rPr>
        <w:t>-</w:t>
      </w:r>
      <w:r w:rsidRPr="00DB360B">
        <w:rPr>
          <w:rFonts w:ascii="Arial" w:hAnsi="Arial" w:cs="Arial"/>
          <w:sz w:val="22"/>
          <w:szCs w:val="22"/>
        </w:rPr>
        <w:t xml:space="preserve">5,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4</w:t>
      </w:r>
      <w:r w:rsidRPr="00DB360B">
        <w:rPr>
          <w:rFonts w:ascii="Arial" w:hAnsi="Arial" w:cs="Arial"/>
          <w:sz w:val="22"/>
          <w:szCs w:val="22"/>
        </w:rPr>
        <w:t>.</w:t>
      </w:r>
    </w:p>
    <w:p w14:paraId="5E2439A6" w14:textId="77777777" w:rsidR="00CE6EDE" w:rsidRPr="00DB360B" w:rsidRDefault="00CE6EDE" w:rsidP="00CE6EDE">
      <w:pPr>
        <w:widowControl w:val="0"/>
        <w:autoSpaceDE w:val="0"/>
        <w:autoSpaceDN w:val="0"/>
        <w:adjustRightInd w:val="0"/>
        <w:spacing w:before="6" w:line="140" w:lineRule="exact"/>
        <w:jc w:val="both"/>
        <w:rPr>
          <w:rFonts w:ascii="Arial" w:hAnsi="Arial" w:cs="Arial"/>
          <w:color w:val="000000"/>
        </w:rPr>
      </w:pPr>
    </w:p>
    <w:p w14:paraId="2EC48579"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w:t>
      </w:r>
      <w:r w:rsidRPr="00DB360B">
        <w:rPr>
          <w:rFonts w:ascii="Arial" w:hAnsi="Arial" w:cs="Arial"/>
          <w:b/>
          <w:i/>
          <w:iCs/>
          <w:color w:val="000000"/>
          <w:spacing w:val="1"/>
          <w:lang w:val="en-US"/>
        </w:rPr>
        <w:t xml:space="preserve"> for </w:t>
      </w:r>
      <w:r w:rsidRPr="00DB360B">
        <w:rPr>
          <w:rFonts w:ascii="Arial" w:hAnsi="Arial" w:cs="Arial"/>
          <w:b/>
          <w:i/>
          <w:iCs/>
          <w:color w:val="000000"/>
          <w:spacing w:val="-1"/>
          <w:lang w:val="en-US"/>
        </w:rPr>
        <w:t>p</w:t>
      </w:r>
      <w:r w:rsidRPr="00DB360B">
        <w:rPr>
          <w:rFonts w:ascii="Arial" w:hAnsi="Arial" w:cs="Arial"/>
          <w:b/>
          <w:i/>
          <w:iCs/>
          <w:color w:val="000000"/>
          <w:spacing w:val="1"/>
          <w:lang w:val="en-US"/>
        </w:rPr>
        <w:t>a</w:t>
      </w:r>
      <w:r w:rsidRPr="00DB360B">
        <w:rPr>
          <w:rFonts w:ascii="Arial" w:hAnsi="Arial" w:cs="Arial"/>
          <w:b/>
          <w:i/>
          <w:iCs/>
          <w:color w:val="000000"/>
          <w:spacing w:val="-1"/>
          <w:lang w:val="en-US"/>
        </w:rPr>
        <w:t>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s</w:t>
      </w:r>
      <w:r w:rsidRPr="00DB360B">
        <w:rPr>
          <w:rFonts w:ascii="Arial" w:hAnsi="Arial" w:cs="Arial"/>
          <w:b/>
          <w:i/>
          <w:iCs/>
          <w:lang w:val="en-US"/>
        </w:rPr>
        <w:t>:</w:t>
      </w:r>
    </w:p>
    <w:p w14:paraId="44414993"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patent,” U.S. Patent </w:t>
      </w:r>
      <w:r w:rsidRPr="00DB360B">
        <w:rPr>
          <w:rFonts w:ascii="Arial" w:hAnsi="Arial" w:cs="Arial"/>
          <w:i/>
          <w:iCs/>
          <w:lang w:val="en-US"/>
        </w:rPr>
        <w:t xml:space="preserve">x xxx </w:t>
      </w:r>
      <w:proofErr w:type="spellStart"/>
      <w:r w:rsidRPr="00DB360B">
        <w:rPr>
          <w:rFonts w:ascii="Arial" w:hAnsi="Arial" w:cs="Arial"/>
          <w:i/>
          <w:iCs/>
          <w:lang w:val="en-US"/>
        </w:rPr>
        <w:t>xxx</w:t>
      </w:r>
      <w:proofErr w:type="spellEnd"/>
      <w:r w:rsidRPr="00DB360B">
        <w:rPr>
          <w:rFonts w:ascii="Arial" w:hAnsi="Arial" w:cs="Arial"/>
          <w:lang w:val="en-US"/>
        </w:rPr>
        <w:t xml:space="preserve">, Abbrev. </w:t>
      </w:r>
      <w:proofErr w:type="spellStart"/>
      <w:r w:rsidRPr="00DB360B">
        <w:rPr>
          <w:rFonts w:ascii="Arial" w:hAnsi="Arial" w:cs="Arial"/>
        </w:rPr>
        <w:t>Month</w:t>
      </w:r>
      <w:proofErr w:type="spellEnd"/>
      <w:r w:rsidRPr="00DB360B">
        <w:rPr>
          <w:rFonts w:ascii="Arial" w:hAnsi="Arial" w:cs="Arial"/>
        </w:rPr>
        <w:t xml:space="preserve">, </w:t>
      </w:r>
      <w:proofErr w:type="spellStart"/>
      <w:r w:rsidRPr="00DB360B">
        <w:rPr>
          <w:rFonts w:ascii="Arial" w:hAnsi="Arial" w:cs="Arial"/>
        </w:rPr>
        <w:t>day</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17B06558" w14:textId="77777777" w:rsidR="00CE6EDE" w:rsidRPr="00053A62" w:rsidRDefault="00CE6EDE" w:rsidP="00CE6EDE">
      <w:pPr>
        <w:widowControl w:val="0"/>
        <w:autoSpaceDE w:val="0"/>
        <w:autoSpaceDN w:val="0"/>
        <w:adjustRightInd w:val="0"/>
        <w:ind w:right="-20"/>
        <w:jc w:val="both"/>
        <w:rPr>
          <w:rFonts w:ascii="Arial" w:hAnsi="Arial" w:cs="Arial"/>
          <w:i/>
        </w:rPr>
      </w:pPr>
      <w:proofErr w:type="spellStart"/>
      <w:r w:rsidRPr="00053A62">
        <w:rPr>
          <w:rFonts w:ascii="Arial" w:hAnsi="Arial" w:cs="Arial"/>
          <w:i/>
        </w:rPr>
        <w:t>Example</w:t>
      </w:r>
      <w:proofErr w:type="spellEnd"/>
      <w:r w:rsidRPr="00053A62">
        <w:rPr>
          <w:rFonts w:ascii="Arial" w:hAnsi="Arial" w:cs="Arial"/>
          <w:i/>
        </w:rPr>
        <w:t>:</w:t>
      </w:r>
    </w:p>
    <w:p w14:paraId="652CAB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w:t>
      </w:r>
      <w:proofErr w:type="spellStart"/>
      <w:r w:rsidRPr="00DB360B">
        <w:rPr>
          <w:rFonts w:ascii="Arial" w:hAnsi="Arial" w:cs="Arial"/>
          <w:spacing w:val="-2"/>
          <w:sz w:val="22"/>
          <w:szCs w:val="22"/>
        </w:rPr>
        <w:t>B</w:t>
      </w:r>
      <w:r w:rsidRPr="00DB360B">
        <w:rPr>
          <w:rFonts w:ascii="Arial" w:hAnsi="Arial" w:cs="Arial"/>
          <w:sz w:val="22"/>
          <w:szCs w:val="22"/>
        </w:rPr>
        <w:t>randli</w:t>
      </w:r>
      <w:proofErr w:type="spellEnd"/>
      <w:r w:rsidRPr="00DB360B">
        <w:rPr>
          <w:rFonts w:ascii="Arial" w:hAnsi="Arial" w:cs="Arial"/>
          <w:sz w:val="22"/>
          <w:szCs w:val="22"/>
        </w:rPr>
        <w:t xml:space="preserve"> and M. Di</w:t>
      </w:r>
      <w:r w:rsidRPr="00DB360B">
        <w:rPr>
          <w:rFonts w:ascii="Arial" w:hAnsi="Arial" w:cs="Arial"/>
          <w:spacing w:val="-1"/>
          <w:sz w:val="22"/>
          <w:szCs w:val="22"/>
        </w:rPr>
        <w:t>c</w:t>
      </w:r>
      <w:r w:rsidRPr="00DB360B">
        <w:rPr>
          <w:rFonts w:ascii="Arial" w:hAnsi="Arial" w:cs="Arial"/>
          <w:spacing w:val="1"/>
          <w:sz w:val="22"/>
          <w:szCs w:val="22"/>
        </w:rPr>
        <w:t>k</w:t>
      </w:r>
      <w:r w:rsidRPr="00DB360B">
        <w:rPr>
          <w:rFonts w:ascii="Arial" w:hAnsi="Arial" w:cs="Arial"/>
          <w:sz w:val="22"/>
          <w:szCs w:val="22"/>
        </w:rPr>
        <w:t>, “</w:t>
      </w:r>
      <w:r w:rsidRPr="00DB360B">
        <w:rPr>
          <w:rFonts w:ascii="Arial" w:hAnsi="Arial" w:cs="Arial"/>
          <w:spacing w:val="1"/>
          <w:sz w:val="22"/>
          <w:szCs w:val="22"/>
        </w:rPr>
        <w:t>A</w:t>
      </w:r>
      <w:r w:rsidRPr="00DB360B">
        <w:rPr>
          <w:rFonts w:ascii="Arial" w:hAnsi="Arial" w:cs="Arial"/>
          <w:sz w:val="22"/>
          <w:szCs w:val="22"/>
        </w:rPr>
        <w:t>l</w:t>
      </w:r>
      <w:r w:rsidRPr="00DB360B">
        <w:rPr>
          <w:rFonts w:ascii="Arial" w:hAnsi="Arial" w:cs="Arial"/>
          <w:spacing w:val="-2"/>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ating</w:t>
      </w:r>
      <w:r w:rsidRPr="00DB360B">
        <w:rPr>
          <w:rFonts w:ascii="Arial" w:hAnsi="Arial" w:cs="Arial"/>
          <w:spacing w:val="1"/>
          <w:sz w:val="22"/>
          <w:szCs w:val="22"/>
        </w:rPr>
        <w:t xml:space="preserve"> </w:t>
      </w:r>
      <w:r w:rsidRPr="00DB360B">
        <w:rPr>
          <w:rFonts w:ascii="Arial" w:hAnsi="Arial" w:cs="Arial"/>
          <w:sz w:val="22"/>
          <w:szCs w:val="22"/>
        </w:rPr>
        <w:t>c</w:t>
      </w:r>
      <w:r w:rsidRPr="00DB360B">
        <w:rPr>
          <w:rFonts w:ascii="Arial" w:hAnsi="Arial" w:cs="Arial"/>
          <w:spacing w:val="1"/>
          <w:sz w:val="22"/>
          <w:szCs w:val="22"/>
        </w:rPr>
        <w:t>u</w:t>
      </w:r>
      <w:r w:rsidRPr="00DB360B">
        <w:rPr>
          <w:rFonts w:ascii="Arial" w:hAnsi="Arial" w:cs="Arial"/>
          <w:sz w:val="22"/>
          <w:szCs w:val="22"/>
        </w:rPr>
        <w:t>rrent fed power sup</w:t>
      </w:r>
      <w:r w:rsidRPr="00DB360B">
        <w:rPr>
          <w:rFonts w:ascii="Arial" w:hAnsi="Arial" w:cs="Arial"/>
          <w:spacing w:val="1"/>
          <w:sz w:val="22"/>
          <w:szCs w:val="22"/>
        </w:rPr>
        <w:t>p</w:t>
      </w:r>
      <w:r w:rsidRPr="00DB360B">
        <w:rPr>
          <w:rFonts w:ascii="Arial" w:hAnsi="Arial" w:cs="Arial"/>
          <w:sz w:val="22"/>
          <w:szCs w:val="22"/>
        </w:rPr>
        <w:t>ly</w:t>
      </w:r>
      <w:proofErr w:type="gramStart"/>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U</w:t>
      </w:r>
      <w:r w:rsidRPr="00DB360B">
        <w:rPr>
          <w:rFonts w:ascii="Arial" w:hAnsi="Arial" w:cs="Arial"/>
          <w:spacing w:val="-1"/>
          <w:sz w:val="22"/>
          <w:szCs w:val="22"/>
        </w:rPr>
        <w:t>.</w:t>
      </w:r>
      <w:r w:rsidRPr="00DB360B">
        <w:rPr>
          <w:rFonts w:ascii="Arial" w:hAnsi="Arial" w:cs="Arial"/>
          <w:sz w:val="22"/>
          <w:szCs w:val="22"/>
        </w:rPr>
        <w:t>S.</w:t>
      </w:r>
      <w:proofErr w:type="gramEnd"/>
      <w:r w:rsidRPr="00DB360B">
        <w:rPr>
          <w:rFonts w:ascii="Arial" w:hAnsi="Arial" w:cs="Arial"/>
          <w:spacing w:val="-1"/>
          <w:sz w:val="22"/>
          <w:szCs w:val="22"/>
        </w:rPr>
        <w:t xml:space="preserve"> </w:t>
      </w:r>
      <w:r w:rsidRPr="00DB360B">
        <w:rPr>
          <w:rFonts w:ascii="Arial" w:hAnsi="Arial" w:cs="Arial"/>
          <w:sz w:val="22"/>
          <w:szCs w:val="22"/>
        </w:rPr>
        <w:t>Pate</w:t>
      </w:r>
      <w:r w:rsidRPr="00DB360B">
        <w:rPr>
          <w:rFonts w:ascii="Arial" w:hAnsi="Arial" w:cs="Arial"/>
          <w:spacing w:val="1"/>
          <w:sz w:val="22"/>
          <w:szCs w:val="22"/>
        </w:rPr>
        <w:t>n</w:t>
      </w:r>
      <w:r w:rsidRPr="00DB360B">
        <w:rPr>
          <w:rFonts w:ascii="Arial" w:hAnsi="Arial" w:cs="Arial"/>
          <w:sz w:val="22"/>
          <w:szCs w:val="22"/>
        </w:rPr>
        <w:t>t 4 084 2</w:t>
      </w:r>
      <w:r w:rsidRPr="00DB360B">
        <w:rPr>
          <w:rFonts w:ascii="Arial" w:hAnsi="Arial" w:cs="Arial"/>
          <w:spacing w:val="1"/>
          <w:sz w:val="22"/>
          <w:szCs w:val="22"/>
        </w:rPr>
        <w:t>1</w:t>
      </w:r>
      <w:r w:rsidRPr="00DB360B">
        <w:rPr>
          <w:rFonts w:ascii="Arial" w:hAnsi="Arial" w:cs="Arial"/>
          <w:sz w:val="22"/>
          <w:szCs w:val="22"/>
        </w:rPr>
        <w:t>7,</w:t>
      </w:r>
      <w:r w:rsidRPr="00DB360B">
        <w:rPr>
          <w:rFonts w:ascii="Arial" w:hAnsi="Arial" w:cs="Arial"/>
          <w:spacing w:val="-1"/>
          <w:sz w:val="22"/>
          <w:szCs w:val="22"/>
        </w:rPr>
        <w:t xml:space="preserve"> </w:t>
      </w:r>
      <w:r w:rsidRPr="00DB360B">
        <w:rPr>
          <w:rFonts w:ascii="Arial" w:hAnsi="Arial" w:cs="Arial"/>
          <w:sz w:val="22"/>
          <w:szCs w:val="22"/>
        </w:rPr>
        <w:t>N</w:t>
      </w:r>
      <w:r w:rsidRPr="00DB360B">
        <w:rPr>
          <w:rFonts w:ascii="Arial" w:hAnsi="Arial" w:cs="Arial"/>
          <w:spacing w:val="-1"/>
          <w:sz w:val="22"/>
          <w:szCs w:val="22"/>
        </w:rPr>
        <w:t>o</w:t>
      </w:r>
      <w:r w:rsidRPr="00DB360B">
        <w:rPr>
          <w:rFonts w:ascii="Arial" w:hAnsi="Arial" w:cs="Arial"/>
          <w:spacing w:val="1"/>
          <w:sz w:val="22"/>
          <w:szCs w:val="22"/>
        </w:rPr>
        <w:t>v</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4,</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pacing w:val="-1"/>
          <w:sz w:val="22"/>
          <w:szCs w:val="22"/>
        </w:rPr>
        <w:t>9</w:t>
      </w:r>
      <w:r w:rsidRPr="00DB360B">
        <w:rPr>
          <w:rFonts w:ascii="Arial" w:hAnsi="Arial" w:cs="Arial"/>
          <w:spacing w:val="1"/>
          <w:sz w:val="22"/>
          <w:szCs w:val="22"/>
        </w:rPr>
        <w:t>7</w:t>
      </w:r>
      <w:r w:rsidRPr="00DB360B">
        <w:rPr>
          <w:rFonts w:ascii="Arial" w:hAnsi="Arial" w:cs="Arial"/>
          <w:spacing w:val="-1"/>
          <w:sz w:val="22"/>
          <w:szCs w:val="22"/>
        </w:rPr>
        <w:t>8</w:t>
      </w:r>
      <w:r w:rsidRPr="00DB360B">
        <w:rPr>
          <w:rFonts w:ascii="Arial" w:hAnsi="Arial" w:cs="Arial"/>
          <w:sz w:val="22"/>
          <w:szCs w:val="22"/>
        </w:rPr>
        <w:t>.</w:t>
      </w:r>
    </w:p>
    <w:p w14:paraId="7DC5A2D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w:t>
      </w:r>
      <w:r w:rsidRPr="00DB360B">
        <w:rPr>
          <w:rFonts w:ascii="Arial" w:hAnsi="Arial" w:cs="Arial"/>
          <w:b/>
          <w:bCs/>
          <w:i/>
          <w:iCs/>
          <w:lang w:val="en-US"/>
        </w:rPr>
        <w:t xml:space="preserve"> for theses (M.S.) and dissertations (Ph.D.):</w:t>
      </w:r>
    </w:p>
    <w:p w14:paraId="2205E861" w14:textId="77777777" w:rsidR="00CE6EDE" w:rsidRPr="00DB360B" w:rsidRDefault="00CE6EDE" w:rsidP="00CE6EDE">
      <w:pPr>
        <w:jc w:val="both"/>
        <w:rPr>
          <w:rFonts w:ascii="Arial" w:hAnsi="Arial" w:cs="Arial"/>
          <w:lang w:val="en-US"/>
        </w:rPr>
      </w:pPr>
      <w:r w:rsidRPr="00DB360B">
        <w:rPr>
          <w:rFonts w:ascii="Arial" w:hAnsi="Arial" w:cs="Arial"/>
          <w:lang w:val="en-US"/>
        </w:rPr>
        <w:t>a) J. K. Author, “Title of thesis,” M.S. thesis, Abbrev. Dept., Abbrev. Univ., City of Univ., Abbrev. State, year.</w:t>
      </w:r>
    </w:p>
    <w:p w14:paraId="57B0A0E3"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dissertation,” Ph.D. dissertation, Abbrev. Dept., Abbrev. Univ., City of Univ., Abbrev. State, year.</w:t>
      </w:r>
    </w:p>
    <w:p w14:paraId="2E190187" w14:textId="77777777" w:rsidR="00CE6EDE" w:rsidRPr="00053A62" w:rsidRDefault="00CE6EDE" w:rsidP="00CE6EDE">
      <w:pPr>
        <w:autoSpaceDE w:val="0"/>
        <w:autoSpaceDN w:val="0"/>
        <w:adjustRightInd w:val="0"/>
        <w:jc w:val="both"/>
        <w:rPr>
          <w:rFonts w:ascii="Arial" w:hAnsi="Arial" w:cs="Arial"/>
          <w:i/>
          <w:iCs/>
          <w:lang w:val="en-US"/>
        </w:rPr>
      </w:pPr>
      <w:r w:rsidRPr="00053A62">
        <w:rPr>
          <w:rFonts w:ascii="Arial" w:hAnsi="Arial" w:cs="Arial"/>
          <w:i/>
          <w:iCs/>
          <w:lang w:val="en-US"/>
        </w:rPr>
        <w:t>Examples:</w:t>
      </w:r>
    </w:p>
    <w:p w14:paraId="105C627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J. O. Williams, “Narrow-band analyzer,” Ph.D. dissertation, Dept. Elect. Eng., Harvard Univ., Cambridge, MA, USA, 1993.</w:t>
      </w:r>
    </w:p>
    <w:p w14:paraId="4339976A"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N. Kawasaki, “Parametric study of thermal and chemical nonequilibrium nozzle flow,” M.S. thesis, Dept. Electron. Eng., Osaka Univ., Osaka, Japan, 1993.</w:t>
      </w:r>
    </w:p>
    <w:p w14:paraId="13729BD8"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 for the most common types of unpublished references:</w:t>
      </w:r>
    </w:p>
    <w:p w14:paraId="2ED17B3F" w14:textId="77777777" w:rsidR="00CE6EDE" w:rsidRPr="00DB360B" w:rsidRDefault="00CE6EDE" w:rsidP="00CE6EDE">
      <w:pPr>
        <w:jc w:val="both"/>
        <w:rPr>
          <w:rFonts w:ascii="Arial" w:hAnsi="Arial" w:cs="Arial"/>
          <w:lang w:val="en-US"/>
        </w:rPr>
      </w:pPr>
      <w:r w:rsidRPr="00DB360B">
        <w:rPr>
          <w:rFonts w:ascii="Arial" w:hAnsi="Arial" w:cs="Arial"/>
          <w:lang w:val="en-US"/>
        </w:rPr>
        <w:t>a) J. K. Author, private communication, Abbrev. Month, year.</w:t>
      </w:r>
    </w:p>
    <w:p w14:paraId="3571E832"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paper,” unpublished.</w:t>
      </w:r>
    </w:p>
    <w:p w14:paraId="6DE58480" w14:textId="77777777" w:rsidR="00CE6EDE" w:rsidRPr="00DB360B" w:rsidRDefault="00CE6EDE" w:rsidP="00CE6EDE">
      <w:pPr>
        <w:jc w:val="both"/>
        <w:rPr>
          <w:rFonts w:ascii="Arial" w:hAnsi="Arial" w:cs="Arial"/>
          <w:lang w:val="en-US"/>
        </w:rPr>
      </w:pPr>
      <w:r w:rsidRPr="00DB360B">
        <w:rPr>
          <w:rFonts w:ascii="Arial" w:hAnsi="Arial" w:cs="Arial"/>
          <w:lang w:val="en-US"/>
        </w:rPr>
        <w:t>c) J. K. Author, “Title of paper,” to be published.</w:t>
      </w:r>
    </w:p>
    <w:p w14:paraId="19192780"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50D1CD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Harrison, private communication, May 1995.</w:t>
      </w:r>
    </w:p>
    <w:p w14:paraId="1319091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B. Smith, “An approach to graphs of linear forms,” unpublished.</w:t>
      </w:r>
    </w:p>
    <w:p w14:paraId="427E002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Brahms, “Representation error for real numbers in binary computer arithmetic,” IEEE Computer Group Repository, Paper R-67-85.</w:t>
      </w:r>
    </w:p>
    <w:p w14:paraId="76D7F735" w14:textId="77777777" w:rsidR="00CE6EDE" w:rsidRPr="00DB360B" w:rsidRDefault="00CE6EDE" w:rsidP="00CE6EDE">
      <w:pPr>
        <w:autoSpaceDE w:val="0"/>
        <w:autoSpaceDN w:val="0"/>
        <w:adjustRightInd w:val="0"/>
        <w:jc w:val="both"/>
        <w:rPr>
          <w:rFonts w:ascii="Arial" w:hAnsi="Arial" w:cs="Arial"/>
          <w:i/>
          <w:iCs/>
          <w:lang w:val="en-US"/>
        </w:rPr>
      </w:pPr>
    </w:p>
    <w:p w14:paraId="5633AAC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s for standards:</w:t>
      </w:r>
    </w:p>
    <w:p w14:paraId="172C9919" w14:textId="77777777" w:rsidR="00CE6EDE" w:rsidRPr="00DB360B" w:rsidRDefault="00CE6EDE" w:rsidP="00CE6EDE">
      <w:pPr>
        <w:jc w:val="both"/>
        <w:rPr>
          <w:rFonts w:ascii="Arial" w:hAnsi="Arial" w:cs="Arial"/>
          <w:lang w:val="en-US"/>
        </w:rPr>
      </w:pPr>
      <w:r w:rsidRPr="00DB360B">
        <w:rPr>
          <w:rFonts w:ascii="Arial" w:hAnsi="Arial" w:cs="Arial"/>
          <w:lang w:val="en-US"/>
        </w:rPr>
        <w:t>a)</w:t>
      </w:r>
      <w:r w:rsidRPr="00DB360B">
        <w:rPr>
          <w:rFonts w:ascii="Arial" w:hAnsi="Arial" w:cs="Arial"/>
          <w:i/>
          <w:iCs/>
          <w:lang w:val="en-US"/>
        </w:rPr>
        <w:t xml:space="preserve"> Title of Standard</w:t>
      </w:r>
      <w:r w:rsidRPr="00DB360B">
        <w:rPr>
          <w:rFonts w:ascii="Arial" w:hAnsi="Arial" w:cs="Arial"/>
          <w:lang w:val="en-US"/>
        </w:rPr>
        <w:t>, Standard number, date.</w:t>
      </w:r>
    </w:p>
    <w:p w14:paraId="24FA1C04" w14:textId="77777777" w:rsidR="00CE6EDE" w:rsidRPr="00DB360B" w:rsidRDefault="00CE6EDE" w:rsidP="00CE6EDE">
      <w:pPr>
        <w:jc w:val="both"/>
        <w:rPr>
          <w:rFonts w:ascii="Arial" w:hAnsi="Arial" w:cs="Arial"/>
          <w:lang w:val="en-US"/>
        </w:rPr>
      </w:pPr>
      <w:r w:rsidRPr="00DB360B">
        <w:rPr>
          <w:rFonts w:ascii="Arial" w:hAnsi="Arial" w:cs="Arial"/>
          <w:lang w:val="en-US"/>
        </w:rPr>
        <w:lastRenderedPageBreak/>
        <w:t xml:space="preserve">b) </w:t>
      </w:r>
      <w:r w:rsidRPr="00DB360B">
        <w:rPr>
          <w:rFonts w:ascii="Arial" w:hAnsi="Arial" w:cs="Arial"/>
          <w:i/>
          <w:iCs/>
          <w:lang w:val="en-US"/>
        </w:rPr>
        <w:t>Title of Standard</w:t>
      </w:r>
      <w:r w:rsidRPr="00DB360B">
        <w:rPr>
          <w:rFonts w:ascii="Arial" w:hAnsi="Arial" w:cs="Arial"/>
          <w:lang w:val="en-US"/>
        </w:rPr>
        <w:t xml:space="preserve">, Standard number, </w:t>
      </w:r>
      <w:proofErr w:type="gramStart"/>
      <w:r w:rsidRPr="00DB360B">
        <w:rPr>
          <w:rFonts w:ascii="Arial" w:hAnsi="Arial" w:cs="Arial"/>
          <w:lang w:val="en-US"/>
        </w:rPr>
        <w:t>Corporate</w:t>
      </w:r>
      <w:proofErr w:type="gramEnd"/>
      <w:r w:rsidRPr="00DB360B">
        <w:rPr>
          <w:rFonts w:ascii="Arial" w:hAnsi="Arial" w:cs="Arial"/>
          <w:lang w:val="en-US"/>
        </w:rPr>
        <w:t xml:space="preserve"> author, location, date.</w:t>
      </w:r>
    </w:p>
    <w:p w14:paraId="2A118751"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D80FB4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IEEE Criteria for Class IE Electric Systems, IEEE Standard 308, 1969.</w:t>
      </w:r>
    </w:p>
    <w:p w14:paraId="5835A0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Letter Symbols for Quantities, ANSI Standard Y10.5-1968.</w:t>
      </w:r>
    </w:p>
    <w:p w14:paraId="1C64AF42" w14:textId="77777777" w:rsidR="00CE6EDE" w:rsidRPr="00DB360B" w:rsidRDefault="00CE6EDE" w:rsidP="00CE6EDE">
      <w:pPr>
        <w:pStyle w:val="References"/>
        <w:numPr>
          <w:ilvl w:val="0"/>
          <w:numId w:val="0"/>
        </w:numPr>
        <w:ind w:left="540" w:hanging="360"/>
        <w:rPr>
          <w:rFonts w:ascii="Arial" w:hAnsi="Arial" w:cs="Arial"/>
          <w:sz w:val="22"/>
          <w:szCs w:val="22"/>
        </w:rPr>
      </w:pPr>
    </w:p>
    <w:p w14:paraId="5DA431B8" w14:textId="77777777" w:rsidR="00CE6EDE" w:rsidRPr="00DB360B" w:rsidRDefault="00CE6EDE" w:rsidP="00CE6EDE">
      <w:pPr>
        <w:jc w:val="both"/>
        <w:rPr>
          <w:rFonts w:ascii="Arial" w:hAnsi="Arial" w:cs="Arial"/>
          <w:b/>
          <w:i/>
          <w:lang w:val="en-US"/>
        </w:rPr>
      </w:pPr>
      <w:r w:rsidRPr="00DB360B">
        <w:rPr>
          <w:rFonts w:ascii="Arial" w:hAnsi="Arial" w:cs="Arial"/>
          <w:b/>
          <w:i/>
          <w:lang w:val="en-US"/>
        </w:rPr>
        <w:t>Article number in reference examples:</w:t>
      </w:r>
    </w:p>
    <w:p w14:paraId="7F14494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R. Fardel, M. Nagel, F. </w:t>
      </w:r>
      <w:proofErr w:type="spellStart"/>
      <w:r w:rsidRPr="00DB360B">
        <w:rPr>
          <w:rFonts w:ascii="Arial" w:hAnsi="Arial" w:cs="Arial"/>
          <w:sz w:val="22"/>
          <w:szCs w:val="22"/>
        </w:rPr>
        <w:t>Nuesch</w:t>
      </w:r>
      <w:proofErr w:type="spellEnd"/>
      <w:r w:rsidRPr="00DB360B">
        <w:rPr>
          <w:rFonts w:ascii="Arial" w:hAnsi="Arial" w:cs="Arial"/>
          <w:sz w:val="22"/>
          <w:szCs w:val="22"/>
        </w:rPr>
        <w:t xml:space="preserve">, T. Lippert, and A. </w:t>
      </w:r>
      <w:proofErr w:type="spellStart"/>
      <w:r w:rsidRPr="00DB360B">
        <w:rPr>
          <w:rFonts w:ascii="Arial" w:hAnsi="Arial" w:cs="Arial"/>
          <w:sz w:val="22"/>
          <w:szCs w:val="22"/>
        </w:rPr>
        <w:t>Wokaun</w:t>
      </w:r>
      <w:proofErr w:type="spellEnd"/>
      <w:r w:rsidRPr="00DB360B">
        <w:rPr>
          <w:rFonts w:ascii="Arial" w:hAnsi="Arial" w:cs="Arial"/>
          <w:sz w:val="22"/>
          <w:szCs w:val="22"/>
        </w:rPr>
        <w:t xml:space="preserve">, “Fabrication of organic light emitting diode pixels by laser-assisted forward transfer,” </w:t>
      </w:r>
      <w:r w:rsidRPr="00DB360B">
        <w:rPr>
          <w:rFonts w:ascii="Arial" w:hAnsi="Arial" w:cs="Arial"/>
          <w:i/>
          <w:sz w:val="22"/>
          <w:szCs w:val="22"/>
        </w:rPr>
        <w:t>Appl. Phys. Lett.</w:t>
      </w:r>
      <w:r w:rsidRPr="00DB360B">
        <w:rPr>
          <w:rFonts w:ascii="Arial" w:hAnsi="Arial" w:cs="Arial"/>
          <w:sz w:val="22"/>
          <w:szCs w:val="22"/>
        </w:rPr>
        <w:t>, vol. 91, no. 6, Aug. 2007, Art. no. 061103. </w:t>
      </w:r>
    </w:p>
    <w:p w14:paraId="484BA5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Zhang and N. </w:t>
      </w:r>
      <w:proofErr w:type="spellStart"/>
      <w:r w:rsidRPr="00DB360B">
        <w:rPr>
          <w:rFonts w:ascii="Arial" w:hAnsi="Arial" w:cs="Arial"/>
          <w:sz w:val="22"/>
          <w:szCs w:val="22"/>
        </w:rPr>
        <w:t>Tansu</w:t>
      </w:r>
      <w:proofErr w:type="spellEnd"/>
      <w:r w:rsidRPr="00DB360B">
        <w:rPr>
          <w:rFonts w:ascii="Arial" w:hAnsi="Arial" w:cs="Arial"/>
          <w:sz w:val="22"/>
          <w:szCs w:val="22"/>
        </w:rPr>
        <w:t xml:space="preserve">, “Optical gain and laser characteristics of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quantum wells on ternary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substrates,” </w:t>
      </w:r>
      <w:r w:rsidRPr="00DB360B">
        <w:rPr>
          <w:rFonts w:ascii="Arial" w:hAnsi="Arial" w:cs="Arial"/>
          <w:i/>
          <w:sz w:val="22"/>
          <w:szCs w:val="22"/>
        </w:rPr>
        <w:t>IEEE Photon. J.</w:t>
      </w:r>
      <w:r w:rsidRPr="00DB360B">
        <w:rPr>
          <w:rFonts w:ascii="Arial" w:hAnsi="Arial" w:cs="Arial"/>
          <w:sz w:val="22"/>
          <w:szCs w:val="22"/>
        </w:rPr>
        <w:t>, vol. 5, no. 2, Apr. 2013, Art. no. 2600111</w:t>
      </w:r>
    </w:p>
    <w:p w14:paraId="191313B0" w14:textId="77777777" w:rsidR="00CE6EDE" w:rsidRPr="00DB360B" w:rsidRDefault="00CE6EDE" w:rsidP="00CE6EDE">
      <w:pPr>
        <w:pStyle w:val="References"/>
        <w:numPr>
          <w:ilvl w:val="0"/>
          <w:numId w:val="0"/>
        </w:numPr>
        <w:ind w:left="540"/>
        <w:rPr>
          <w:rFonts w:ascii="Arial" w:hAnsi="Arial" w:cs="Arial"/>
          <w:sz w:val="22"/>
          <w:szCs w:val="22"/>
        </w:rPr>
      </w:pPr>
    </w:p>
    <w:p w14:paraId="0BE6FDF0" w14:textId="77777777" w:rsidR="00CE6EDE" w:rsidRPr="00DB360B" w:rsidRDefault="00CE6EDE" w:rsidP="00CE6EDE">
      <w:pPr>
        <w:pStyle w:val="References"/>
        <w:numPr>
          <w:ilvl w:val="0"/>
          <w:numId w:val="0"/>
        </w:numPr>
        <w:ind w:left="180"/>
        <w:rPr>
          <w:rFonts w:ascii="Arial" w:hAnsi="Arial" w:cs="Arial"/>
          <w:b/>
          <w:i/>
          <w:sz w:val="22"/>
          <w:szCs w:val="22"/>
        </w:rPr>
      </w:pPr>
      <w:r w:rsidRPr="00DB360B">
        <w:rPr>
          <w:rFonts w:ascii="Arial" w:hAnsi="Arial" w:cs="Arial"/>
          <w:b/>
          <w:i/>
          <w:sz w:val="22"/>
          <w:szCs w:val="22"/>
        </w:rPr>
        <w:t>Example when using et al.:</w:t>
      </w:r>
    </w:p>
    <w:p w14:paraId="37A8A01A" w14:textId="77777777" w:rsidR="00CE6EDE" w:rsidRDefault="00CE6EDE" w:rsidP="00CE6EDE">
      <w:r w:rsidRPr="00053A62">
        <w:rPr>
          <w:rFonts w:ascii="Arial" w:hAnsi="Arial" w:cs="Arial"/>
          <w:lang w:val="en-US"/>
        </w:rPr>
        <w:t xml:space="preserve"> S. </w:t>
      </w:r>
      <w:proofErr w:type="spellStart"/>
      <w:r w:rsidRPr="00053A62">
        <w:rPr>
          <w:rFonts w:ascii="Arial" w:hAnsi="Arial" w:cs="Arial"/>
          <w:lang w:val="en-US"/>
        </w:rPr>
        <w:t>Azodolmolky</w:t>
      </w:r>
      <w:proofErr w:type="spellEnd"/>
      <w:r w:rsidRPr="00053A62">
        <w:rPr>
          <w:rFonts w:ascii="Arial" w:hAnsi="Arial" w:cs="Arial"/>
          <w:lang w:val="en-US"/>
        </w:rPr>
        <w:t> </w:t>
      </w:r>
      <w:r w:rsidRPr="00053A62">
        <w:rPr>
          <w:rFonts w:ascii="Arial" w:hAnsi="Arial" w:cs="Arial"/>
          <w:i/>
          <w:iCs/>
          <w:lang w:val="en-US"/>
        </w:rPr>
        <w:t>et al.</w:t>
      </w:r>
      <w:r w:rsidRPr="00053A62">
        <w:rPr>
          <w:rFonts w:ascii="Arial" w:hAnsi="Arial" w:cs="Arial"/>
          <w:lang w:val="en-US"/>
        </w:rPr>
        <w:t>, Experimental demonstration of an impairment aware network planning and operation tool for transparent/translucent optical networks,” </w:t>
      </w:r>
      <w:r w:rsidRPr="00053A62">
        <w:rPr>
          <w:rFonts w:ascii="Arial" w:hAnsi="Arial" w:cs="Arial"/>
          <w:i/>
          <w:iCs/>
          <w:lang w:val="en-US"/>
        </w:rPr>
        <w:t xml:space="preserve">J. </w:t>
      </w:r>
      <w:proofErr w:type="spellStart"/>
      <w:r w:rsidRPr="00053A62">
        <w:rPr>
          <w:rFonts w:ascii="Arial" w:hAnsi="Arial" w:cs="Arial"/>
          <w:i/>
          <w:iCs/>
          <w:lang w:val="en-US"/>
        </w:rPr>
        <w:t>Lightw</w:t>
      </w:r>
      <w:proofErr w:type="spellEnd"/>
      <w:r w:rsidRPr="00053A62">
        <w:rPr>
          <w:rFonts w:ascii="Arial" w:hAnsi="Arial" w:cs="Arial"/>
          <w:i/>
          <w:iCs/>
          <w:lang w:val="en-US"/>
        </w:rPr>
        <w:t xml:space="preserve">. </w:t>
      </w:r>
      <w:proofErr w:type="spellStart"/>
      <w:r w:rsidRPr="00DB360B">
        <w:rPr>
          <w:rFonts w:ascii="Arial" w:hAnsi="Arial" w:cs="Arial"/>
          <w:i/>
          <w:iCs/>
        </w:rPr>
        <w:t>Technol</w:t>
      </w:r>
      <w:proofErr w:type="spellEnd"/>
      <w:r w:rsidRPr="00DB360B">
        <w:rPr>
          <w:rFonts w:ascii="Arial" w:hAnsi="Arial" w:cs="Arial"/>
          <w:i/>
          <w:iCs/>
        </w:rPr>
        <w:t>.</w:t>
      </w:r>
      <w:r w:rsidRPr="00DB360B">
        <w:rPr>
          <w:rFonts w:ascii="Arial" w:hAnsi="Arial" w:cs="Arial"/>
        </w:rPr>
        <w:t>, vol. 29, no. 4, pp. 439–448, Sep. 2011. </w:t>
      </w:r>
      <w:r>
        <w:br w:type="page"/>
      </w:r>
    </w:p>
    <w:p w14:paraId="5B12DCF6"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w:t>
      </w:r>
      <w:r>
        <w:rPr>
          <w:b/>
          <w:sz w:val="28"/>
        </w:rPr>
        <w:t>B</w:t>
      </w:r>
    </w:p>
    <w:p w14:paraId="7DB3A932" w14:textId="77777777" w:rsidR="00CE6EDE" w:rsidRDefault="00CE6EDE" w:rsidP="00CE6EDE">
      <w:pPr>
        <w:pStyle w:val="Texto"/>
      </w:pPr>
      <w:r>
        <w:t>Aquí va el contenido del Anexo B.</w:t>
      </w:r>
    </w:p>
    <w:p w14:paraId="706EEF94" w14:textId="77777777" w:rsidR="00CE6EDE" w:rsidRDefault="00CE6EDE" w:rsidP="00CE6EDE">
      <w:pPr>
        <w:pStyle w:val="Texto"/>
      </w:pPr>
      <w:r>
        <w:t>La numeración de los Anexos debe realizarse con letras mayúsculas.</w:t>
      </w:r>
    </w:p>
    <w:p w14:paraId="6AE9E9E3" w14:textId="77777777" w:rsidR="00CE6EDE" w:rsidRDefault="00CE6EDE" w:rsidP="00CE6EDE">
      <w:pPr>
        <w:rPr>
          <w:rFonts w:ascii="Arial" w:hAnsi="Arial" w:cs="Arial"/>
          <w:b/>
          <w:sz w:val="28"/>
          <w:szCs w:val="28"/>
        </w:rPr>
      </w:pPr>
      <w:r>
        <w:br w:type="page"/>
      </w:r>
    </w:p>
    <w:p w14:paraId="6B6C41B4" w14:textId="77777777" w:rsidR="0080382C" w:rsidRPr="00B63B6F" w:rsidRDefault="004C17DD" w:rsidP="00B63B6F">
      <w:pPr>
        <w:pStyle w:val="Texto"/>
        <w:rPr>
          <w:b/>
          <w:sz w:val="32"/>
        </w:rPr>
      </w:pPr>
      <w:r w:rsidRPr="00B63B6F">
        <w:rPr>
          <w:b/>
          <w:sz w:val="32"/>
        </w:rPr>
        <w:lastRenderedPageBreak/>
        <w:t>ORDEN DE EMPASTADO</w:t>
      </w:r>
    </w:p>
    <w:p w14:paraId="33217FBE" w14:textId="77777777" w:rsidR="00D17EB3" w:rsidRDefault="00D17EB3" w:rsidP="00F70D97">
      <w:pPr>
        <w:pStyle w:val="Texto"/>
      </w:pPr>
    </w:p>
    <w:sectPr w:rsidR="00D17EB3" w:rsidSect="00927932">
      <w:footerReference w:type="default" r:id="rId17"/>
      <w:pgSz w:w="11906" w:h="16838"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007A9" w14:textId="77777777" w:rsidR="002C7397" w:rsidRDefault="002C7397" w:rsidP="00070D0E">
      <w:pPr>
        <w:spacing w:after="0" w:line="240" w:lineRule="auto"/>
      </w:pPr>
      <w:r>
        <w:separator/>
      </w:r>
    </w:p>
  </w:endnote>
  <w:endnote w:type="continuationSeparator" w:id="0">
    <w:p w14:paraId="3B05B2DA" w14:textId="77777777" w:rsidR="002C7397" w:rsidRDefault="002C7397" w:rsidP="00070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1666" w14:textId="77777777" w:rsidR="00CE6EDE" w:rsidRDefault="00CE6EDE">
    <w:pPr>
      <w:pStyle w:val="Piedepgina"/>
      <w:jc w:val="center"/>
    </w:pPr>
  </w:p>
  <w:p w14:paraId="35993520" w14:textId="77777777" w:rsidR="00CE6EDE" w:rsidRDefault="00CE6E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652656"/>
      <w:docPartObj>
        <w:docPartGallery w:val="Page Numbers (Bottom of Page)"/>
        <w:docPartUnique/>
      </w:docPartObj>
    </w:sdtPr>
    <w:sdtEndPr>
      <w:rPr>
        <w:sz w:val="24"/>
      </w:rPr>
    </w:sdtEndPr>
    <w:sdtContent>
      <w:p w14:paraId="4A7A0006" w14:textId="5C71B87C" w:rsidR="00CE6EDE" w:rsidRPr="003432D1" w:rsidRDefault="00CE6EDE" w:rsidP="003432D1">
        <w:pPr>
          <w:pStyle w:val="Piedepgina"/>
          <w:jc w:val="center"/>
          <w:rPr>
            <w:sz w:val="24"/>
          </w:rPr>
        </w:pPr>
        <w:r>
          <w:rPr>
            <w:sz w:val="24"/>
          </w:rPr>
          <w:fldChar w:fldCharType="begin"/>
        </w:r>
        <w:r>
          <w:rPr>
            <w:sz w:val="24"/>
          </w:rPr>
          <w:instrText xml:space="preserve"> PAGE  \* ROMAN  \* MERGEFORMAT </w:instrText>
        </w:r>
        <w:r>
          <w:rPr>
            <w:sz w:val="24"/>
          </w:rPr>
          <w:fldChar w:fldCharType="separate"/>
        </w:r>
        <w:r w:rsidR="00F165A3">
          <w:rPr>
            <w:noProof/>
            <w:sz w:val="24"/>
          </w:rPr>
          <w:t>VII</w:t>
        </w:r>
        <w:r>
          <w:rPr>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492304"/>
      <w:docPartObj>
        <w:docPartGallery w:val="Page Numbers (Bottom of Page)"/>
        <w:docPartUnique/>
      </w:docPartObj>
    </w:sdtPr>
    <w:sdtEndPr/>
    <w:sdtContent>
      <w:p w14:paraId="06A3C27E" w14:textId="33305900" w:rsidR="00CE6EDE" w:rsidRPr="00F70D97" w:rsidRDefault="00CE6EDE" w:rsidP="00F70D97">
        <w:pPr>
          <w:pStyle w:val="Piedepgina"/>
          <w:jc w:val="center"/>
        </w:pPr>
        <w:r>
          <w:fldChar w:fldCharType="begin"/>
        </w:r>
        <w:r>
          <w:instrText>PAGE   \* MERGEFORMAT</w:instrText>
        </w:r>
        <w:r>
          <w:fldChar w:fldCharType="separate"/>
        </w:r>
        <w:r w:rsidR="00F165A3" w:rsidRPr="00F165A3">
          <w:rPr>
            <w:noProof/>
            <w:lang w:val="es-ES"/>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75DF8" w14:textId="77777777" w:rsidR="002C7397" w:rsidRDefault="002C7397" w:rsidP="00070D0E">
      <w:pPr>
        <w:spacing w:after="0" w:line="240" w:lineRule="auto"/>
      </w:pPr>
      <w:r>
        <w:separator/>
      </w:r>
    </w:p>
  </w:footnote>
  <w:footnote w:type="continuationSeparator" w:id="0">
    <w:p w14:paraId="41665AF3" w14:textId="77777777" w:rsidR="002C7397" w:rsidRDefault="002C7397" w:rsidP="00070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4753"/>
    <w:multiLevelType w:val="hybridMultilevel"/>
    <w:tmpl w:val="00AAC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45793"/>
    <w:multiLevelType w:val="hybridMultilevel"/>
    <w:tmpl w:val="EB08598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07BE441A"/>
    <w:multiLevelType w:val="hybridMultilevel"/>
    <w:tmpl w:val="BABA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C3E69"/>
    <w:multiLevelType w:val="hybridMultilevel"/>
    <w:tmpl w:val="07C2E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03B1A"/>
    <w:multiLevelType w:val="hybridMultilevel"/>
    <w:tmpl w:val="1366B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E6594"/>
    <w:multiLevelType w:val="hybridMultilevel"/>
    <w:tmpl w:val="49D4C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B6FAE"/>
    <w:multiLevelType w:val="hybridMultilevel"/>
    <w:tmpl w:val="56042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635783"/>
    <w:multiLevelType w:val="hybridMultilevel"/>
    <w:tmpl w:val="E5627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0E256D"/>
    <w:multiLevelType w:val="hybridMultilevel"/>
    <w:tmpl w:val="0CB27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185199"/>
    <w:multiLevelType w:val="hybridMultilevel"/>
    <w:tmpl w:val="5BEA7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7B1663"/>
    <w:multiLevelType w:val="hybridMultilevel"/>
    <w:tmpl w:val="F3386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E04A0C"/>
    <w:multiLevelType w:val="hybridMultilevel"/>
    <w:tmpl w:val="0490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F120C9"/>
    <w:multiLevelType w:val="hybridMultilevel"/>
    <w:tmpl w:val="D38A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8349B"/>
    <w:multiLevelType w:val="hybridMultilevel"/>
    <w:tmpl w:val="94784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CB553B"/>
    <w:multiLevelType w:val="hybridMultilevel"/>
    <w:tmpl w:val="1684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2017C4"/>
    <w:multiLevelType w:val="multilevel"/>
    <w:tmpl w:val="28D62392"/>
    <w:lvl w:ilvl="0">
      <w:start w:val="1"/>
      <w:numFmt w:val="decimal"/>
      <w:pStyle w:val="Nivel1"/>
      <w:lvlText w:val="%1"/>
      <w:lvlJc w:val="left"/>
      <w:pPr>
        <w:ind w:left="432" w:hanging="432"/>
      </w:pPr>
      <w:rPr>
        <w:rFonts w:hint="default"/>
      </w:rPr>
    </w:lvl>
    <w:lvl w:ilvl="1">
      <w:start w:val="1"/>
      <w:numFmt w:val="decimal"/>
      <w:pStyle w:val="Nivel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6" w15:restartNumberingAfterBreak="0">
    <w:nsid w:val="34F54B21"/>
    <w:multiLevelType w:val="hybridMultilevel"/>
    <w:tmpl w:val="07D6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1D539E"/>
    <w:multiLevelType w:val="hybridMultilevel"/>
    <w:tmpl w:val="1B2CD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8B47D3"/>
    <w:multiLevelType w:val="hybridMultilevel"/>
    <w:tmpl w:val="6C6E5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C95698D"/>
    <w:multiLevelType w:val="hybridMultilevel"/>
    <w:tmpl w:val="090EC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C23FCB"/>
    <w:multiLevelType w:val="hybridMultilevel"/>
    <w:tmpl w:val="41F49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CF0D09"/>
    <w:multiLevelType w:val="hybridMultilevel"/>
    <w:tmpl w:val="AC98C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5B5D42"/>
    <w:multiLevelType w:val="hybridMultilevel"/>
    <w:tmpl w:val="C852A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B42EBB"/>
    <w:multiLevelType w:val="hybridMultilevel"/>
    <w:tmpl w:val="CFE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6F41BD"/>
    <w:multiLevelType w:val="hybridMultilevel"/>
    <w:tmpl w:val="6D247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296CB4"/>
    <w:multiLevelType w:val="hybridMultilevel"/>
    <w:tmpl w:val="16D8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66354E"/>
    <w:multiLevelType w:val="hybridMultilevel"/>
    <w:tmpl w:val="4976B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5178D"/>
    <w:multiLevelType w:val="hybridMultilevel"/>
    <w:tmpl w:val="5322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B00DD8"/>
    <w:multiLevelType w:val="hybridMultilevel"/>
    <w:tmpl w:val="8C481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656F50"/>
    <w:multiLevelType w:val="hybridMultilevel"/>
    <w:tmpl w:val="2CCCD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5F381E"/>
    <w:multiLevelType w:val="hybridMultilevel"/>
    <w:tmpl w:val="49AA8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3D1A61"/>
    <w:multiLevelType w:val="multilevel"/>
    <w:tmpl w:val="517C8CC2"/>
    <w:lvl w:ilvl="0">
      <w:start w:val="1"/>
      <w:numFmt w:val="decimal"/>
      <w:pStyle w:val="Ttulo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587846C1"/>
    <w:multiLevelType w:val="hybridMultilevel"/>
    <w:tmpl w:val="19FC3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3321C5"/>
    <w:multiLevelType w:val="multilevel"/>
    <w:tmpl w:val="6206ED64"/>
    <w:lvl w:ilvl="0">
      <w:start w:val="2"/>
      <w:numFmt w:val="decimal"/>
      <w:lvlText w:val="%1."/>
      <w:lvlJc w:val="left"/>
      <w:pPr>
        <w:ind w:left="456" w:hanging="456"/>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B701A5E"/>
    <w:multiLevelType w:val="hybridMultilevel"/>
    <w:tmpl w:val="87068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936DB2"/>
    <w:multiLevelType w:val="hybridMultilevel"/>
    <w:tmpl w:val="040A2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597372"/>
    <w:multiLevelType w:val="hybridMultilevel"/>
    <w:tmpl w:val="6D8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F41DE2"/>
    <w:multiLevelType w:val="hybridMultilevel"/>
    <w:tmpl w:val="2A8C8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0A3CE9"/>
    <w:multiLevelType w:val="hybridMultilevel"/>
    <w:tmpl w:val="F0381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8C570C"/>
    <w:multiLevelType w:val="hybridMultilevel"/>
    <w:tmpl w:val="62AE1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9B0930"/>
    <w:multiLevelType w:val="hybridMultilevel"/>
    <w:tmpl w:val="3886D236"/>
    <w:lvl w:ilvl="0" w:tplc="24486420">
      <w:start w:val="1"/>
      <w:numFmt w:val="decimal"/>
      <w:lvlText w:val="1.%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03EA6A7C">
      <w:numFmt w:val="bullet"/>
      <w:lvlText w:val="•"/>
      <w:lvlJc w:val="left"/>
      <w:pPr>
        <w:ind w:left="3225" w:hanging="705"/>
      </w:pPr>
      <w:rPr>
        <w:rFonts w:ascii="Arial" w:eastAsiaTheme="minorHAnsi" w:hAnsi="Arial" w:cs="Aria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66C96A24"/>
    <w:multiLevelType w:val="hybridMultilevel"/>
    <w:tmpl w:val="77DE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726CD1"/>
    <w:multiLevelType w:val="hybridMultilevel"/>
    <w:tmpl w:val="CB90E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9C3DDF"/>
    <w:multiLevelType w:val="hybridMultilevel"/>
    <w:tmpl w:val="AE90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5B64F6"/>
    <w:multiLevelType w:val="hybridMultilevel"/>
    <w:tmpl w:val="FEEC2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A27E80"/>
    <w:multiLevelType w:val="hybridMultilevel"/>
    <w:tmpl w:val="83A27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CD6C73"/>
    <w:multiLevelType w:val="hybridMultilevel"/>
    <w:tmpl w:val="9BB05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1D646A"/>
    <w:multiLevelType w:val="hybridMultilevel"/>
    <w:tmpl w:val="E6D6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BF53C5"/>
    <w:multiLevelType w:val="hybridMultilevel"/>
    <w:tmpl w:val="F3A0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D8956B0"/>
    <w:multiLevelType w:val="hybridMultilevel"/>
    <w:tmpl w:val="E076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2"/>
  </w:num>
  <w:num w:numId="3">
    <w:abstractNumId w:val="41"/>
  </w:num>
  <w:num w:numId="4">
    <w:abstractNumId w:val="34"/>
  </w:num>
  <w:num w:numId="5">
    <w:abstractNumId w:val="19"/>
  </w:num>
  <w:num w:numId="6">
    <w:abstractNumId w:val="16"/>
  </w:num>
  <w:num w:numId="7">
    <w:abstractNumId w:val="14"/>
  </w:num>
  <w:num w:numId="8">
    <w:abstractNumId w:val="9"/>
  </w:num>
  <w:num w:numId="9">
    <w:abstractNumId w:val="23"/>
  </w:num>
  <w:num w:numId="10">
    <w:abstractNumId w:val="28"/>
  </w:num>
  <w:num w:numId="11">
    <w:abstractNumId w:val="4"/>
  </w:num>
  <w:num w:numId="12">
    <w:abstractNumId w:val="38"/>
  </w:num>
  <w:num w:numId="13">
    <w:abstractNumId w:val="49"/>
  </w:num>
  <w:num w:numId="14">
    <w:abstractNumId w:val="20"/>
  </w:num>
  <w:num w:numId="15">
    <w:abstractNumId w:val="37"/>
  </w:num>
  <w:num w:numId="16">
    <w:abstractNumId w:val="17"/>
  </w:num>
  <w:num w:numId="17">
    <w:abstractNumId w:val="30"/>
  </w:num>
  <w:num w:numId="18">
    <w:abstractNumId w:val="6"/>
  </w:num>
  <w:num w:numId="19">
    <w:abstractNumId w:val="11"/>
  </w:num>
  <w:num w:numId="20">
    <w:abstractNumId w:val="8"/>
  </w:num>
  <w:num w:numId="21">
    <w:abstractNumId w:val="46"/>
  </w:num>
  <w:num w:numId="22">
    <w:abstractNumId w:val="42"/>
  </w:num>
  <w:num w:numId="23">
    <w:abstractNumId w:val="24"/>
  </w:num>
  <w:num w:numId="24">
    <w:abstractNumId w:val="2"/>
  </w:num>
  <w:num w:numId="25">
    <w:abstractNumId w:val="18"/>
  </w:num>
  <w:num w:numId="26">
    <w:abstractNumId w:val="10"/>
  </w:num>
  <w:num w:numId="27">
    <w:abstractNumId w:val="25"/>
  </w:num>
  <w:num w:numId="28">
    <w:abstractNumId w:val="33"/>
  </w:num>
  <w:num w:numId="29">
    <w:abstractNumId w:val="22"/>
  </w:num>
  <w:num w:numId="30">
    <w:abstractNumId w:val="0"/>
  </w:num>
  <w:num w:numId="31">
    <w:abstractNumId w:val="36"/>
  </w:num>
  <w:num w:numId="32">
    <w:abstractNumId w:val="47"/>
  </w:num>
  <w:num w:numId="33">
    <w:abstractNumId w:val="31"/>
  </w:num>
  <w:num w:numId="34">
    <w:abstractNumId w:val="3"/>
  </w:num>
  <w:num w:numId="35">
    <w:abstractNumId w:val="50"/>
  </w:num>
  <w:num w:numId="36">
    <w:abstractNumId w:val="35"/>
  </w:num>
  <w:num w:numId="37">
    <w:abstractNumId w:val="21"/>
  </w:num>
  <w:num w:numId="38">
    <w:abstractNumId w:val="48"/>
  </w:num>
  <w:num w:numId="39">
    <w:abstractNumId w:val="1"/>
  </w:num>
  <w:num w:numId="40">
    <w:abstractNumId w:val="29"/>
  </w:num>
  <w:num w:numId="41">
    <w:abstractNumId w:val="12"/>
  </w:num>
  <w:num w:numId="42">
    <w:abstractNumId w:val="26"/>
  </w:num>
  <w:num w:numId="43">
    <w:abstractNumId w:val="27"/>
  </w:num>
  <w:num w:numId="44">
    <w:abstractNumId w:val="39"/>
  </w:num>
  <w:num w:numId="45">
    <w:abstractNumId w:val="44"/>
  </w:num>
  <w:num w:numId="46">
    <w:abstractNumId w:val="13"/>
  </w:num>
  <w:num w:numId="47">
    <w:abstractNumId w:val="43"/>
  </w:num>
  <w:num w:numId="48">
    <w:abstractNumId w:val="40"/>
  </w:num>
  <w:num w:numId="49">
    <w:abstractNumId w:val="7"/>
  </w:num>
  <w:num w:numId="50">
    <w:abstractNumId w:val="45"/>
  </w:num>
  <w:num w:numId="51">
    <w:abstractNumId w:val="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57B"/>
    <w:rsid w:val="0000166C"/>
    <w:rsid w:val="0000297E"/>
    <w:rsid w:val="000039D1"/>
    <w:rsid w:val="00004A98"/>
    <w:rsid w:val="00004C7C"/>
    <w:rsid w:val="00005644"/>
    <w:rsid w:val="00006D5E"/>
    <w:rsid w:val="00010EEA"/>
    <w:rsid w:val="0001289F"/>
    <w:rsid w:val="00012ED3"/>
    <w:rsid w:val="00013A4D"/>
    <w:rsid w:val="00016F42"/>
    <w:rsid w:val="000201B5"/>
    <w:rsid w:val="000226CE"/>
    <w:rsid w:val="0002321B"/>
    <w:rsid w:val="0002467B"/>
    <w:rsid w:val="000256F9"/>
    <w:rsid w:val="00026292"/>
    <w:rsid w:val="00026C5F"/>
    <w:rsid w:val="00031056"/>
    <w:rsid w:val="00032AB2"/>
    <w:rsid w:val="000342A4"/>
    <w:rsid w:val="00035B20"/>
    <w:rsid w:val="00036FDB"/>
    <w:rsid w:val="00042273"/>
    <w:rsid w:val="00042FF6"/>
    <w:rsid w:val="00046EEF"/>
    <w:rsid w:val="00052A65"/>
    <w:rsid w:val="000532FC"/>
    <w:rsid w:val="00055531"/>
    <w:rsid w:val="000556B9"/>
    <w:rsid w:val="00056FA6"/>
    <w:rsid w:val="000612E7"/>
    <w:rsid w:val="00061A60"/>
    <w:rsid w:val="000620D8"/>
    <w:rsid w:val="00063182"/>
    <w:rsid w:val="000634EF"/>
    <w:rsid w:val="00064B21"/>
    <w:rsid w:val="00066E0A"/>
    <w:rsid w:val="00070D0E"/>
    <w:rsid w:val="00070F22"/>
    <w:rsid w:val="00071147"/>
    <w:rsid w:val="000752D9"/>
    <w:rsid w:val="0007551D"/>
    <w:rsid w:val="00081A41"/>
    <w:rsid w:val="000836C4"/>
    <w:rsid w:val="00084239"/>
    <w:rsid w:val="000848E0"/>
    <w:rsid w:val="00084C8A"/>
    <w:rsid w:val="00084CC8"/>
    <w:rsid w:val="00086692"/>
    <w:rsid w:val="000867FA"/>
    <w:rsid w:val="000909C0"/>
    <w:rsid w:val="00091BEC"/>
    <w:rsid w:val="000927F3"/>
    <w:rsid w:val="0009689C"/>
    <w:rsid w:val="0009726B"/>
    <w:rsid w:val="000A1F74"/>
    <w:rsid w:val="000A3B44"/>
    <w:rsid w:val="000A5925"/>
    <w:rsid w:val="000A5D68"/>
    <w:rsid w:val="000A5E57"/>
    <w:rsid w:val="000A60B0"/>
    <w:rsid w:val="000A65D9"/>
    <w:rsid w:val="000B12DA"/>
    <w:rsid w:val="000B1C4D"/>
    <w:rsid w:val="000B272F"/>
    <w:rsid w:val="000B4013"/>
    <w:rsid w:val="000B52FE"/>
    <w:rsid w:val="000B6267"/>
    <w:rsid w:val="000B655A"/>
    <w:rsid w:val="000B6A03"/>
    <w:rsid w:val="000B71C4"/>
    <w:rsid w:val="000B7AC5"/>
    <w:rsid w:val="000C0074"/>
    <w:rsid w:val="000C1EA6"/>
    <w:rsid w:val="000C3763"/>
    <w:rsid w:val="000C3D04"/>
    <w:rsid w:val="000C3E6A"/>
    <w:rsid w:val="000C5021"/>
    <w:rsid w:val="000C6C0A"/>
    <w:rsid w:val="000D0CDD"/>
    <w:rsid w:val="000D1DD7"/>
    <w:rsid w:val="000D2585"/>
    <w:rsid w:val="000D2751"/>
    <w:rsid w:val="000D40C4"/>
    <w:rsid w:val="000D57CC"/>
    <w:rsid w:val="000D5B32"/>
    <w:rsid w:val="000D5C98"/>
    <w:rsid w:val="000D7D81"/>
    <w:rsid w:val="000D7E18"/>
    <w:rsid w:val="000E05E4"/>
    <w:rsid w:val="000E24BD"/>
    <w:rsid w:val="000E306C"/>
    <w:rsid w:val="000E3E2F"/>
    <w:rsid w:val="000E4685"/>
    <w:rsid w:val="000E494D"/>
    <w:rsid w:val="000E7366"/>
    <w:rsid w:val="000E7A9C"/>
    <w:rsid w:val="000F0EAF"/>
    <w:rsid w:val="000F303A"/>
    <w:rsid w:val="000F364E"/>
    <w:rsid w:val="000F431E"/>
    <w:rsid w:val="000F5B1D"/>
    <w:rsid w:val="0010027A"/>
    <w:rsid w:val="00100A12"/>
    <w:rsid w:val="001010D6"/>
    <w:rsid w:val="00102D00"/>
    <w:rsid w:val="001069E4"/>
    <w:rsid w:val="001077B9"/>
    <w:rsid w:val="00110ABD"/>
    <w:rsid w:val="00111CCF"/>
    <w:rsid w:val="00111D53"/>
    <w:rsid w:val="0011549D"/>
    <w:rsid w:val="00116C40"/>
    <w:rsid w:val="00121E16"/>
    <w:rsid w:val="00121F72"/>
    <w:rsid w:val="00123FE7"/>
    <w:rsid w:val="0012676C"/>
    <w:rsid w:val="0013219F"/>
    <w:rsid w:val="00134F1C"/>
    <w:rsid w:val="001371ED"/>
    <w:rsid w:val="0013735B"/>
    <w:rsid w:val="00137CFF"/>
    <w:rsid w:val="00140702"/>
    <w:rsid w:val="00140C3E"/>
    <w:rsid w:val="00140E8E"/>
    <w:rsid w:val="0014134B"/>
    <w:rsid w:val="001420D7"/>
    <w:rsid w:val="00142B9C"/>
    <w:rsid w:val="00144AAC"/>
    <w:rsid w:val="00144D87"/>
    <w:rsid w:val="00145D8E"/>
    <w:rsid w:val="00151A08"/>
    <w:rsid w:val="00151FA9"/>
    <w:rsid w:val="001533C9"/>
    <w:rsid w:val="00155322"/>
    <w:rsid w:val="00156CC5"/>
    <w:rsid w:val="00161C95"/>
    <w:rsid w:val="00163813"/>
    <w:rsid w:val="00163B74"/>
    <w:rsid w:val="00163C59"/>
    <w:rsid w:val="001648CD"/>
    <w:rsid w:val="00165279"/>
    <w:rsid w:val="001656A9"/>
    <w:rsid w:val="0016634A"/>
    <w:rsid w:val="00166AB8"/>
    <w:rsid w:val="00176738"/>
    <w:rsid w:val="00176B5C"/>
    <w:rsid w:val="00176D02"/>
    <w:rsid w:val="00177D69"/>
    <w:rsid w:val="0018097C"/>
    <w:rsid w:val="00182E9F"/>
    <w:rsid w:val="00183358"/>
    <w:rsid w:val="00183A02"/>
    <w:rsid w:val="00183F08"/>
    <w:rsid w:val="001847B5"/>
    <w:rsid w:val="001854DF"/>
    <w:rsid w:val="0018607E"/>
    <w:rsid w:val="001869B7"/>
    <w:rsid w:val="00187665"/>
    <w:rsid w:val="0018793C"/>
    <w:rsid w:val="00187EEC"/>
    <w:rsid w:val="00193284"/>
    <w:rsid w:val="001A7B7F"/>
    <w:rsid w:val="001A7BCC"/>
    <w:rsid w:val="001B0B50"/>
    <w:rsid w:val="001B138A"/>
    <w:rsid w:val="001B4BA3"/>
    <w:rsid w:val="001B4ED7"/>
    <w:rsid w:val="001B4F43"/>
    <w:rsid w:val="001B595C"/>
    <w:rsid w:val="001B6E45"/>
    <w:rsid w:val="001C1726"/>
    <w:rsid w:val="001C44FA"/>
    <w:rsid w:val="001C7174"/>
    <w:rsid w:val="001C7283"/>
    <w:rsid w:val="001C7465"/>
    <w:rsid w:val="001D07A6"/>
    <w:rsid w:val="001D0BAF"/>
    <w:rsid w:val="001D3C08"/>
    <w:rsid w:val="001D51F4"/>
    <w:rsid w:val="001E0394"/>
    <w:rsid w:val="001E04C7"/>
    <w:rsid w:val="001E17A9"/>
    <w:rsid w:val="001E1DEE"/>
    <w:rsid w:val="001E1E3D"/>
    <w:rsid w:val="001E239A"/>
    <w:rsid w:val="001E2D87"/>
    <w:rsid w:val="001E6D5E"/>
    <w:rsid w:val="001F0211"/>
    <w:rsid w:val="001F0B69"/>
    <w:rsid w:val="001F283C"/>
    <w:rsid w:val="001F37EF"/>
    <w:rsid w:val="001F3ABC"/>
    <w:rsid w:val="00201E18"/>
    <w:rsid w:val="00203378"/>
    <w:rsid w:val="002035BB"/>
    <w:rsid w:val="00204C00"/>
    <w:rsid w:val="00204FEF"/>
    <w:rsid w:val="00205DA1"/>
    <w:rsid w:val="00206F5B"/>
    <w:rsid w:val="00211100"/>
    <w:rsid w:val="00213F1F"/>
    <w:rsid w:val="00215A1C"/>
    <w:rsid w:val="00216350"/>
    <w:rsid w:val="002207D4"/>
    <w:rsid w:val="00221C24"/>
    <w:rsid w:val="00221F93"/>
    <w:rsid w:val="00222B67"/>
    <w:rsid w:val="00222CAE"/>
    <w:rsid w:val="00224E75"/>
    <w:rsid w:val="00225ED6"/>
    <w:rsid w:val="00226052"/>
    <w:rsid w:val="00227F60"/>
    <w:rsid w:val="00232DDA"/>
    <w:rsid w:val="00233DF5"/>
    <w:rsid w:val="0023475B"/>
    <w:rsid w:val="00234D09"/>
    <w:rsid w:val="002350C3"/>
    <w:rsid w:val="00235D70"/>
    <w:rsid w:val="00237300"/>
    <w:rsid w:val="0023736D"/>
    <w:rsid w:val="0023750A"/>
    <w:rsid w:val="0024273C"/>
    <w:rsid w:val="002429AC"/>
    <w:rsid w:val="00251BF4"/>
    <w:rsid w:val="0025431D"/>
    <w:rsid w:val="00261E4B"/>
    <w:rsid w:val="00262B8B"/>
    <w:rsid w:val="00263670"/>
    <w:rsid w:val="00266C1E"/>
    <w:rsid w:val="0027156C"/>
    <w:rsid w:val="00274E19"/>
    <w:rsid w:val="0027778E"/>
    <w:rsid w:val="00277AF4"/>
    <w:rsid w:val="00277EFC"/>
    <w:rsid w:val="00280FEC"/>
    <w:rsid w:val="002827C5"/>
    <w:rsid w:val="00283CC9"/>
    <w:rsid w:val="00283F80"/>
    <w:rsid w:val="002848F4"/>
    <w:rsid w:val="00285827"/>
    <w:rsid w:val="0028596C"/>
    <w:rsid w:val="00286260"/>
    <w:rsid w:val="00287D0F"/>
    <w:rsid w:val="00291527"/>
    <w:rsid w:val="002926FB"/>
    <w:rsid w:val="002942CC"/>
    <w:rsid w:val="0029578B"/>
    <w:rsid w:val="002957F0"/>
    <w:rsid w:val="002975C9"/>
    <w:rsid w:val="002A056A"/>
    <w:rsid w:val="002A4A34"/>
    <w:rsid w:val="002A557B"/>
    <w:rsid w:val="002A7CDE"/>
    <w:rsid w:val="002B04B6"/>
    <w:rsid w:val="002B113C"/>
    <w:rsid w:val="002B4010"/>
    <w:rsid w:val="002B45C6"/>
    <w:rsid w:val="002B557B"/>
    <w:rsid w:val="002B5795"/>
    <w:rsid w:val="002B5ADC"/>
    <w:rsid w:val="002B643B"/>
    <w:rsid w:val="002C005B"/>
    <w:rsid w:val="002C02D9"/>
    <w:rsid w:val="002C2D35"/>
    <w:rsid w:val="002C50B9"/>
    <w:rsid w:val="002C6C82"/>
    <w:rsid w:val="002C7397"/>
    <w:rsid w:val="002D23C4"/>
    <w:rsid w:val="002D26DA"/>
    <w:rsid w:val="002E08E7"/>
    <w:rsid w:val="002E0A99"/>
    <w:rsid w:val="002E1F35"/>
    <w:rsid w:val="002E2481"/>
    <w:rsid w:val="002E4030"/>
    <w:rsid w:val="002E6961"/>
    <w:rsid w:val="002E6D43"/>
    <w:rsid w:val="002E7D53"/>
    <w:rsid w:val="002F0769"/>
    <w:rsid w:val="002F415C"/>
    <w:rsid w:val="002F7D29"/>
    <w:rsid w:val="00301329"/>
    <w:rsid w:val="003020A0"/>
    <w:rsid w:val="00302409"/>
    <w:rsid w:val="00302579"/>
    <w:rsid w:val="00302F66"/>
    <w:rsid w:val="00303609"/>
    <w:rsid w:val="00303C5C"/>
    <w:rsid w:val="003043FA"/>
    <w:rsid w:val="00305465"/>
    <w:rsid w:val="003076FD"/>
    <w:rsid w:val="00310236"/>
    <w:rsid w:val="00312221"/>
    <w:rsid w:val="003130AC"/>
    <w:rsid w:val="0031361B"/>
    <w:rsid w:val="003137D0"/>
    <w:rsid w:val="00313A00"/>
    <w:rsid w:val="00315A0A"/>
    <w:rsid w:val="00315C6C"/>
    <w:rsid w:val="0031687D"/>
    <w:rsid w:val="00316D21"/>
    <w:rsid w:val="00316FB2"/>
    <w:rsid w:val="00317019"/>
    <w:rsid w:val="00317A09"/>
    <w:rsid w:val="00321216"/>
    <w:rsid w:val="00322AF3"/>
    <w:rsid w:val="00322EAB"/>
    <w:rsid w:val="00323585"/>
    <w:rsid w:val="00324F16"/>
    <w:rsid w:val="003251A3"/>
    <w:rsid w:val="00325FB3"/>
    <w:rsid w:val="00326EC1"/>
    <w:rsid w:val="00332286"/>
    <w:rsid w:val="00332414"/>
    <w:rsid w:val="0033262B"/>
    <w:rsid w:val="003336F8"/>
    <w:rsid w:val="00333E82"/>
    <w:rsid w:val="003359D0"/>
    <w:rsid w:val="0033689A"/>
    <w:rsid w:val="003410E3"/>
    <w:rsid w:val="00343034"/>
    <w:rsid w:val="003432D1"/>
    <w:rsid w:val="003434D5"/>
    <w:rsid w:val="003437A5"/>
    <w:rsid w:val="00344A6F"/>
    <w:rsid w:val="0034585A"/>
    <w:rsid w:val="00345AA8"/>
    <w:rsid w:val="00346E0F"/>
    <w:rsid w:val="00355046"/>
    <w:rsid w:val="00357C09"/>
    <w:rsid w:val="00357E7F"/>
    <w:rsid w:val="00360C82"/>
    <w:rsid w:val="00362323"/>
    <w:rsid w:val="003626CA"/>
    <w:rsid w:val="00362AFC"/>
    <w:rsid w:val="00366651"/>
    <w:rsid w:val="00370A59"/>
    <w:rsid w:val="0037266D"/>
    <w:rsid w:val="003728A1"/>
    <w:rsid w:val="0037410F"/>
    <w:rsid w:val="00375D8D"/>
    <w:rsid w:val="003801D1"/>
    <w:rsid w:val="0038311D"/>
    <w:rsid w:val="0038342A"/>
    <w:rsid w:val="003848DB"/>
    <w:rsid w:val="00385FEA"/>
    <w:rsid w:val="00386032"/>
    <w:rsid w:val="00386C43"/>
    <w:rsid w:val="00391F4C"/>
    <w:rsid w:val="003929B9"/>
    <w:rsid w:val="0039546E"/>
    <w:rsid w:val="003956B6"/>
    <w:rsid w:val="0039768C"/>
    <w:rsid w:val="003A1580"/>
    <w:rsid w:val="003A2003"/>
    <w:rsid w:val="003A4E18"/>
    <w:rsid w:val="003A6FC6"/>
    <w:rsid w:val="003A765C"/>
    <w:rsid w:val="003A799B"/>
    <w:rsid w:val="003B06CA"/>
    <w:rsid w:val="003B118E"/>
    <w:rsid w:val="003B2F35"/>
    <w:rsid w:val="003B419D"/>
    <w:rsid w:val="003B4EB5"/>
    <w:rsid w:val="003B67F0"/>
    <w:rsid w:val="003B6C8B"/>
    <w:rsid w:val="003C04FB"/>
    <w:rsid w:val="003C11DC"/>
    <w:rsid w:val="003C2BB0"/>
    <w:rsid w:val="003C344E"/>
    <w:rsid w:val="003C39E7"/>
    <w:rsid w:val="003C46B0"/>
    <w:rsid w:val="003C504F"/>
    <w:rsid w:val="003D0ADF"/>
    <w:rsid w:val="003D26D7"/>
    <w:rsid w:val="003D59DA"/>
    <w:rsid w:val="003D7032"/>
    <w:rsid w:val="003D797B"/>
    <w:rsid w:val="003E0010"/>
    <w:rsid w:val="003E0D8A"/>
    <w:rsid w:val="003E20CC"/>
    <w:rsid w:val="003E4EA2"/>
    <w:rsid w:val="003E59F3"/>
    <w:rsid w:val="003E6C85"/>
    <w:rsid w:val="003E6EDB"/>
    <w:rsid w:val="003F0327"/>
    <w:rsid w:val="003F2E41"/>
    <w:rsid w:val="003F3288"/>
    <w:rsid w:val="003F5BF2"/>
    <w:rsid w:val="003F6244"/>
    <w:rsid w:val="003F65A5"/>
    <w:rsid w:val="003F69C0"/>
    <w:rsid w:val="003F74B9"/>
    <w:rsid w:val="004001B0"/>
    <w:rsid w:val="00403545"/>
    <w:rsid w:val="004044B2"/>
    <w:rsid w:val="00405F9A"/>
    <w:rsid w:val="004066AA"/>
    <w:rsid w:val="00406E7C"/>
    <w:rsid w:val="0040713B"/>
    <w:rsid w:val="004072DC"/>
    <w:rsid w:val="00407377"/>
    <w:rsid w:val="00407688"/>
    <w:rsid w:val="00410597"/>
    <w:rsid w:val="00412130"/>
    <w:rsid w:val="004157FE"/>
    <w:rsid w:val="00415DE6"/>
    <w:rsid w:val="004163A4"/>
    <w:rsid w:val="004204EC"/>
    <w:rsid w:val="004211EA"/>
    <w:rsid w:val="00422487"/>
    <w:rsid w:val="00424B03"/>
    <w:rsid w:val="0042517F"/>
    <w:rsid w:val="00425B63"/>
    <w:rsid w:val="00426103"/>
    <w:rsid w:val="0043088F"/>
    <w:rsid w:val="004338CA"/>
    <w:rsid w:val="0043411B"/>
    <w:rsid w:val="004378D6"/>
    <w:rsid w:val="00437B13"/>
    <w:rsid w:val="004422B1"/>
    <w:rsid w:val="00443C7B"/>
    <w:rsid w:val="00443D06"/>
    <w:rsid w:val="004445EF"/>
    <w:rsid w:val="00444657"/>
    <w:rsid w:val="00444928"/>
    <w:rsid w:val="00450121"/>
    <w:rsid w:val="00450B67"/>
    <w:rsid w:val="0045104D"/>
    <w:rsid w:val="004510F4"/>
    <w:rsid w:val="00453FF0"/>
    <w:rsid w:val="00455525"/>
    <w:rsid w:val="004555D6"/>
    <w:rsid w:val="00455AB6"/>
    <w:rsid w:val="004619A8"/>
    <w:rsid w:val="00462B80"/>
    <w:rsid w:val="00463BB1"/>
    <w:rsid w:val="00463DD1"/>
    <w:rsid w:val="00465E69"/>
    <w:rsid w:val="00466842"/>
    <w:rsid w:val="004723CA"/>
    <w:rsid w:val="00472CD3"/>
    <w:rsid w:val="00475902"/>
    <w:rsid w:val="004770F7"/>
    <w:rsid w:val="00480B55"/>
    <w:rsid w:val="0048269E"/>
    <w:rsid w:val="00483B49"/>
    <w:rsid w:val="00484623"/>
    <w:rsid w:val="004848F3"/>
    <w:rsid w:val="00485807"/>
    <w:rsid w:val="00485AB1"/>
    <w:rsid w:val="004870CE"/>
    <w:rsid w:val="00487226"/>
    <w:rsid w:val="00487810"/>
    <w:rsid w:val="00487ECD"/>
    <w:rsid w:val="00487F9A"/>
    <w:rsid w:val="00491293"/>
    <w:rsid w:val="004915A9"/>
    <w:rsid w:val="00495145"/>
    <w:rsid w:val="004953D9"/>
    <w:rsid w:val="004953EF"/>
    <w:rsid w:val="0049615A"/>
    <w:rsid w:val="004A080B"/>
    <w:rsid w:val="004A3BF8"/>
    <w:rsid w:val="004A5ECB"/>
    <w:rsid w:val="004A79F9"/>
    <w:rsid w:val="004A7C01"/>
    <w:rsid w:val="004A7CC7"/>
    <w:rsid w:val="004B03B1"/>
    <w:rsid w:val="004B0DA4"/>
    <w:rsid w:val="004B0FE5"/>
    <w:rsid w:val="004B147E"/>
    <w:rsid w:val="004B26A2"/>
    <w:rsid w:val="004B2EFD"/>
    <w:rsid w:val="004B2F3C"/>
    <w:rsid w:val="004B3ECA"/>
    <w:rsid w:val="004B70F7"/>
    <w:rsid w:val="004B75E2"/>
    <w:rsid w:val="004B7782"/>
    <w:rsid w:val="004B77E6"/>
    <w:rsid w:val="004B7C33"/>
    <w:rsid w:val="004C17DD"/>
    <w:rsid w:val="004C27C5"/>
    <w:rsid w:val="004C56C8"/>
    <w:rsid w:val="004C7411"/>
    <w:rsid w:val="004D054F"/>
    <w:rsid w:val="004D1E7C"/>
    <w:rsid w:val="004D24CB"/>
    <w:rsid w:val="004D2DCD"/>
    <w:rsid w:val="004D6BFB"/>
    <w:rsid w:val="004D7D42"/>
    <w:rsid w:val="004E0D6D"/>
    <w:rsid w:val="004E14DB"/>
    <w:rsid w:val="004E164A"/>
    <w:rsid w:val="004E23EB"/>
    <w:rsid w:val="004E3081"/>
    <w:rsid w:val="004E5A1B"/>
    <w:rsid w:val="004E6D67"/>
    <w:rsid w:val="004E7E01"/>
    <w:rsid w:val="004F06FB"/>
    <w:rsid w:val="004F0A5A"/>
    <w:rsid w:val="004F19C7"/>
    <w:rsid w:val="004F261B"/>
    <w:rsid w:val="004F2906"/>
    <w:rsid w:val="004F42D4"/>
    <w:rsid w:val="004F5246"/>
    <w:rsid w:val="005007BF"/>
    <w:rsid w:val="00500E21"/>
    <w:rsid w:val="005022D4"/>
    <w:rsid w:val="00502B4F"/>
    <w:rsid w:val="00504350"/>
    <w:rsid w:val="00504375"/>
    <w:rsid w:val="00504676"/>
    <w:rsid w:val="00504909"/>
    <w:rsid w:val="00504A72"/>
    <w:rsid w:val="00505700"/>
    <w:rsid w:val="00506264"/>
    <w:rsid w:val="00507365"/>
    <w:rsid w:val="00507A1F"/>
    <w:rsid w:val="00510CDB"/>
    <w:rsid w:val="00512428"/>
    <w:rsid w:val="00512FCA"/>
    <w:rsid w:val="00513EF3"/>
    <w:rsid w:val="0051451D"/>
    <w:rsid w:val="00515847"/>
    <w:rsid w:val="00516527"/>
    <w:rsid w:val="005168D4"/>
    <w:rsid w:val="005168EA"/>
    <w:rsid w:val="0051727B"/>
    <w:rsid w:val="005212F9"/>
    <w:rsid w:val="00522679"/>
    <w:rsid w:val="005255F6"/>
    <w:rsid w:val="00530AEA"/>
    <w:rsid w:val="00531ACD"/>
    <w:rsid w:val="00533B1C"/>
    <w:rsid w:val="00533EDD"/>
    <w:rsid w:val="00534DC5"/>
    <w:rsid w:val="00537054"/>
    <w:rsid w:val="005377A5"/>
    <w:rsid w:val="00542123"/>
    <w:rsid w:val="00542540"/>
    <w:rsid w:val="005516F1"/>
    <w:rsid w:val="0055259A"/>
    <w:rsid w:val="00552DAD"/>
    <w:rsid w:val="00553C6A"/>
    <w:rsid w:val="005567ED"/>
    <w:rsid w:val="0055740C"/>
    <w:rsid w:val="00557C43"/>
    <w:rsid w:val="005606A0"/>
    <w:rsid w:val="00560893"/>
    <w:rsid w:val="00560D1B"/>
    <w:rsid w:val="00561629"/>
    <w:rsid w:val="00564310"/>
    <w:rsid w:val="00564B79"/>
    <w:rsid w:val="005662D5"/>
    <w:rsid w:val="005668C4"/>
    <w:rsid w:val="00567503"/>
    <w:rsid w:val="005708F9"/>
    <w:rsid w:val="00570E6F"/>
    <w:rsid w:val="00572CED"/>
    <w:rsid w:val="00573C15"/>
    <w:rsid w:val="00574F2B"/>
    <w:rsid w:val="0057556F"/>
    <w:rsid w:val="005779BC"/>
    <w:rsid w:val="00577C49"/>
    <w:rsid w:val="005821F6"/>
    <w:rsid w:val="00582B96"/>
    <w:rsid w:val="00583845"/>
    <w:rsid w:val="005845A9"/>
    <w:rsid w:val="00585A41"/>
    <w:rsid w:val="0058620A"/>
    <w:rsid w:val="005874C7"/>
    <w:rsid w:val="00590934"/>
    <w:rsid w:val="005916E1"/>
    <w:rsid w:val="005924A5"/>
    <w:rsid w:val="0059255B"/>
    <w:rsid w:val="00593002"/>
    <w:rsid w:val="005937C6"/>
    <w:rsid w:val="005951DB"/>
    <w:rsid w:val="00595EAD"/>
    <w:rsid w:val="005969EB"/>
    <w:rsid w:val="005A0209"/>
    <w:rsid w:val="005A0653"/>
    <w:rsid w:val="005A373D"/>
    <w:rsid w:val="005A3B25"/>
    <w:rsid w:val="005A4C65"/>
    <w:rsid w:val="005A5563"/>
    <w:rsid w:val="005A67B7"/>
    <w:rsid w:val="005A6FA8"/>
    <w:rsid w:val="005B0E68"/>
    <w:rsid w:val="005B18FB"/>
    <w:rsid w:val="005B3A22"/>
    <w:rsid w:val="005B698E"/>
    <w:rsid w:val="005C10D1"/>
    <w:rsid w:val="005C1460"/>
    <w:rsid w:val="005C3C4F"/>
    <w:rsid w:val="005C4392"/>
    <w:rsid w:val="005C6DCC"/>
    <w:rsid w:val="005E0A1E"/>
    <w:rsid w:val="005E10E9"/>
    <w:rsid w:val="005E11A5"/>
    <w:rsid w:val="005E4281"/>
    <w:rsid w:val="005E4EE6"/>
    <w:rsid w:val="005E6BD2"/>
    <w:rsid w:val="005F18D1"/>
    <w:rsid w:val="005F213B"/>
    <w:rsid w:val="005F243C"/>
    <w:rsid w:val="005F2CB7"/>
    <w:rsid w:val="005F2F03"/>
    <w:rsid w:val="005F4F92"/>
    <w:rsid w:val="005F52BA"/>
    <w:rsid w:val="005F5720"/>
    <w:rsid w:val="005F6991"/>
    <w:rsid w:val="005F738F"/>
    <w:rsid w:val="006022FA"/>
    <w:rsid w:val="00602ADA"/>
    <w:rsid w:val="00604240"/>
    <w:rsid w:val="006047FE"/>
    <w:rsid w:val="00604CF0"/>
    <w:rsid w:val="006052DA"/>
    <w:rsid w:val="00605B95"/>
    <w:rsid w:val="00605B9F"/>
    <w:rsid w:val="00605BB7"/>
    <w:rsid w:val="00605E0A"/>
    <w:rsid w:val="006064E5"/>
    <w:rsid w:val="006100D7"/>
    <w:rsid w:val="00611798"/>
    <w:rsid w:val="00611B66"/>
    <w:rsid w:val="00611EC2"/>
    <w:rsid w:val="00612185"/>
    <w:rsid w:val="00613A34"/>
    <w:rsid w:val="00614239"/>
    <w:rsid w:val="00614594"/>
    <w:rsid w:val="00615782"/>
    <w:rsid w:val="006178C9"/>
    <w:rsid w:val="00621CB0"/>
    <w:rsid w:val="00622085"/>
    <w:rsid w:val="00624682"/>
    <w:rsid w:val="00625233"/>
    <w:rsid w:val="00625F3F"/>
    <w:rsid w:val="00626620"/>
    <w:rsid w:val="00627547"/>
    <w:rsid w:val="00627E80"/>
    <w:rsid w:val="0063012B"/>
    <w:rsid w:val="00630429"/>
    <w:rsid w:val="00630518"/>
    <w:rsid w:val="00632359"/>
    <w:rsid w:val="00632FB0"/>
    <w:rsid w:val="0063516A"/>
    <w:rsid w:val="0063640B"/>
    <w:rsid w:val="006364EA"/>
    <w:rsid w:val="00641F5D"/>
    <w:rsid w:val="0064210C"/>
    <w:rsid w:val="00642E83"/>
    <w:rsid w:val="00642F84"/>
    <w:rsid w:val="0064303F"/>
    <w:rsid w:val="00644574"/>
    <w:rsid w:val="00644C67"/>
    <w:rsid w:val="00645A7A"/>
    <w:rsid w:val="00646B49"/>
    <w:rsid w:val="006475A5"/>
    <w:rsid w:val="00647609"/>
    <w:rsid w:val="00647FC5"/>
    <w:rsid w:val="006519C1"/>
    <w:rsid w:val="006542DD"/>
    <w:rsid w:val="00654C41"/>
    <w:rsid w:val="00657BE6"/>
    <w:rsid w:val="0066226B"/>
    <w:rsid w:val="00663DF1"/>
    <w:rsid w:val="006646B7"/>
    <w:rsid w:val="006661DD"/>
    <w:rsid w:val="00667776"/>
    <w:rsid w:val="006679E3"/>
    <w:rsid w:val="0067031D"/>
    <w:rsid w:val="00673452"/>
    <w:rsid w:val="006757FF"/>
    <w:rsid w:val="00677FB1"/>
    <w:rsid w:val="006809C6"/>
    <w:rsid w:val="00680AB5"/>
    <w:rsid w:val="00681FA6"/>
    <w:rsid w:val="0068344C"/>
    <w:rsid w:val="00683AE8"/>
    <w:rsid w:val="00683D58"/>
    <w:rsid w:val="00684383"/>
    <w:rsid w:val="00684A78"/>
    <w:rsid w:val="00684BB8"/>
    <w:rsid w:val="00685AB6"/>
    <w:rsid w:val="006900DC"/>
    <w:rsid w:val="00691C7C"/>
    <w:rsid w:val="00693A87"/>
    <w:rsid w:val="00694AFB"/>
    <w:rsid w:val="006951A4"/>
    <w:rsid w:val="00697707"/>
    <w:rsid w:val="00697B35"/>
    <w:rsid w:val="006A0F73"/>
    <w:rsid w:val="006A5586"/>
    <w:rsid w:val="006B13B2"/>
    <w:rsid w:val="006B2007"/>
    <w:rsid w:val="006B20CD"/>
    <w:rsid w:val="006B2EFC"/>
    <w:rsid w:val="006B58BD"/>
    <w:rsid w:val="006B6B4A"/>
    <w:rsid w:val="006B6F35"/>
    <w:rsid w:val="006B7D79"/>
    <w:rsid w:val="006C0A6F"/>
    <w:rsid w:val="006C0C55"/>
    <w:rsid w:val="006C4254"/>
    <w:rsid w:val="006C5160"/>
    <w:rsid w:val="006C56A6"/>
    <w:rsid w:val="006C5F2A"/>
    <w:rsid w:val="006D115C"/>
    <w:rsid w:val="006D1680"/>
    <w:rsid w:val="006D4647"/>
    <w:rsid w:val="006E144B"/>
    <w:rsid w:val="006E17A8"/>
    <w:rsid w:val="006E315B"/>
    <w:rsid w:val="006E38BA"/>
    <w:rsid w:val="006E4419"/>
    <w:rsid w:val="006E4740"/>
    <w:rsid w:val="006E6A6D"/>
    <w:rsid w:val="006F45BB"/>
    <w:rsid w:val="006F4E8E"/>
    <w:rsid w:val="006F79BF"/>
    <w:rsid w:val="007030BA"/>
    <w:rsid w:val="00704D08"/>
    <w:rsid w:val="007050F8"/>
    <w:rsid w:val="0070512F"/>
    <w:rsid w:val="00705609"/>
    <w:rsid w:val="0070632B"/>
    <w:rsid w:val="00711A8A"/>
    <w:rsid w:val="00712323"/>
    <w:rsid w:val="00713C87"/>
    <w:rsid w:val="00714D89"/>
    <w:rsid w:val="007157F3"/>
    <w:rsid w:val="007163C2"/>
    <w:rsid w:val="0072188F"/>
    <w:rsid w:val="0072226A"/>
    <w:rsid w:val="00731076"/>
    <w:rsid w:val="00731521"/>
    <w:rsid w:val="00731DD9"/>
    <w:rsid w:val="0073222E"/>
    <w:rsid w:val="0073250E"/>
    <w:rsid w:val="00733833"/>
    <w:rsid w:val="00733B66"/>
    <w:rsid w:val="007354C7"/>
    <w:rsid w:val="007363BD"/>
    <w:rsid w:val="00736976"/>
    <w:rsid w:val="0073710F"/>
    <w:rsid w:val="00737200"/>
    <w:rsid w:val="007372BB"/>
    <w:rsid w:val="00741651"/>
    <w:rsid w:val="007451D1"/>
    <w:rsid w:val="00745BEA"/>
    <w:rsid w:val="00750965"/>
    <w:rsid w:val="00751144"/>
    <w:rsid w:val="00751DCF"/>
    <w:rsid w:val="007522B4"/>
    <w:rsid w:val="00753AD7"/>
    <w:rsid w:val="00754210"/>
    <w:rsid w:val="00756EA0"/>
    <w:rsid w:val="00756F29"/>
    <w:rsid w:val="007608BA"/>
    <w:rsid w:val="00762A2B"/>
    <w:rsid w:val="00763B53"/>
    <w:rsid w:val="00764BAF"/>
    <w:rsid w:val="007668FA"/>
    <w:rsid w:val="007669FA"/>
    <w:rsid w:val="0077064D"/>
    <w:rsid w:val="0077330F"/>
    <w:rsid w:val="0077579C"/>
    <w:rsid w:val="00777B03"/>
    <w:rsid w:val="00780E5E"/>
    <w:rsid w:val="0078112F"/>
    <w:rsid w:val="007814BA"/>
    <w:rsid w:val="0078199D"/>
    <w:rsid w:val="0078457D"/>
    <w:rsid w:val="00784C63"/>
    <w:rsid w:val="00786B24"/>
    <w:rsid w:val="007878E0"/>
    <w:rsid w:val="00792C2F"/>
    <w:rsid w:val="0079312F"/>
    <w:rsid w:val="007943DD"/>
    <w:rsid w:val="007946AD"/>
    <w:rsid w:val="00794F26"/>
    <w:rsid w:val="007957C8"/>
    <w:rsid w:val="00797F67"/>
    <w:rsid w:val="007A00B4"/>
    <w:rsid w:val="007A0295"/>
    <w:rsid w:val="007A08AE"/>
    <w:rsid w:val="007A25A1"/>
    <w:rsid w:val="007A59F7"/>
    <w:rsid w:val="007A60CB"/>
    <w:rsid w:val="007B1D3B"/>
    <w:rsid w:val="007B2900"/>
    <w:rsid w:val="007B599F"/>
    <w:rsid w:val="007B5BD3"/>
    <w:rsid w:val="007C0B67"/>
    <w:rsid w:val="007C2A62"/>
    <w:rsid w:val="007C3163"/>
    <w:rsid w:val="007C3D70"/>
    <w:rsid w:val="007C545C"/>
    <w:rsid w:val="007D2D64"/>
    <w:rsid w:val="007D48F8"/>
    <w:rsid w:val="007D4F06"/>
    <w:rsid w:val="007D5555"/>
    <w:rsid w:val="007D646B"/>
    <w:rsid w:val="007D68F7"/>
    <w:rsid w:val="007D76D4"/>
    <w:rsid w:val="007D7F8B"/>
    <w:rsid w:val="007E2037"/>
    <w:rsid w:val="007E3956"/>
    <w:rsid w:val="007E4371"/>
    <w:rsid w:val="007E4BD8"/>
    <w:rsid w:val="007E5465"/>
    <w:rsid w:val="007F0093"/>
    <w:rsid w:val="007F1BCA"/>
    <w:rsid w:val="007F2125"/>
    <w:rsid w:val="007F308E"/>
    <w:rsid w:val="007F44E7"/>
    <w:rsid w:val="007F49B8"/>
    <w:rsid w:val="007F6D52"/>
    <w:rsid w:val="007F6FF6"/>
    <w:rsid w:val="007F77B7"/>
    <w:rsid w:val="0080382C"/>
    <w:rsid w:val="00805338"/>
    <w:rsid w:val="008056B0"/>
    <w:rsid w:val="0080635B"/>
    <w:rsid w:val="0080660B"/>
    <w:rsid w:val="00810F02"/>
    <w:rsid w:val="00811DAB"/>
    <w:rsid w:val="00812F23"/>
    <w:rsid w:val="00813995"/>
    <w:rsid w:val="0081413C"/>
    <w:rsid w:val="008141F0"/>
    <w:rsid w:val="00814308"/>
    <w:rsid w:val="008144AA"/>
    <w:rsid w:val="0081517C"/>
    <w:rsid w:val="0081537E"/>
    <w:rsid w:val="0081547B"/>
    <w:rsid w:val="0081719F"/>
    <w:rsid w:val="008220ED"/>
    <w:rsid w:val="00825503"/>
    <w:rsid w:val="00825C52"/>
    <w:rsid w:val="00827EB2"/>
    <w:rsid w:val="0083076C"/>
    <w:rsid w:val="00831831"/>
    <w:rsid w:val="00831AAA"/>
    <w:rsid w:val="00833446"/>
    <w:rsid w:val="00835210"/>
    <w:rsid w:val="008352E2"/>
    <w:rsid w:val="00836327"/>
    <w:rsid w:val="0084128E"/>
    <w:rsid w:val="00842198"/>
    <w:rsid w:val="008442CB"/>
    <w:rsid w:val="00846C5B"/>
    <w:rsid w:val="008478F3"/>
    <w:rsid w:val="00850B78"/>
    <w:rsid w:val="00850D2E"/>
    <w:rsid w:val="008513B1"/>
    <w:rsid w:val="00862573"/>
    <w:rsid w:val="008707C2"/>
    <w:rsid w:val="008724CC"/>
    <w:rsid w:val="00872C9F"/>
    <w:rsid w:val="00875F2E"/>
    <w:rsid w:val="008772EE"/>
    <w:rsid w:val="00877936"/>
    <w:rsid w:val="008835BD"/>
    <w:rsid w:val="00884BFF"/>
    <w:rsid w:val="00890964"/>
    <w:rsid w:val="00892523"/>
    <w:rsid w:val="00893B52"/>
    <w:rsid w:val="00897BCD"/>
    <w:rsid w:val="008A047E"/>
    <w:rsid w:val="008A1542"/>
    <w:rsid w:val="008A2673"/>
    <w:rsid w:val="008A3DD6"/>
    <w:rsid w:val="008A765C"/>
    <w:rsid w:val="008B1E8C"/>
    <w:rsid w:val="008B2698"/>
    <w:rsid w:val="008B303F"/>
    <w:rsid w:val="008B57E7"/>
    <w:rsid w:val="008B5E2C"/>
    <w:rsid w:val="008C23A6"/>
    <w:rsid w:val="008C36D5"/>
    <w:rsid w:val="008C4659"/>
    <w:rsid w:val="008C594E"/>
    <w:rsid w:val="008C68F0"/>
    <w:rsid w:val="008C6E8F"/>
    <w:rsid w:val="008C7A2B"/>
    <w:rsid w:val="008D05CE"/>
    <w:rsid w:val="008D110B"/>
    <w:rsid w:val="008D3F38"/>
    <w:rsid w:val="008D3F64"/>
    <w:rsid w:val="008D4021"/>
    <w:rsid w:val="008D48B4"/>
    <w:rsid w:val="008D4D7E"/>
    <w:rsid w:val="008D55C1"/>
    <w:rsid w:val="008D6125"/>
    <w:rsid w:val="008E0947"/>
    <w:rsid w:val="008E220D"/>
    <w:rsid w:val="008E43A0"/>
    <w:rsid w:val="008E44B5"/>
    <w:rsid w:val="008E5177"/>
    <w:rsid w:val="008E6586"/>
    <w:rsid w:val="008E7517"/>
    <w:rsid w:val="008F1B6D"/>
    <w:rsid w:val="008F2A00"/>
    <w:rsid w:val="008F3B4A"/>
    <w:rsid w:val="008F6A56"/>
    <w:rsid w:val="00900271"/>
    <w:rsid w:val="00902404"/>
    <w:rsid w:val="00906330"/>
    <w:rsid w:val="00906331"/>
    <w:rsid w:val="00907E08"/>
    <w:rsid w:val="00911F82"/>
    <w:rsid w:val="009140F2"/>
    <w:rsid w:val="0091782B"/>
    <w:rsid w:val="0092012E"/>
    <w:rsid w:val="009224B1"/>
    <w:rsid w:val="00922961"/>
    <w:rsid w:val="009239D7"/>
    <w:rsid w:val="00926C81"/>
    <w:rsid w:val="00927932"/>
    <w:rsid w:val="009279FD"/>
    <w:rsid w:val="009303DB"/>
    <w:rsid w:val="00934996"/>
    <w:rsid w:val="00934DD4"/>
    <w:rsid w:val="00935D24"/>
    <w:rsid w:val="0094059B"/>
    <w:rsid w:val="00941B2D"/>
    <w:rsid w:val="00943596"/>
    <w:rsid w:val="009458ED"/>
    <w:rsid w:val="009460BA"/>
    <w:rsid w:val="00947FB3"/>
    <w:rsid w:val="009523D8"/>
    <w:rsid w:val="00952DCD"/>
    <w:rsid w:val="009545D7"/>
    <w:rsid w:val="00954B86"/>
    <w:rsid w:val="00955736"/>
    <w:rsid w:val="00955EE2"/>
    <w:rsid w:val="00957E3B"/>
    <w:rsid w:val="00957ED2"/>
    <w:rsid w:val="00960770"/>
    <w:rsid w:val="009610B1"/>
    <w:rsid w:val="00961819"/>
    <w:rsid w:val="00962C42"/>
    <w:rsid w:val="00963B3D"/>
    <w:rsid w:val="009660F6"/>
    <w:rsid w:val="00966278"/>
    <w:rsid w:val="009677F5"/>
    <w:rsid w:val="009713A8"/>
    <w:rsid w:val="00971522"/>
    <w:rsid w:val="009716A1"/>
    <w:rsid w:val="00972A71"/>
    <w:rsid w:val="00973AD5"/>
    <w:rsid w:val="0097650D"/>
    <w:rsid w:val="00977584"/>
    <w:rsid w:val="00977FC6"/>
    <w:rsid w:val="0098005B"/>
    <w:rsid w:val="00981974"/>
    <w:rsid w:val="00981B55"/>
    <w:rsid w:val="00981E55"/>
    <w:rsid w:val="00983895"/>
    <w:rsid w:val="00983E82"/>
    <w:rsid w:val="009855DF"/>
    <w:rsid w:val="00990B7E"/>
    <w:rsid w:val="00990D4E"/>
    <w:rsid w:val="0099201C"/>
    <w:rsid w:val="0099291F"/>
    <w:rsid w:val="00993A8D"/>
    <w:rsid w:val="009A0EB5"/>
    <w:rsid w:val="009A290C"/>
    <w:rsid w:val="009A40F4"/>
    <w:rsid w:val="009A5F5B"/>
    <w:rsid w:val="009A7E89"/>
    <w:rsid w:val="009B06F6"/>
    <w:rsid w:val="009B1258"/>
    <w:rsid w:val="009B1371"/>
    <w:rsid w:val="009B67F3"/>
    <w:rsid w:val="009C1F79"/>
    <w:rsid w:val="009C4BD1"/>
    <w:rsid w:val="009D2330"/>
    <w:rsid w:val="009D5BBF"/>
    <w:rsid w:val="009D738C"/>
    <w:rsid w:val="009D73B6"/>
    <w:rsid w:val="009D7C17"/>
    <w:rsid w:val="009D7F63"/>
    <w:rsid w:val="009E1568"/>
    <w:rsid w:val="009E34D2"/>
    <w:rsid w:val="009E3523"/>
    <w:rsid w:val="009E4822"/>
    <w:rsid w:val="009E5003"/>
    <w:rsid w:val="009E558F"/>
    <w:rsid w:val="009E5C1D"/>
    <w:rsid w:val="009E5C45"/>
    <w:rsid w:val="009E5D1F"/>
    <w:rsid w:val="009E67ED"/>
    <w:rsid w:val="009E7C41"/>
    <w:rsid w:val="009F00BC"/>
    <w:rsid w:val="009F0F3F"/>
    <w:rsid w:val="009F6A4C"/>
    <w:rsid w:val="00A033DA"/>
    <w:rsid w:val="00A05F65"/>
    <w:rsid w:val="00A070E3"/>
    <w:rsid w:val="00A07559"/>
    <w:rsid w:val="00A10158"/>
    <w:rsid w:val="00A12DEF"/>
    <w:rsid w:val="00A133DD"/>
    <w:rsid w:val="00A13997"/>
    <w:rsid w:val="00A1404B"/>
    <w:rsid w:val="00A17C3A"/>
    <w:rsid w:val="00A22893"/>
    <w:rsid w:val="00A25DA0"/>
    <w:rsid w:val="00A26A48"/>
    <w:rsid w:val="00A273DB"/>
    <w:rsid w:val="00A27968"/>
    <w:rsid w:val="00A30610"/>
    <w:rsid w:val="00A31900"/>
    <w:rsid w:val="00A3347A"/>
    <w:rsid w:val="00A357DD"/>
    <w:rsid w:val="00A36B0C"/>
    <w:rsid w:val="00A36C1A"/>
    <w:rsid w:val="00A4069E"/>
    <w:rsid w:val="00A40B8B"/>
    <w:rsid w:val="00A426B5"/>
    <w:rsid w:val="00A44615"/>
    <w:rsid w:val="00A45E15"/>
    <w:rsid w:val="00A46C97"/>
    <w:rsid w:val="00A470F8"/>
    <w:rsid w:val="00A504A4"/>
    <w:rsid w:val="00A510B6"/>
    <w:rsid w:val="00A51F87"/>
    <w:rsid w:val="00A54530"/>
    <w:rsid w:val="00A5669A"/>
    <w:rsid w:val="00A5681C"/>
    <w:rsid w:val="00A56FA4"/>
    <w:rsid w:val="00A5734F"/>
    <w:rsid w:val="00A60D06"/>
    <w:rsid w:val="00A624A8"/>
    <w:rsid w:val="00A624BA"/>
    <w:rsid w:val="00A633BE"/>
    <w:rsid w:val="00A65D66"/>
    <w:rsid w:val="00A66983"/>
    <w:rsid w:val="00A822D0"/>
    <w:rsid w:val="00A846CA"/>
    <w:rsid w:val="00A84A6C"/>
    <w:rsid w:val="00A8527F"/>
    <w:rsid w:val="00A8528E"/>
    <w:rsid w:val="00A85806"/>
    <w:rsid w:val="00A86ACD"/>
    <w:rsid w:val="00A91249"/>
    <w:rsid w:val="00A9169B"/>
    <w:rsid w:val="00A93878"/>
    <w:rsid w:val="00A94693"/>
    <w:rsid w:val="00A94ABA"/>
    <w:rsid w:val="00A94FC0"/>
    <w:rsid w:val="00AA1074"/>
    <w:rsid w:val="00AA1E4B"/>
    <w:rsid w:val="00AA65EB"/>
    <w:rsid w:val="00AA7247"/>
    <w:rsid w:val="00AB02E3"/>
    <w:rsid w:val="00AB15E6"/>
    <w:rsid w:val="00AB1F73"/>
    <w:rsid w:val="00AB213F"/>
    <w:rsid w:val="00AB36D9"/>
    <w:rsid w:val="00AB434A"/>
    <w:rsid w:val="00AB60EA"/>
    <w:rsid w:val="00AB7B8E"/>
    <w:rsid w:val="00AC016F"/>
    <w:rsid w:val="00AC0A7F"/>
    <w:rsid w:val="00AC3375"/>
    <w:rsid w:val="00AC5210"/>
    <w:rsid w:val="00AC633F"/>
    <w:rsid w:val="00AC64A2"/>
    <w:rsid w:val="00AC7111"/>
    <w:rsid w:val="00AC73A3"/>
    <w:rsid w:val="00AD10B7"/>
    <w:rsid w:val="00AD1748"/>
    <w:rsid w:val="00AD2FE5"/>
    <w:rsid w:val="00AD418B"/>
    <w:rsid w:val="00AD56A9"/>
    <w:rsid w:val="00AD7072"/>
    <w:rsid w:val="00AE0E54"/>
    <w:rsid w:val="00AE1D66"/>
    <w:rsid w:val="00AE23E3"/>
    <w:rsid w:val="00AE2469"/>
    <w:rsid w:val="00AE2485"/>
    <w:rsid w:val="00AE2EF9"/>
    <w:rsid w:val="00AE6253"/>
    <w:rsid w:val="00AE6440"/>
    <w:rsid w:val="00AE71B4"/>
    <w:rsid w:val="00AE72A3"/>
    <w:rsid w:val="00AF0715"/>
    <w:rsid w:val="00AF296B"/>
    <w:rsid w:val="00AF2ADE"/>
    <w:rsid w:val="00AF2EC2"/>
    <w:rsid w:val="00AF3BD9"/>
    <w:rsid w:val="00AF48EB"/>
    <w:rsid w:val="00AF5128"/>
    <w:rsid w:val="00AF51FC"/>
    <w:rsid w:val="00AF7127"/>
    <w:rsid w:val="00B0041D"/>
    <w:rsid w:val="00B01B00"/>
    <w:rsid w:val="00B0251B"/>
    <w:rsid w:val="00B04260"/>
    <w:rsid w:val="00B05085"/>
    <w:rsid w:val="00B05ECC"/>
    <w:rsid w:val="00B06285"/>
    <w:rsid w:val="00B10126"/>
    <w:rsid w:val="00B115E0"/>
    <w:rsid w:val="00B13037"/>
    <w:rsid w:val="00B14BA9"/>
    <w:rsid w:val="00B14DE5"/>
    <w:rsid w:val="00B15102"/>
    <w:rsid w:val="00B167B3"/>
    <w:rsid w:val="00B167F8"/>
    <w:rsid w:val="00B168A8"/>
    <w:rsid w:val="00B16EE9"/>
    <w:rsid w:val="00B17B1A"/>
    <w:rsid w:val="00B206FF"/>
    <w:rsid w:val="00B20C6F"/>
    <w:rsid w:val="00B22B40"/>
    <w:rsid w:val="00B23FD8"/>
    <w:rsid w:val="00B24357"/>
    <w:rsid w:val="00B25393"/>
    <w:rsid w:val="00B2698C"/>
    <w:rsid w:val="00B26AD6"/>
    <w:rsid w:val="00B2791C"/>
    <w:rsid w:val="00B27ADA"/>
    <w:rsid w:val="00B27CBB"/>
    <w:rsid w:val="00B31CB9"/>
    <w:rsid w:val="00B320FD"/>
    <w:rsid w:val="00B34AA3"/>
    <w:rsid w:val="00B3622C"/>
    <w:rsid w:val="00B3637F"/>
    <w:rsid w:val="00B37044"/>
    <w:rsid w:val="00B37269"/>
    <w:rsid w:val="00B41820"/>
    <w:rsid w:val="00B428A8"/>
    <w:rsid w:val="00B429EA"/>
    <w:rsid w:val="00B466E0"/>
    <w:rsid w:val="00B46928"/>
    <w:rsid w:val="00B4702E"/>
    <w:rsid w:val="00B471DC"/>
    <w:rsid w:val="00B4785F"/>
    <w:rsid w:val="00B51C56"/>
    <w:rsid w:val="00B52079"/>
    <w:rsid w:val="00B522E7"/>
    <w:rsid w:val="00B52B6F"/>
    <w:rsid w:val="00B53373"/>
    <w:rsid w:val="00B53659"/>
    <w:rsid w:val="00B54B0B"/>
    <w:rsid w:val="00B54D08"/>
    <w:rsid w:val="00B556CD"/>
    <w:rsid w:val="00B5779C"/>
    <w:rsid w:val="00B60321"/>
    <w:rsid w:val="00B619EA"/>
    <w:rsid w:val="00B6294A"/>
    <w:rsid w:val="00B63B6F"/>
    <w:rsid w:val="00B6453B"/>
    <w:rsid w:val="00B66332"/>
    <w:rsid w:val="00B669F8"/>
    <w:rsid w:val="00B674FB"/>
    <w:rsid w:val="00B70DFC"/>
    <w:rsid w:val="00B71820"/>
    <w:rsid w:val="00B74410"/>
    <w:rsid w:val="00B7473D"/>
    <w:rsid w:val="00B75F7E"/>
    <w:rsid w:val="00B76109"/>
    <w:rsid w:val="00B76DCA"/>
    <w:rsid w:val="00B77BF9"/>
    <w:rsid w:val="00B77EB4"/>
    <w:rsid w:val="00B80D24"/>
    <w:rsid w:val="00B814FD"/>
    <w:rsid w:val="00B8248C"/>
    <w:rsid w:val="00B82587"/>
    <w:rsid w:val="00B8377C"/>
    <w:rsid w:val="00B8396F"/>
    <w:rsid w:val="00B83FF1"/>
    <w:rsid w:val="00B855C4"/>
    <w:rsid w:val="00B8594C"/>
    <w:rsid w:val="00B8700A"/>
    <w:rsid w:val="00B87045"/>
    <w:rsid w:val="00B87096"/>
    <w:rsid w:val="00B90982"/>
    <w:rsid w:val="00B90C38"/>
    <w:rsid w:val="00BA0779"/>
    <w:rsid w:val="00BA0D50"/>
    <w:rsid w:val="00BA163F"/>
    <w:rsid w:val="00BA5114"/>
    <w:rsid w:val="00BB0F96"/>
    <w:rsid w:val="00BB127F"/>
    <w:rsid w:val="00BB2983"/>
    <w:rsid w:val="00BB2B30"/>
    <w:rsid w:val="00BB45D7"/>
    <w:rsid w:val="00BB4CC8"/>
    <w:rsid w:val="00BB6443"/>
    <w:rsid w:val="00BB6992"/>
    <w:rsid w:val="00BB6A61"/>
    <w:rsid w:val="00BB736E"/>
    <w:rsid w:val="00BB752B"/>
    <w:rsid w:val="00BC11B2"/>
    <w:rsid w:val="00BC1AF4"/>
    <w:rsid w:val="00BC3E25"/>
    <w:rsid w:val="00BC6C22"/>
    <w:rsid w:val="00BD08EF"/>
    <w:rsid w:val="00BD4B88"/>
    <w:rsid w:val="00BD527F"/>
    <w:rsid w:val="00BD5A37"/>
    <w:rsid w:val="00BD5CAF"/>
    <w:rsid w:val="00BD6BE1"/>
    <w:rsid w:val="00BD72A6"/>
    <w:rsid w:val="00BE08AF"/>
    <w:rsid w:val="00BE622B"/>
    <w:rsid w:val="00BE6426"/>
    <w:rsid w:val="00BF0936"/>
    <w:rsid w:val="00BF0A63"/>
    <w:rsid w:val="00BF106C"/>
    <w:rsid w:val="00BF10AA"/>
    <w:rsid w:val="00BF2395"/>
    <w:rsid w:val="00BF5599"/>
    <w:rsid w:val="00BF585E"/>
    <w:rsid w:val="00BF6599"/>
    <w:rsid w:val="00BF7882"/>
    <w:rsid w:val="00C0111B"/>
    <w:rsid w:val="00C023AB"/>
    <w:rsid w:val="00C03297"/>
    <w:rsid w:val="00C04EE9"/>
    <w:rsid w:val="00C101BA"/>
    <w:rsid w:val="00C104EA"/>
    <w:rsid w:val="00C10571"/>
    <w:rsid w:val="00C10CC9"/>
    <w:rsid w:val="00C122AD"/>
    <w:rsid w:val="00C14AFD"/>
    <w:rsid w:val="00C15A42"/>
    <w:rsid w:val="00C20F2C"/>
    <w:rsid w:val="00C21390"/>
    <w:rsid w:val="00C213E3"/>
    <w:rsid w:val="00C22DA2"/>
    <w:rsid w:val="00C23908"/>
    <w:rsid w:val="00C27254"/>
    <w:rsid w:val="00C30035"/>
    <w:rsid w:val="00C3081C"/>
    <w:rsid w:val="00C31D06"/>
    <w:rsid w:val="00C33DD0"/>
    <w:rsid w:val="00C344A4"/>
    <w:rsid w:val="00C34B98"/>
    <w:rsid w:val="00C36858"/>
    <w:rsid w:val="00C41C5C"/>
    <w:rsid w:val="00C429D3"/>
    <w:rsid w:val="00C4448E"/>
    <w:rsid w:val="00C44E14"/>
    <w:rsid w:val="00C4574D"/>
    <w:rsid w:val="00C45952"/>
    <w:rsid w:val="00C46983"/>
    <w:rsid w:val="00C47B8C"/>
    <w:rsid w:val="00C5138F"/>
    <w:rsid w:val="00C5161C"/>
    <w:rsid w:val="00C517FC"/>
    <w:rsid w:val="00C51C8F"/>
    <w:rsid w:val="00C5224C"/>
    <w:rsid w:val="00C55528"/>
    <w:rsid w:val="00C55D66"/>
    <w:rsid w:val="00C60199"/>
    <w:rsid w:val="00C64FFE"/>
    <w:rsid w:val="00C66B8B"/>
    <w:rsid w:val="00C75283"/>
    <w:rsid w:val="00C772DD"/>
    <w:rsid w:val="00C8135B"/>
    <w:rsid w:val="00C8541A"/>
    <w:rsid w:val="00C85644"/>
    <w:rsid w:val="00C85E5A"/>
    <w:rsid w:val="00C86383"/>
    <w:rsid w:val="00C86F6C"/>
    <w:rsid w:val="00C86FEB"/>
    <w:rsid w:val="00C902F6"/>
    <w:rsid w:val="00C9079E"/>
    <w:rsid w:val="00C916B2"/>
    <w:rsid w:val="00C91893"/>
    <w:rsid w:val="00C92FC6"/>
    <w:rsid w:val="00C931E6"/>
    <w:rsid w:val="00C9372B"/>
    <w:rsid w:val="00C9396F"/>
    <w:rsid w:val="00C9506A"/>
    <w:rsid w:val="00C968F4"/>
    <w:rsid w:val="00C970FF"/>
    <w:rsid w:val="00C97DE6"/>
    <w:rsid w:val="00CA09D2"/>
    <w:rsid w:val="00CA2A33"/>
    <w:rsid w:val="00CA3A04"/>
    <w:rsid w:val="00CA475E"/>
    <w:rsid w:val="00CA504C"/>
    <w:rsid w:val="00CA57CA"/>
    <w:rsid w:val="00CA7CE8"/>
    <w:rsid w:val="00CB12AA"/>
    <w:rsid w:val="00CB148C"/>
    <w:rsid w:val="00CB1ED6"/>
    <w:rsid w:val="00CB3BA9"/>
    <w:rsid w:val="00CB3D88"/>
    <w:rsid w:val="00CB4C0C"/>
    <w:rsid w:val="00CB52AA"/>
    <w:rsid w:val="00CB54BC"/>
    <w:rsid w:val="00CB7ED7"/>
    <w:rsid w:val="00CC1A95"/>
    <w:rsid w:val="00CC1FBF"/>
    <w:rsid w:val="00CC3ED7"/>
    <w:rsid w:val="00CC5667"/>
    <w:rsid w:val="00CC6E36"/>
    <w:rsid w:val="00CC701C"/>
    <w:rsid w:val="00CD2096"/>
    <w:rsid w:val="00CD264F"/>
    <w:rsid w:val="00CD2C49"/>
    <w:rsid w:val="00CD3735"/>
    <w:rsid w:val="00CD3DCB"/>
    <w:rsid w:val="00CD4582"/>
    <w:rsid w:val="00CD52F4"/>
    <w:rsid w:val="00CD5A62"/>
    <w:rsid w:val="00CD7132"/>
    <w:rsid w:val="00CD78C5"/>
    <w:rsid w:val="00CE165E"/>
    <w:rsid w:val="00CE19DE"/>
    <w:rsid w:val="00CE3FFB"/>
    <w:rsid w:val="00CE5BB9"/>
    <w:rsid w:val="00CE6EDE"/>
    <w:rsid w:val="00CE7C30"/>
    <w:rsid w:val="00CF264E"/>
    <w:rsid w:val="00CF3280"/>
    <w:rsid w:val="00CF44C4"/>
    <w:rsid w:val="00CF6928"/>
    <w:rsid w:val="00CF785B"/>
    <w:rsid w:val="00CF7AC1"/>
    <w:rsid w:val="00D02584"/>
    <w:rsid w:val="00D03613"/>
    <w:rsid w:val="00D14576"/>
    <w:rsid w:val="00D149F8"/>
    <w:rsid w:val="00D16401"/>
    <w:rsid w:val="00D16A21"/>
    <w:rsid w:val="00D16D7A"/>
    <w:rsid w:val="00D17296"/>
    <w:rsid w:val="00D17EB3"/>
    <w:rsid w:val="00D23069"/>
    <w:rsid w:val="00D23354"/>
    <w:rsid w:val="00D236F8"/>
    <w:rsid w:val="00D2536A"/>
    <w:rsid w:val="00D25B0B"/>
    <w:rsid w:val="00D2724C"/>
    <w:rsid w:val="00D3066B"/>
    <w:rsid w:val="00D30D53"/>
    <w:rsid w:val="00D32DF1"/>
    <w:rsid w:val="00D33374"/>
    <w:rsid w:val="00D33DEA"/>
    <w:rsid w:val="00D3494A"/>
    <w:rsid w:val="00D36C4D"/>
    <w:rsid w:val="00D407F1"/>
    <w:rsid w:val="00D41DD4"/>
    <w:rsid w:val="00D42280"/>
    <w:rsid w:val="00D4346C"/>
    <w:rsid w:val="00D44194"/>
    <w:rsid w:val="00D44B31"/>
    <w:rsid w:val="00D51C2E"/>
    <w:rsid w:val="00D556E9"/>
    <w:rsid w:val="00D56C1B"/>
    <w:rsid w:val="00D57B10"/>
    <w:rsid w:val="00D60424"/>
    <w:rsid w:val="00D610CD"/>
    <w:rsid w:val="00D656DB"/>
    <w:rsid w:val="00D66003"/>
    <w:rsid w:val="00D67013"/>
    <w:rsid w:val="00D67EA5"/>
    <w:rsid w:val="00D704CA"/>
    <w:rsid w:val="00D71DCB"/>
    <w:rsid w:val="00D7232A"/>
    <w:rsid w:val="00D72F06"/>
    <w:rsid w:val="00D74A06"/>
    <w:rsid w:val="00D76978"/>
    <w:rsid w:val="00D76BFE"/>
    <w:rsid w:val="00D779BA"/>
    <w:rsid w:val="00D77BAF"/>
    <w:rsid w:val="00D8015B"/>
    <w:rsid w:val="00D84098"/>
    <w:rsid w:val="00D85379"/>
    <w:rsid w:val="00D8546E"/>
    <w:rsid w:val="00D8631A"/>
    <w:rsid w:val="00D8650F"/>
    <w:rsid w:val="00D907B5"/>
    <w:rsid w:val="00D934C0"/>
    <w:rsid w:val="00D94662"/>
    <w:rsid w:val="00D9704B"/>
    <w:rsid w:val="00D973FE"/>
    <w:rsid w:val="00DA1538"/>
    <w:rsid w:val="00DA1B98"/>
    <w:rsid w:val="00DA2502"/>
    <w:rsid w:val="00DA35BA"/>
    <w:rsid w:val="00DA360D"/>
    <w:rsid w:val="00DA48F9"/>
    <w:rsid w:val="00DA75AA"/>
    <w:rsid w:val="00DB0A1C"/>
    <w:rsid w:val="00DB0B4B"/>
    <w:rsid w:val="00DB282F"/>
    <w:rsid w:val="00DB29BB"/>
    <w:rsid w:val="00DB312D"/>
    <w:rsid w:val="00DB3303"/>
    <w:rsid w:val="00DB48E2"/>
    <w:rsid w:val="00DB5BF4"/>
    <w:rsid w:val="00DB67E7"/>
    <w:rsid w:val="00DB6D42"/>
    <w:rsid w:val="00DC042F"/>
    <w:rsid w:val="00DC165E"/>
    <w:rsid w:val="00DC196B"/>
    <w:rsid w:val="00DC20FB"/>
    <w:rsid w:val="00DC3D54"/>
    <w:rsid w:val="00DC603A"/>
    <w:rsid w:val="00DC61E9"/>
    <w:rsid w:val="00DD5789"/>
    <w:rsid w:val="00DE0024"/>
    <w:rsid w:val="00DE6780"/>
    <w:rsid w:val="00DE6C8B"/>
    <w:rsid w:val="00DF0C49"/>
    <w:rsid w:val="00DF1CB0"/>
    <w:rsid w:val="00DF4F2A"/>
    <w:rsid w:val="00DF7A94"/>
    <w:rsid w:val="00E0024A"/>
    <w:rsid w:val="00E034B6"/>
    <w:rsid w:val="00E03B6C"/>
    <w:rsid w:val="00E03D9B"/>
    <w:rsid w:val="00E05F2B"/>
    <w:rsid w:val="00E0658B"/>
    <w:rsid w:val="00E10588"/>
    <w:rsid w:val="00E10DB1"/>
    <w:rsid w:val="00E11236"/>
    <w:rsid w:val="00E11B0C"/>
    <w:rsid w:val="00E11C37"/>
    <w:rsid w:val="00E12186"/>
    <w:rsid w:val="00E16493"/>
    <w:rsid w:val="00E16851"/>
    <w:rsid w:val="00E16EC0"/>
    <w:rsid w:val="00E1747C"/>
    <w:rsid w:val="00E1790A"/>
    <w:rsid w:val="00E207DA"/>
    <w:rsid w:val="00E20F2C"/>
    <w:rsid w:val="00E22C5D"/>
    <w:rsid w:val="00E25E48"/>
    <w:rsid w:val="00E2643B"/>
    <w:rsid w:val="00E26564"/>
    <w:rsid w:val="00E267D0"/>
    <w:rsid w:val="00E31D7E"/>
    <w:rsid w:val="00E32D50"/>
    <w:rsid w:val="00E3404D"/>
    <w:rsid w:val="00E340A9"/>
    <w:rsid w:val="00E341BD"/>
    <w:rsid w:val="00E34F14"/>
    <w:rsid w:val="00E36D46"/>
    <w:rsid w:val="00E37793"/>
    <w:rsid w:val="00E37A5A"/>
    <w:rsid w:val="00E4114E"/>
    <w:rsid w:val="00E411F9"/>
    <w:rsid w:val="00E439EF"/>
    <w:rsid w:val="00E43B6C"/>
    <w:rsid w:val="00E46546"/>
    <w:rsid w:val="00E50862"/>
    <w:rsid w:val="00E50957"/>
    <w:rsid w:val="00E51097"/>
    <w:rsid w:val="00E522F7"/>
    <w:rsid w:val="00E542D0"/>
    <w:rsid w:val="00E603E4"/>
    <w:rsid w:val="00E62527"/>
    <w:rsid w:val="00E630D3"/>
    <w:rsid w:val="00E63AA5"/>
    <w:rsid w:val="00E6489B"/>
    <w:rsid w:val="00E67856"/>
    <w:rsid w:val="00E67EA6"/>
    <w:rsid w:val="00E701B8"/>
    <w:rsid w:val="00E704BB"/>
    <w:rsid w:val="00E715B9"/>
    <w:rsid w:val="00E7301C"/>
    <w:rsid w:val="00E73150"/>
    <w:rsid w:val="00E7481B"/>
    <w:rsid w:val="00E7681F"/>
    <w:rsid w:val="00E8071F"/>
    <w:rsid w:val="00E80ADF"/>
    <w:rsid w:val="00E8202B"/>
    <w:rsid w:val="00E82B7D"/>
    <w:rsid w:val="00E83F64"/>
    <w:rsid w:val="00E85008"/>
    <w:rsid w:val="00E85C80"/>
    <w:rsid w:val="00E8623F"/>
    <w:rsid w:val="00E9252C"/>
    <w:rsid w:val="00E927A7"/>
    <w:rsid w:val="00E93807"/>
    <w:rsid w:val="00E94DB2"/>
    <w:rsid w:val="00E956CC"/>
    <w:rsid w:val="00E964E3"/>
    <w:rsid w:val="00E96B08"/>
    <w:rsid w:val="00EA2F3F"/>
    <w:rsid w:val="00EA3E8A"/>
    <w:rsid w:val="00EA47CF"/>
    <w:rsid w:val="00EA4F2A"/>
    <w:rsid w:val="00EA526D"/>
    <w:rsid w:val="00EA726B"/>
    <w:rsid w:val="00EB25B4"/>
    <w:rsid w:val="00EB2C70"/>
    <w:rsid w:val="00EB31DC"/>
    <w:rsid w:val="00EB3711"/>
    <w:rsid w:val="00EB52DF"/>
    <w:rsid w:val="00EB6891"/>
    <w:rsid w:val="00EC1E60"/>
    <w:rsid w:val="00EC3713"/>
    <w:rsid w:val="00EC4E1E"/>
    <w:rsid w:val="00ED1270"/>
    <w:rsid w:val="00ED2923"/>
    <w:rsid w:val="00ED2ECE"/>
    <w:rsid w:val="00ED4240"/>
    <w:rsid w:val="00ED684E"/>
    <w:rsid w:val="00ED69A4"/>
    <w:rsid w:val="00ED6F04"/>
    <w:rsid w:val="00ED72B0"/>
    <w:rsid w:val="00EE4155"/>
    <w:rsid w:val="00EE6B0D"/>
    <w:rsid w:val="00EF2A2E"/>
    <w:rsid w:val="00EF4B8F"/>
    <w:rsid w:val="00EF6A1F"/>
    <w:rsid w:val="00EF7223"/>
    <w:rsid w:val="00EF7706"/>
    <w:rsid w:val="00EF7A5E"/>
    <w:rsid w:val="00F01696"/>
    <w:rsid w:val="00F01F13"/>
    <w:rsid w:val="00F03BDC"/>
    <w:rsid w:val="00F05014"/>
    <w:rsid w:val="00F06044"/>
    <w:rsid w:val="00F0716E"/>
    <w:rsid w:val="00F07CD4"/>
    <w:rsid w:val="00F07E7D"/>
    <w:rsid w:val="00F11516"/>
    <w:rsid w:val="00F14B0B"/>
    <w:rsid w:val="00F15534"/>
    <w:rsid w:val="00F15B92"/>
    <w:rsid w:val="00F165A3"/>
    <w:rsid w:val="00F1667A"/>
    <w:rsid w:val="00F2204B"/>
    <w:rsid w:val="00F22403"/>
    <w:rsid w:val="00F24C61"/>
    <w:rsid w:val="00F30DA8"/>
    <w:rsid w:val="00F3236E"/>
    <w:rsid w:val="00F33643"/>
    <w:rsid w:val="00F3403F"/>
    <w:rsid w:val="00F35154"/>
    <w:rsid w:val="00F3791F"/>
    <w:rsid w:val="00F42E7B"/>
    <w:rsid w:val="00F44B61"/>
    <w:rsid w:val="00F45720"/>
    <w:rsid w:val="00F4676C"/>
    <w:rsid w:val="00F46799"/>
    <w:rsid w:val="00F47E11"/>
    <w:rsid w:val="00F5158D"/>
    <w:rsid w:val="00F51D5B"/>
    <w:rsid w:val="00F53447"/>
    <w:rsid w:val="00F5408D"/>
    <w:rsid w:val="00F54A50"/>
    <w:rsid w:val="00F5608F"/>
    <w:rsid w:val="00F5673E"/>
    <w:rsid w:val="00F56FE8"/>
    <w:rsid w:val="00F605BB"/>
    <w:rsid w:val="00F60E2B"/>
    <w:rsid w:val="00F62BA0"/>
    <w:rsid w:val="00F62C22"/>
    <w:rsid w:val="00F64E9A"/>
    <w:rsid w:val="00F6609B"/>
    <w:rsid w:val="00F666A6"/>
    <w:rsid w:val="00F670DE"/>
    <w:rsid w:val="00F7080D"/>
    <w:rsid w:val="00F70D97"/>
    <w:rsid w:val="00F7286A"/>
    <w:rsid w:val="00F72896"/>
    <w:rsid w:val="00F72B75"/>
    <w:rsid w:val="00F73458"/>
    <w:rsid w:val="00F73E7E"/>
    <w:rsid w:val="00F742CC"/>
    <w:rsid w:val="00F81D31"/>
    <w:rsid w:val="00F85C51"/>
    <w:rsid w:val="00F90B51"/>
    <w:rsid w:val="00F910C7"/>
    <w:rsid w:val="00F92222"/>
    <w:rsid w:val="00F930E2"/>
    <w:rsid w:val="00F93657"/>
    <w:rsid w:val="00F9386E"/>
    <w:rsid w:val="00F94213"/>
    <w:rsid w:val="00FA0347"/>
    <w:rsid w:val="00FA0F86"/>
    <w:rsid w:val="00FA402E"/>
    <w:rsid w:val="00FA45AD"/>
    <w:rsid w:val="00FA5FD0"/>
    <w:rsid w:val="00FA690F"/>
    <w:rsid w:val="00FA70D7"/>
    <w:rsid w:val="00FB1626"/>
    <w:rsid w:val="00FB28C8"/>
    <w:rsid w:val="00FB2BD8"/>
    <w:rsid w:val="00FB2DEF"/>
    <w:rsid w:val="00FB48F4"/>
    <w:rsid w:val="00FC23BD"/>
    <w:rsid w:val="00FC2735"/>
    <w:rsid w:val="00FC38F6"/>
    <w:rsid w:val="00FC4AEB"/>
    <w:rsid w:val="00FD1CCA"/>
    <w:rsid w:val="00FD2391"/>
    <w:rsid w:val="00FD4572"/>
    <w:rsid w:val="00FD7F40"/>
    <w:rsid w:val="00FE1926"/>
    <w:rsid w:val="00FE1DF5"/>
    <w:rsid w:val="00FE1E90"/>
    <w:rsid w:val="00FE2A63"/>
    <w:rsid w:val="00FE2EFC"/>
    <w:rsid w:val="00FE4912"/>
    <w:rsid w:val="00FE61DE"/>
    <w:rsid w:val="00FF1E4A"/>
    <w:rsid w:val="00FF6B9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06A89"/>
  <w15:chartTrackingRefBased/>
  <w15:docId w15:val="{6E1BA857-046D-4F67-882B-C4724DBE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aliases w:val="Título 1 (PT)"/>
    <w:basedOn w:val="Texto"/>
    <w:next w:val="Texto"/>
    <w:link w:val="Ttulo1Car"/>
    <w:uiPriority w:val="9"/>
    <w:qFormat/>
    <w:rsid w:val="00B74410"/>
    <w:pPr>
      <w:keepNext/>
      <w:keepLines/>
      <w:numPr>
        <w:numId w:val="2"/>
      </w:numPr>
      <w:spacing w:before="240" w:after="0"/>
      <w:outlineLvl w:val="0"/>
    </w:pPr>
    <w:rPr>
      <w:rFonts w:eastAsiaTheme="majorEastAsia" w:cstheme="majorBidi"/>
      <w:b/>
      <w:sz w:val="32"/>
      <w:szCs w:val="32"/>
    </w:rPr>
  </w:style>
  <w:style w:type="paragraph" w:styleId="Ttulo2">
    <w:name w:val="heading 2"/>
    <w:aliases w:val="Título 2 (PT)"/>
    <w:basedOn w:val="Texto"/>
    <w:next w:val="Texto"/>
    <w:link w:val="Ttulo2Car"/>
    <w:uiPriority w:val="9"/>
    <w:unhideWhenUsed/>
    <w:qFormat/>
    <w:rsid w:val="00663DF1"/>
    <w:pPr>
      <w:keepNext/>
      <w:keepLines/>
      <w:numPr>
        <w:ilvl w:val="1"/>
        <w:numId w:val="4"/>
      </w:numPr>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0A1F74"/>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A1F7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0A1F7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A1F7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A1F7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A1F7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A1F7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A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70D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70D0E"/>
  </w:style>
  <w:style w:type="paragraph" w:styleId="Piedepgina">
    <w:name w:val="footer"/>
    <w:basedOn w:val="Normal"/>
    <w:link w:val="PiedepginaCar"/>
    <w:uiPriority w:val="99"/>
    <w:unhideWhenUsed/>
    <w:rsid w:val="00070D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70D0E"/>
  </w:style>
  <w:style w:type="paragraph" w:customStyle="1" w:styleId="Titulos">
    <w:name w:val="Titulos"/>
    <w:basedOn w:val="Normal"/>
    <w:next w:val="Ttulo1"/>
    <w:link w:val="TitulosCar"/>
    <w:qFormat/>
    <w:rsid w:val="00070D0E"/>
    <w:pPr>
      <w:jc w:val="center"/>
    </w:pPr>
    <w:rPr>
      <w:rFonts w:ascii="Arial" w:hAnsi="Arial" w:cs="Arial"/>
      <w:b/>
      <w:sz w:val="28"/>
      <w:szCs w:val="28"/>
    </w:rPr>
  </w:style>
  <w:style w:type="paragraph" w:customStyle="1" w:styleId="Texto">
    <w:name w:val="Texto"/>
    <w:basedOn w:val="Normal"/>
    <w:link w:val="TextoCar"/>
    <w:qFormat/>
    <w:rsid w:val="00D9704B"/>
    <w:pPr>
      <w:spacing w:line="360" w:lineRule="auto"/>
      <w:jc w:val="both"/>
    </w:pPr>
    <w:rPr>
      <w:rFonts w:ascii="Arial" w:hAnsi="Arial" w:cs="Arial"/>
    </w:rPr>
  </w:style>
  <w:style w:type="character" w:customStyle="1" w:styleId="TitulosCar">
    <w:name w:val="Titulos Car"/>
    <w:basedOn w:val="Fuentedeprrafopredeter"/>
    <w:link w:val="Titulos"/>
    <w:rsid w:val="00070D0E"/>
    <w:rPr>
      <w:rFonts w:ascii="Arial" w:hAnsi="Arial" w:cs="Arial"/>
      <w:b/>
      <w:sz w:val="28"/>
      <w:szCs w:val="28"/>
    </w:rPr>
  </w:style>
  <w:style w:type="paragraph" w:styleId="NormalWeb">
    <w:name w:val="Normal (Web)"/>
    <w:basedOn w:val="Normal"/>
    <w:uiPriority w:val="99"/>
    <w:semiHidden/>
    <w:unhideWhenUsed/>
    <w:rsid w:val="00004C7C"/>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extoCar">
    <w:name w:val="Texto Car"/>
    <w:basedOn w:val="Fuentedeprrafopredeter"/>
    <w:link w:val="Texto"/>
    <w:rsid w:val="00D9704B"/>
    <w:rPr>
      <w:rFonts w:ascii="Arial" w:hAnsi="Arial" w:cs="Arial"/>
    </w:rPr>
  </w:style>
  <w:style w:type="paragraph" w:customStyle="1" w:styleId="Nivel1">
    <w:name w:val="Nivel 1"/>
    <w:basedOn w:val="TDC1"/>
    <w:next w:val="Texto"/>
    <w:link w:val="Nivel1Car"/>
    <w:qFormat/>
    <w:rsid w:val="00745BEA"/>
    <w:pPr>
      <w:numPr>
        <w:numId w:val="1"/>
      </w:numPr>
      <w:spacing w:line="360" w:lineRule="auto"/>
      <w:jc w:val="both"/>
    </w:pPr>
    <w:rPr>
      <w:b/>
      <w:caps/>
      <w:sz w:val="28"/>
    </w:rPr>
  </w:style>
  <w:style w:type="paragraph" w:customStyle="1" w:styleId="Nivel2">
    <w:name w:val="Nivel 2"/>
    <w:basedOn w:val="Texto"/>
    <w:link w:val="Nivel2Car"/>
    <w:qFormat/>
    <w:rsid w:val="00F70D97"/>
    <w:pPr>
      <w:numPr>
        <w:ilvl w:val="1"/>
        <w:numId w:val="1"/>
      </w:numPr>
    </w:pPr>
    <w:rPr>
      <w:b/>
      <w:sz w:val="28"/>
    </w:rPr>
  </w:style>
  <w:style w:type="character" w:customStyle="1" w:styleId="Nivel1Car">
    <w:name w:val="Nivel 1 Car"/>
    <w:basedOn w:val="TitulosCar"/>
    <w:link w:val="Nivel1"/>
    <w:rsid w:val="001077B9"/>
    <w:rPr>
      <w:rFonts w:ascii="Arial" w:hAnsi="Arial" w:cs="Arial"/>
      <w:b/>
      <w:caps/>
      <w:sz w:val="28"/>
      <w:szCs w:val="28"/>
    </w:rPr>
  </w:style>
  <w:style w:type="paragraph" w:customStyle="1" w:styleId="Nivel3">
    <w:name w:val="Nivel 3"/>
    <w:basedOn w:val="Texto"/>
    <w:next w:val="Texto"/>
    <w:link w:val="Nivel3Car"/>
    <w:qFormat/>
    <w:rsid w:val="00F70D97"/>
    <w:pPr>
      <w:ind w:left="709"/>
    </w:pPr>
    <w:rPr>
      <w:b/>
      <w:sz w:val="24"/>
    </w:rPr>
  </w:style>
  <w:style w:type="character" w:customStyle="1" w:styleId="Nivel2Car">
    <w:name w:val="Nivel 2 Car"/>
    <w:basedOn w:val="TextoCar"/>
    <w:link w:val="Nivel2"/>
    <w:rsid w:val="00F70D97"/>
    <w:rPr>
      <w:rFonts w:ascii="Arial" w:hAnsi="Arial" w:cs="Arial"/>
      <w:b/>
      <w:sz w:val="28"/>
    </w:rPr>
  </w:style>
  <w:style w:type="character" w:customStyle="1" w:styleId="Ttulo3Car">
    <w:name w:val="Título 3 Car"/>
    <w:basedOn w:val="Fuentedeprrafopredeter"/>
    <w:link w:val="Ttulo3"/>
    <w:uiPriority w:val="9"/>
    <w:rsid w:val="000A1F74"/>
    <w:rPr>
      <w:rFonts w:asciiTheme="majorHAnsi" w:eastAsiaTheme="majorEastAsia" w:hAnsiTheme="majorHAnsi" w:cstheme="majorBidi"/>
      <w:color w:val="1F4D78" w:themeColor="accent1" w:themeShade="7F"/>
      <w:sz w:val="24"/>
      <w:szCs w:val="24"/>
    </w:rPr>
  </w:style>
  <w:style w:type="character" w:customStyle="1" w:styleId="Nivel3Car">
    <w:name w:val="Nivel 3 Car"/>
    <w:basedOn w:val="TextoCar"/>
    <w:link w:val="Nivel3"/>
    <w:rsid w:val="00F70D97"/>
    <w:rPr>
      <w:rFonts w:ascii="Arial" w:hAnsi="Arial" w:cs="Arial"/>
      <w:b/>
      <w:sz w:val="24"/>
    </w:rPr>
  </w:style>
  <w:style w:type="character" w:customStyle="1" w:styleId="Ttulo4Car">
    <w:name w:val="Título 4 Car"/>
    <w:basedOn w:val="Fuentedeprrafopredeter"/>
    <w:link w:val="Ttulo4"/>
    <w:uiPriority w:val="9"/>
    <w:rsid w:val="000A1F74"/>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0A1F74"/>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A1F74"/>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A1F74"/>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A1F7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A1F74"/>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577C49"/>
    <w:rPr>
      <w:color w:val="808080"/>
    </w:rPr>
  </w:style>
  <w:style w:type="paragraph" w:styleId="Prrafodelista">
    <w:name w:val="List Paragraph"/>
    <w:basedOn w:val="Normal"/>
    <w:uiPriority w:val="34"/>
    <w:qFormat/>
    <w:rsid w:val="009E5C1D"/>
    <w:pPr>
      <w:ind w:left="720"/>
      <w:contextualSpacing/>
    </w:pPr>
  </w:style>
  <w:style w:type="character" w:customStyle="1" w:styleId="Ttulo1Car">
    <w:name w:val="Título 1 Car"/>
    <w:aliases w:val="Título 1 (PT) Car"/>
    <w:basedOn w:val="Fuentedeprrafopredeter"/>
    <w:link w:val="Ttulo1"/>
    <w:uiPriority w:val="9"/>
    <w:rsid w:val="00B74410"/>
    <w:rPr>
      <w:rFonts w:ascii="Arial" w:eastAsiaTheme="majorEastAsia" w:hAnsi="Arial" w:cstheme="majorBidi"/>
      <w:b/>
      <w:sz w:val="32"/>
      <w:szCs w:val="32"/>
    </w:rPr>
  </w:style>
  <w:style w:type="paragraph" w:styleId="TtuloTDC">
    <w:name w:val="TOC Heading"/>
    <w:basedOn w:val="Ttulo1"/>
    <w:next w:val="Normal"/>
    <w:uiPriority w:val="39"/>
    <w:unhideWhenUsed/>
    <w:qFormat/>
    <w:rsid w:val="00D17EB3"/>
    <w:pPr>
      <w:outlineLvl w:val="9"/>
    </w:pPr>
    <w:rPr>
      <w:lang w:eastAsia="es-EC"/>
    </w:rPr>
  </w:style>
  <w:style w:type="paragraph" w:styleId="TDC3">
    <w:name w:val="toc 3"/>
    <w:basedOn w:val="Normal"/>
    <w:next w:val="Normal"/>
    <w:autoRedefine/>
    <w:uiPriority w:val="39"/>
    <w:unhideWhenUsed/>
    <w:rsid w:val="00EF7A5E"/>
    <w:pPr>
      <w:spacing w:after="100"/>
      <w:ind w:left="440"/>
    </w:pPr>
  </w:style>
  <w:style w:type="paragraph" w:styleId="TDC2">
    <w:name w:val="toc 2"/>
    <w:basedOn w:val="Normal"/>
    <w:next w:val="Normal"/>
    <w:autoRedefine/>
    <w:uiPriority w:val="39"/>
    <w:unhideWhenUsed/>
    <w:rsid w:val="00EF7A5E"/>
    <w:pPr>
      <w:spacing w:after="100"/>
      <w:ind w:left="220"/>
    </w:pPr>
    <w:rPr>
      <w:rFonts w:ascii="Arial" w:hAnsi="Arial"/>
      <w:sz w:val="24"/>
    </w:rPr>
  </w:style>
  <w:style w:type="paragraph" w:styleId="TDC1">
    <w:name w:val="toc 1"/>
    <w:basedOn w:val="Normal"/>
    <w:next w:val="Normal"/>
    <w:autoRedefine/>
    <w:uiPriority w:val="39"/>
    <w:unhideWhenUsed/>
    <w:rsid w:val="00EF7A5E"/>
    <w:pPr>
      <w:spacing w:after="100"/>
    </w:pPr>
    <w:rPr>
      <w:rFonts w:ascii="Arial" w:hAnsi="Arial"/>
      <w:sz w:val="24"/>
    </w:rPr>
  </w:style>
  <w:style w:type="character" w:styleId="Hipervnculo">
    <w:name w:val="Hyperlink"/>
    <w:basedOn w:val="Fuentedeprrafopredeter"/>
    <w:uiPriority w:val="99"/>
    <w:unhideWhenUsed/>
    <w:rsid w:val="00EF7A5E"/>
    <w:rPr>
      <w:color w:val="0563C1" w:themeColor="hyperlink"/>
      <w:u w:val="single"/>
    </w:rPr>
  </w:style>
  <w:style w:type="character" w:customStyle="1" w:styleId="Ttulo2Car">
    <w:name w:val="Título 2 Car"/>
    <w:aliases w:val="Título 2 (PT) Car"/>
    <w:basedOn w:val="Fuentedeprrafopredeter"/>
    <w:link w:val="Ttulo2"/>
    <w:uiPriority w:val="9"/>
    <w:rsid w:val="00663DF1"/>
    <w:rPr>
      <w:rFonts w:ascii="Arial" w:eastAsiaTheme="majorEastAsia" w:hAnsi="Arial" w:cstheme="majorBidi"/>
      <w:b/>
      <w:sz w:val="28"/>
      <w:szCs w:val="26"/>
    </w:rPr>
  </w:style>
  <w:style w:type="paragraph" w:styleId="Descripcin">
    <w:name w:val="caption"/>
    <w:basedOn w:val="Texto"/>
    <w:next w:val="Texto"/>
    <w:uiPriority w:val="35"/>
    <w:unhideWhenUsed/>
    <w:qFormat/>
    <w:rsid w:val="008A765C"/>
    <w:pPr>
      <w:spacing w:after="200" w:line="240" w:lineRule="auto"/>
    </w:pPr>
    <w:rPr>
      <w:b/>
      <w:iCs/>
      <w:szCs w:val="18"/>
    </w:rPr>
  </w:style>
  <w:style w:type="paragraph" w:styleId="Bibliografa">
    <w:name w:val="Bibliography"/>
    <w:basedOn w:val="Normal"/>
    <w:next w:val="Normal"/>
    <w:uiPriority w:val="37"/>
    <w:unhideWhenUsed/>
    <w:rsid w:val="00955736"/>
    <w:pPr>
      <w:tabs>
        <w:tab w:val="left" w:pos="384"/>
      </w:tabs>
      <w:spacing w:after="0" w:line="240" w:lineRule="auto"/>
      <w:ind w:left="384" w:hanging="384"/>
    </w:pPr>
  </w:style>
  <w:style w:type="paragraph" w:styleId="Revisin">
    <w:name w:val="Revision"/>
    <w:hidden/>
    <w:uiPriority w:val="99"/>
    <w:semiHidden/>
    <w:rsid w:val="00862573"/>
    <w:pPr>
      <w:spacing w:after="0" w:line="240" w:lineRule="auto"/>
    </w:pPr>
  </w:style>
  <w:style w:type="character" w:styleId="Refdecomentario">
    <w:name w:val="annotation reference"/>
    <w:basedOn w:val="Fuentedeprrafopredeter"/>
    <w:uiPriority w:val="99"/>
    <w:semiHidden/>
    <w:unhideWhenUsed/>
    <w:rsid w:val="00862573"/>
    <w:rPr>
      <w:sz w:val="16"/>
      <w:szCs w:val="16"/>
    </w:rPr>
  </w:style>
  <w:style w:type="paragraph" w:styleId="Textocomentario">
    <w:name w:val="annotation text"/>
    <w:basedOn w:val="Normal"/>
    <w:link w:val="TextocomentarioCar"/>
    <w:uiPriority w:val="99"/>
    <w:semiHidden/>
    <w:unhideWhenUsed/>
    <w:rsid w:val="008625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62573"/>
    <w:rPr>
      <w:sz w:val="20"/>
      <w:szCs w:val="20"/>
    </w:rPr>
  </w:style>
  <w:style w:type="paragraph" w:styleId="Asuntodelcomentario">
    <w:name w:val="annotation subject"/>
    <w:basedOn w:val="Textocomentario"/>
    <w:next w:val="Textocomentario"/>
    <w:link w:val="AsuntodelcomentarioCar"/>
    <w:uiPriority w:val="99"/>
    <w:semiHidden/>
    <w:unhideWhenUsed/>
    <w:rsid w:val="00862573"/>
    <w:rPr>
      <w:b/>
      <w:bCs/>
    </w:rPr>
  </w:style>
  <w:style w:type="character" w:customStyle="1" w:styleId="AsuntodelcomentarioCar">
    <w:name w:val="Asunto del comentario Car"/>
    <w:basedOn w:val="TextocomentarioCar"/>
    <w:link w:val="Asuntodelcomentario"/>
    <w:uiPriority w:val="99"/>
    <w:semiHidden/>
    <w:rsid w:val="00862573"/>
    <w:rPr>
      <w:b/>
      <w:bCs/>
      <w:sz w:val="20"/>
      <w:szCs w:val="20"/>
    </w:rPr>
  </w:style>
  <w:style w:type="paragraph" w:styleId="Textodeglobo">
    <w:name w:val="Balloon Text"/>
    <w:basedOn w:val="Normal"/>
    <w:link w:val="TextodegloboCar"/>
    <w:uiPriority w:val="99"/>
    <w:semiHidden/>
    <w:unhideWhenUsed/>
    <w:rsid w:val="008625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573"/>
    <w:rPr>
      <w:rFonts w:ascii="Segoe UI" w:hAnsi="Segoe UI" w:cs="Segoe UI"/>
      <w:sz w:val="18"/>
      <w:szCs w:val="18"/>
    </w:rPr>
  </w:style>
  <w:style w:type="paragraph" w:customStyle="1" w:styleId="References">
    <w:name w:val="References"/>
    <w:basedOn w:val="Normal"/>
    <w:rsid w:val="00CE6EDE"/>
    <w:pPr>
      <w:numPr>
        <w:numId w:val="5"/>
      </w:numPr>
      <w:spacing w:after="0" w:line="240" w:lineRule="auto"/>
      <w:jc w:val="both"/>
    </w:pPr>
    <w:rPr>
      <w:rFonts w:ascii="Times New Roman" w:eastAsia="Times New Roman" w:hAnsi="Times New Roman" w:cs="Times New Roman"/>
      <w:sz w:val="16"/>
      <w:szCs w:val="16"/>
      <w:lang w:val="en-US"/>
    </w:rPr>
  </w:style>
  <w:style w:type="paragraph" w:customStyle="1" w:styleId="Ttulo3PT">
    <w:name w:val="Título 3 (PT)"/>
    <w:basedOn w:val="Ttulo3"/>
    <w:link w:val="Ttulo3PTCar"/>
    <w:qFormat/>
    <w:rsid w:val="00831831"/>
    <w:pPr>
      <w:spacing w:line="360" w:lineRule="auto"/>
    </w:pPr>
    <w:rPr>
      <w:rFonts w:ascii="Arial" w:hAnsi="Arial" w:cs="Arial"/>
      <w:b/>
      <w:bCs/>
      <w:color w:val="auto"/>
    </w:rPr>
  </w:style>
  <w:style w:type="character" w:customStyle="1" w:styleId="Ttulo3PTCar">
    <w:name w:val="Título 3 (PT) Car"/>
    <w:basedOn w:val="Ttulo3Car"/>
    <w:link w:val="Ttulo3PT"/>
    <w:rsid w:val="00831831"/>
    <w:rPr>
      <w:rFonts w:ascii="Arial" w:eastAsiaTheme="majorEastAsia" w:hAnsi="Arial" w:cs="Arial"/>
      <w:b/>
      <w:bCs/>
      <w:color w:val="1F4D78" w:themeColor="accent1" w:themeShade="7F"/>
      <w:sz w:val="24"/>
      <w:szCs w:val="24"/>
    </w:rPr>
  </w:style>
  <w:style w:type="paragraph" w:customStyle="1" w:styleId="MiPrrafo">
    <w:name w:val="Mi Párrafo"/>
    <w:basedOn w:val="Normal"/>
    <w:link w:val="MiPrrafoCar"/>
    <w:qFormat/>
    <w:rsid w:val="00E2643B"/>
    <w:rPr>
      <w:rFonts w:ascii="Arial" w:hAnsi="Arial" w:cs="Arial"/>
      <w:sz w:val="24"/>
      <w:szCs w:val="24"/>
      <w:lang w:val="es-MX"/>
    </w:rPr>
  </w:style>
  <w:style w:type="character" w:customStyle="1" w:styleId="MiPrrafoCar">
    <w:name w:val="Mi Párrafo Car"/>
    <w:basedOn w:val="Fuentedeprrafopredeter"/>
    <w:link w:val="MiPrrafo"/>
    <w:rsid w:val="00E2643B"/>
    <w:rPr>
      <w:rFonts w:ascii="Arial" w:hAnsi="Arial" w:cs="Arial"/>
      <w:sz w:val="24"/>
      <w:szCs w:val="24"/>
      <w:lang w:val="es-MX"/>
    </w:rPr>
  </w:style>
  <w:style w:type="paragraph" w:customStyle="1" w:styleId="Ttulo4PT">
    <w:name w:val="Título 4 (PT)"/>
    <w:basedOn w:val="Ttulo4"/>
    <w:link w:val="Ttulo4PTCar"/>
    <w:qFormat/>
    <w:rsid w:val="001F3ABC"/>
    <w:pPr>
      <w:spacing w:line="360" w:lineRule="auto"/>
    </w:pPr>
    <w:rPr>
      <w:rFonts w:ascii="Arial" w:hAnsi="Arial" w:cs="Arial"/>
      <w:b/>
      <w:bCs/>
      <w:i w:val="0"/>
      <w:iCs w:val="0"/>
      <w:color w:val="auto"/>
      <w:sz w:val="24"/>
      <w:szCs w:val="24"/>
      <w:lang w:val="es-419"/>
    </w:rPr>
  </w:style>
  <w:style w:type="character" w:customStyle="1" w:styleId="Ttulo4PTCar">
    <w:name w:val="Título 4 (PT) Car"/>
    <w:basedOn w:val="Ttulo4Car"/>
    <w:link w:val="Ttulo4PT"/>
    <w:rsid w:val="001F3ABC"/>
    <w:rPr>
      <w:rFonts w:ascii="Arial" w:eastAsiaTheme="majorEastAsia" w:hAnsi="Arial" w:cs="Arial"/>
      <w:b/>
      <w:bCs/>
      <w:i w:val="0"/>
      <w:iCs w:val="0"/>
      <w:color w:val="2E74B5" w:themeColor="accent1" w:themeShade="BF"/>
      <w:sz w:val="24"/>
      <w:szCs w:val="24"/>
      <w:lang w:val="es-419"/>
    </w:rPr>
  </w:style>
  <w:style w:type="paragraph" w:customStyle="1" w:styleId="Ttulo5PT">
    <w:name w:val="Título 5 (PT)"/>
    <w:basedOn w:val="Ttulo5"/>
    <w:link w:val="Ttulo5PTCar"/>
    <w:qFormat/>
    <w:rsid w:val="003F65A5"/>
    <w:pPr>
      <w:spacing w:line="360" w:lineRule="auto"/>
    </w:pPr>
    <w:rPr>
      <w:rFonts w:ascii="Arial" w:hAnsi="Arial" w:cs="Arial"/>
      <w:i/>
      <w:iCs/>
      <w:color w:val="auto"/>
    </w:rPr>
  </w:style>
  <w:style w:type="character" w:customStyle="1" w:styleId="Ttulo5PTCar">
    <w:name w:val="Título 5 (PT) Car"/>
    <w:basedOn w:val="Ttulo5Car"/>
    <w:link w:val="Ttulo5PT"/>
    <w:rsid w:val="003F65A5"/>
    <w:rPr>
      <w:rFonts w:ascii="Arial" w:eastAsiaTheme="majorEastAsia" w:hAnsi="Arial" w:cs="Arial"/>
      <w:i/>
      <w:iCs/>
      <w:color w:val="2E74B5" w:themeColor="accent1" w:themeShade="BF"/>
    </w:rPr>
  </w:style>
  <w:style w:type="paragraph" w:styleId="Textonotapie">
    <w:name w:val="footnote text"/>
    <w:basedOn w:val="Normal"/>
    <w:link w:val="TextonotapieCar"/>
    <w:uiPriority w:val="99"/>
    <w:semiHidden/>
    <w:unhideWhenUsed/>
    <w:rsid w:val="00BB752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B752B"/>
    <w:rPr>
      <w:sz w:val="20"/>
      <w:szCs w:val="20"/>
    </w:rPr>
  </w:style>
  <w:style w:type="character" w:styleId="Refdenotaalpie">
    <w:name w:val="footnote reference"/>
    <w:basedOn w:val="Fuentedeprrafopredeter"/>
    <w:uiPriority w:val="99"/>
    <w:semiHidden/>
    <w:unhideWhenUsed/>
    <w:rsid w:val="00BB75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100774">
      <w:bodyDiv w:val="1"/>
      <w:marLeft w:val="0"/>
      <w:marRight w:val="0"/>
      <w:marTop w:val="0"/>
      <w:marBottom w:val="0"/>
      <w:divBdr>
        <w:top w:val="none" w:sz="0" w:space="0" w:color="auto"/>
        <w:left w:val="none" w:sz="0" w:space="0" w:color="auto"/>
        <w:bottom w:val="none" w:sz="0" w:space="0" w:color="auto"/>
        <w:right w:val="none" w:sz="0" w:space="0" w:color="auto"/>
      </w:divBdr>
    </w:div>
    <w:div w:id="523130307">
      <w:bodyDiv w:val="1"/>
      <w:marLeft w:val="0"/>
      <w:marRight w:val="0"/>
      <w:marTop w:val="0"/>
      <w:marBottom w:val="0"/>
      <w:divBdr>
        <w:top w:val="none" w:sz="0" w:space="0" w:color="auto"/>
        <w:left w:val="none" w:sz="0" w:space="0" w:color="auto"/>
        <w:bottom w:val="none" w:sz="0" w:space="0" w:color="auto"/>
        <w:right w:val="none" w:sz="0" w:space="0" w:color="auto"/>
      </w:divBdr>
    </w:div>
    <w:div w:id="615329424">
      <w:bodyDiv w:val="1"/>
      <w:marLeft w:val="0"/>
      <w:marRight w:val="0"/>
      <w:marTop w:val="0"/>
      <w:marBottom w:val="0"/>
      <w:divBdr>
        <w:top w:val="none" w:sz="0" w:space="0" w:color="auto"/>
        <w:left w:val="none" w:sz="0" w:space="0" w:color="auto"/>
        <w:bottom w:val="none" w:sz="0" w:space="0" w:color="auto"/>
        <w:right w:val="none" w:sz="0" w:space="0" w:color="auto"/>
      </w:divBdr>
    </w:div>
    <w:div w:id="725839461">
      <w:bodyDiv w:val="1"/>
      <w:marLeft w:val="0"/>
      <w:marRight w:val="0"/>
      <w:marTop w:val="0"/>
      <w:marBottom w:val="0"/>
      <w:divBdr>
        <w:top w:val="none" w:sz="0" w:space="0" w:color="auto"/>
        <w:left w:val="none" w:sz="0" w:space="0" w:color="auto"/>
        <w:bottom w:val="none" w:sz="0" w:space="0" w:color="auto"/>
        <w:right w:val="none" w:sz="0" w:space="0" w:color="auto"/>
      </w:divBdr>
    </w:div>
    <w:div w:id="1870098420">
      <w:bodyDiv w:val="1"/>
      <w:marLeft w:val="0"/>
      <w:marRight w:val="0"/>
      <w:marTop w:val="0"/>
      <w:marBottom w:val="0"/>
      <w:divBdr>
        <w:top w:val="none" w:sz="0" w:space="0" w:color="auto"/>
        <w:left w:val="none" w:sz="0" w:space="0" w:color="auto"/>
        <w:bottom w:val="none" w:sz="0" w:space="0" w:color="auto"/>
        <w:right w:val="none" w:sz="0" w:space="0" w:color="auto"/>
      </w:divBdr>
    </w:div>
    <w:div w:id="1886597558">
      <w:bodyDiv w:val="1"/>
      <w:marLeft w:val="0"/>
      <w:marRight w:val="0"/>
      <w:marTop w:val="0"/>
      <w:marBottom w:val="0"/>
      <w:divBdr>
        <w:top w:val="none" w:sz="0" w:space="0" w:color="auto"/>
        <w:left w:val="none" w:sz="0" w:space="0" w:color="auto"/>
        <w:bottom w:val="none" w:sz="0" w:space="0" w:color="auto"/>
        <w:right w:val="none" w:sz="0" w:space="0" w:color="auto"/>
      </w:divBdr>
    </w:div>
    <w:div w:id="1980724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Ejempl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oja1!$B$1</c:f>
              <c:strCache>
                <c:ptCount val="1"/>
                <c:pt idx="0">
                  <c:v>Resultado</c:v>
                </c:pt>
              </c:strCache>
            </c:strRef>
          </c:tx>
          <c:spPr>
            <a:ln w="28575" cap="rnd">
              <a:solidFill>
                <a:schemeClr val="accent1"/>
              </a:solidFill>
              <a:round/>
            </a:ln>
            <a:effectLst/>
          </c:spPr>
          <c:marker>
            <c:symbol val="none"/>
          </c:marker>
          <c:cat>
            <c:numRef>
              <c:f>Hoja1!$A$2:$A$3</c:f>
              <c:numCache>
                <c:formatCode>General</c:formatCode>
                <c:ptCount val="2"/>
                <c:pt idx="0">
                  <c:v>1</c:v>
                </c:pt>
                <c:pt idx="1">
                  <c:v>2</c:v>
                </c:pt>
              </c:numCache>
            </c:numRef>
          </c:cat>
          <c:val>
            <c:numRef>
              <c:f>Hoja1!$B$2:$B$3</c:f>
              <c:numCache>
                <c:formatCode>General</c:formatCode>
                <c:ptCount val="2"/>
                <c:pt idx="0">
                  <c:v>10</c:v>
                </c:pt>
                <c:pt idx="1">
                  <c:v>5</c:v>
                </c:pt>
              </c:numCache>
            </c:numRef>
          </c:val>
          <c:smooth val="0"/>
          <c:extLst>
            <c:ext xmlns:c16="http://schemas.microsoft.com/office/drawing/2014/chart" uri="{C3380CC4-5D6E-409C-BE32-E72D297353CC}">
              <c16:uniqueId val="{00000000-6EA1-4683-8407-8A227AB4CDC0}"/>
            </c:ext>
          </c:extLst>
        </c:ser>
        <c:dLbls>
          <c:showLegendKey val="0"/>
          <c:showVal val="0"/>
          <c:showCatName val="0"/>
          <c:showSerName val="0"/>
          <c:showPercent val="0"/>
          <c:showBubbleSize val="0"/>
        </c:dLbls>
        <c:smooth val="0"/>
        <c:axId val="321952832"/>
        <c:axId val="321952048"/>
      </c:lineChart>
      <c:catAx>
        <c:axId val="32195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048"/>
        <c:crosses val="autoZero"/>
        <c:auto val="1"/>
        <c:lblAlgn val="ctr"/>
        <c:lblOffset val="100"/>
        <c:noMultiLvlLbl val="0"/>
      </c:catAx>
      <c:valAx>
        <c:axId val="321952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06</b:Tag>
    <b:SourceType>Book</b:SourceType>
    <b:Guid>{528D2FAA-F42B-4C5E-A678-76E14611C832}</b:Guid>
    <b:Title>Metodología de la Investgación Científica. Curso general y aplicado</b:Title>
    <b:Year>2006</b:Year>
    <b:City>Santiago de Cali</b:City>
    <b:Publisher>U.S.C.</b:Publisher>
    <b:Author>
      <b:Author>
        <b:NameList>
          <b:Person>
            <b:Last>Carvajal</b:Last>
            <b:First>L</b:First>
          </b:Person>
        </b:NameList>
      </b:Author>
    </b:Author>
    <b:Pages>139</b:Pages>
    <b:Edition>28</b:Edition>
    <b:RefOrder>1</b:RefOrder>
  </b:Source>
</b:Sources>
</file>

<file path=customXml/itemProps1.xml><?xml version="1.0" encoding="utf-8"?>
<ds:datastoreItem xmlns:ds="http://schemas.openxmlformats.org/officeDocument/2006/customXml" ds:itemID="{AA13A9D7-6C44-4E56-904D-99A389F1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5</TotalTime>
  <Pages>61</Pages>
  <Words>90771</Words>
  <Characters>517399</Characters>
  <Application>Microsoft Office Word</Application>
  <DocSecurity>0</DocSecurity>
  <Lines>4311</Lines>
  <Paragraphs>12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ejía</dc:creator>
  <cp:keywords/>
  <dc:description/>
  <cp:lastModifiedBy>LUIS ANDRES ANDRADE CABRERA</cp:lastModifiedBy>
  <cp:revision>1524</cp:revision>
  <dcterms:created xsi:type="dcterms:W3CDTF">2019-05-10T20:36:00Z</dcterms:created>
  <dcterms:modified xsi:type="dcterms:W3CDTF">2022-01-0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CRXbRXF"/&gt;&lt;style id="http://www.zotero.org/styles/ieee" locale="es-MX"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